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bookmarkStart w:id="0" w:name="_Hlk535508545"/>
      <w:bookmarkEnd w:id="0"/>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4566" w:rsidRDefault="00F44566"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F44566" w:rsidRPr="00BF0354" w:rsidRDefault="00F44566"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F44566" w:rsidRDefault="00F44566"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F44566" w:rsidRPr="00BF0354" w:rsidRDefault="00F44566"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4566" w:rsidRDefault="00F44566" w:rsidP="00BF7EB9">
                            <w:pPr>
                              <w:pStyle w:val="Untertitel"/>
                              <w:rPr>
                                <w:b/>
                              </w:rPr>
                            </w:pPr>
                            <w:r>
                              <w:rPr>
                                <w:b/>
                              </w:rPr>
                              <w:t>MSE - Masterthesis</w:t>
                            </w:r>
                          </w:p>
                          <w:p w:rsidR="00F44566" w:rsidRPr="00BF0354" w:rsidRDefault="00F44566" w:rsidP="00BF7EB9">
                            <w:pPr>
                              <w:pStyle w:val="Untertitel"/>
                            </w:pPr>
                            <w:r w:rsidRPr="00BF0354">
                              <w:t>im Studiengang</w:t>
                            </w:r>
                            <w:r w:rsidRPr="00BF0354">
                              <w:br/>
                            </w:r>
                            <w:r>
                              <w:t>Elektro- und Informationstechnik</w:t>
                            </w:r>
                          </w:p>
                          <w:p w:rsidR="00F44566" w:rsidRDefault="00F44566" w:rsidP="005D26BD">
                            <w:pPr>
                              <w:pStyle w:val="Untertitel"/>
                            </w:pPr>
                            <w:r>
                              <w:t>vorgelegt von</w:t>
                            </w:r>
                          </w:p>
                          <w:p w:rsidR="00F44566" w:rsidRDefault="00F44566" w:rsidP="00BA7590">
                            <w:pPr>
                              <w:pStyle w:val="Untertitel"/>
                            </w:pPr>
                            <w:r>
                              <w:rPr>
                                <w:b/>
                              </w:rPr>
                              <w:t>Attila Horvath</w:t>
                            </w:r>
                            <w:r>
                              <w:rPr>
                                <w:b/>
                              </w:rPr>
                              <w:br/>
                            </w:r>
                          </w:p>
                          <w:p w:rsidR="00F44566" w:rsidRPr="00BA7590" w:rsidRDefault="00F44566"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F44566" w:rsidRDefault="00F44566" w:rsidP="00BF7EB9">
                      <w:pPr>
                        <w:pStyle w:val="Untertitel"/>
                        <w:rPr>
                          <w:b/>
                        </w:rPr>
                      </w:pPr>
                      <w:r>
                        <w:rPr>
                          <w:b/>
                        </w:rPr>
                        <w:t>MSE - Masterthesis</w:t>
                      </w:r>
                    </w:p>
                    <w:p w:rsidR="00F44566" w:rsidRPr="00BF0354" w:rsidRDefault="00F44566" w:rsidP="00BF7EB9">
                      <w:pPr>
                        <w:pStyle w:val="Untertitel"/>
                      </w:pPr>
                      <w:r w:rsidRPr="00BF0354">
                        <w:t>im Studiengang</w:t>
                      </w:r>
                      <w:r w:rsidRPr="00BF0354">
                        <w:br/>
                      </w:r>
                      <w:r>
                        <w:t>Elektro- und Informationstechnik</w:t>
                      </w:r>
                    </w:p>
                    <w:p w:rsidR="00F44566" w:rsidRDefault="00F44566" w:rsidP="005D26BD">
                      <w:pPr>
                        <w:pStyle w:val="Untertitel"/>
                      </w:pPr>
                      <w:r>
                        <w:t>vorgelegt von</w:t>
                      </w:r>
                    </w:p>
                    <w:p w:rsidR="00F44566" w:rsidRDefault="00F44566" w:rsidP="00BA7590">
                      <w:pPr>
                        <w:pStyle w:val="Untertitel"/>
                      </w:pPr>
                      <w:r>
                        <w:rPr>
                          <w:b/>
                        </w:rPr>
                        <w:t>Attila Horvath</w:t>
                      </w:r>
                      <w:r>
                        <w:rPr>
                          <w:b/>
                        </w:rPr>
                        <w:br/>
                      </w:r>
                    </w:p>
                    <w:p w:rsidR="00F44566" w:rsidRPr="00BA7590" w:rsidRDefault="00F44566"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4566" w:rsidRPr="00BF0354" w:rsidRDefault="00F44566"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F44566" w:rsidRPr="00BF0354" w:rsidRDefault="00F44566"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1" w:name="_Ref491742389"/>
      <w:bookmarkStart w:id="2" w:name="_Toc536049154"/>
      <w:r>
        <w:lastRenderedPageBreak/>
        <w:t>Ehrenwörtliche Erklärung</w:t>
      </w:r>
      <w:bookmarkEnd w:id="2"/>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3" w:name="_Toc536049155"/>
      <w:r>
        <w:lastRenderedPageBreak/>
        <w:t>Kurzfassung</w:t>
      </w:r>
      <w:bookmarkEnd w:id="1"/>
      <w:bookmarkEnd w:id="3"/>
    </w:p>
    <w:p w:rsidR="005F576C" w:rsidRDefault="005F576C" w:rsidP="005F576C">
      <w:bookmarkStart w:id="4"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rsidR="00E63D4E">
        <w:t xml:space="preserve"> zu d</w:t>
      </w:r>
      <w:r>
        <w:t xml:space="preserve">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F24520"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F0748E">
        <w:t>Eingesetzt</w:t>
      </w:r>
      <w:r w:rsidR="00AB34D0">
        <w:t xml:space="preserve"> wurden</w:t>
      </w:r>
      <w:r w:rsidR="003B0CF5">
        <w:t xml:space="preserve">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w:t>
      </w:r>
      <w:r w:rsidR="00AB34D0">
        <w:t>mit einem günstigen Fischaugeno</w:t>
      </w:r>
      <w:r w:rsidR="003B0CF5">
        <w:t xml:space="preserve">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5F576C" w:rsidRDefault="005F576C" w:rsidP="005F576C"/>
    <w:p w:rsidR="005F576C" w:rsidRDefault="005F576C" w:rsidP="005F576C">
      <w:r>
        <w:rPr>
          <w:b/>
        </w:rPr>
        <w:t>Schlagwörter</w:t>
      </w:r>
      <w:r>
        <w:t xml:space="preserve">: </w:t>
      </w:r>
      <w:r w:rsidR="008F72E8">
        <w:t>Sky Camera</w:t>
      </w:r>
      <w:r>
        <w:t xml:space="preserve">, HDR Bilder, Vorhersage der Sonneneinstrahlung, Wolken Position, </w:t>
      </w:r>
      <w:r>
        <w:br/>
        <w:t>Wolken Identifikation, optischer Fluss, Raspberry Pi</w:t>
      </w:r>
    </w:p>
    <w:p w:rsidR="001D60E1" w:rsidRDefault="001D60E1">
      <w:pPr>
        <w:spacing w:before="0" w:line="240" w:lineRule="auto"/>
        <w:jc w:val="left"/>
      </w:pP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5" w:name="_Toc536049156"/>
      <w:r>
        <w:rPr>
          <w:lang w:val="en-GB"/>
        </w:rPr>
        <w:lastRenderedPageBreak/>
        <w:t>Abstract</w:t>
      </w:r>
      <w:bookmarkEnd w:id="4"/>
      <w:bookmarkEnd w:id="5"/>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raspberry pi</w:t>
      </w:r>
    </w:p>
    <w:p w:rsidR="00284FA6" w:rsidRDefault="00284FA6">
      <w:pPr>
        <w:pStyle w:val="berschrift1"/>
        <w:numPr>
          <w:ilvl w:val="0"/>
          <w:numId w:val="0"/>
        </w:numPr>
      </w:pPr>
      <w:bookmarkStart w:id="6" w:name="_Toc536049157"/>
      <w:r>
        <w:lastRenderedPageBreak/>
        <w:t>Inhaltsverzeichnis</w:t>
      </w:r>
      <w:bookmarkEnd w:id="6"/>
    </w:p>
    <w:p w:rsidR="00F0748E"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F0748E">
        <w:t>Ehrenwörtliche Erklärung</w:t>
      </w:r>
      <w:r w:rsidR="00F0748E">
        <w:tab/>
      </w:r>
      <w:r w:rsidR="00F0748E">
        <w:fldChar w:fldCharType="begin"/>
      </w:r>
      <w:r w:rsidR="00F0748E">
        <w:instrText xml:space="preserve"> PAGEREF _Toc536049154 \h </w:instrText>
      </w:r>
      <w:r w:rsidR="00F0748E">
        <w:fldChar w:fldCharType="separate"/>
      </w:r>
      <w:r w:rsidR="00F0748E">
        <w:t>2</w:t>
      </w:r>
      <w:r w:rsidR="00F0748E">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6049155 \h </w:instrText>
      </w:r>
      <w:r>
        <w:fldChar w:fldCharType="separate"/>
      </w:r>
      <w:r>
        <w:t>3</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rsidRPr="00F0748E">
        <w:rPr>
          <w:lang w:val="de-CH"/>
        </w:rPr>
        <w:t>Abstract</w:t>
      </w:r>
      <w:r>
        <w:tab/>
      </w:r>
      <w:r>
        <w:fldChar w:fldCharType="begin"/>
      </w:r>
      <w:r>
        <w:instrText xml:space="preserve"> PAGEREF _Toc536049156 \h </w:instrText>
      </w:r>
      <w:r>
        <w:fldChar w:fldCharType="separate"/>
      </w:r>
      <w:r>
        <w:t>4</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6049157 \h </w:instrText>
      </w:r>
      <w:r>
        <w:fldChar w:fldCharType="separate"/>
      </w:r>
      <w:r>
        <w:t>5</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6049158 \h </w:instrText>
      </w:r>
      <w:r>
        <w:fldChar w:fldCharType="separate"/>
      </w:r>
      <w:r>
        <w:t>7</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6049159 \h </w:instrText>
      </w:r>
      <w:r>
        <w:fldChar w:fldCharType="separate"/>
      </w:r>
      <w:r>
        <w:t>9</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6049160 \h </w:instrText>
      </w:r>
      <w:r>
        <w:fldChar w:fldCharType="separate"/>
      </w:r>
      <w:r>
        <w:t>10</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6049161 \h </w:instrText>
      </w:r>
      <w:r>
        <w:fldChar w:fldCharType="separate"/>
      </w:r>
      <w:r>
        <w:t>11</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6049162 \h </w:instrText>
      </w:r>
      <w:r>
        <w:fldChar w:fldCharType="separate"/>
      </w:r>
      <w:r>
        <w:t>11</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6049163 \h </w:instrText>
      </w:r>
      <w:r>
        <w:fldChar w:fldCharType="separate"/>
      </w:r>
      <w:r>
        <w:t>12</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6049164 \h </w:instrText>
      </w:r>
      <w:r>
        <w:fldChar w:fldCharType="separate"/>
      </w:r>
      <w:r>
        <w:t>13</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6049165 \h </w:instrText>
      </w:r>
      <w:r>
        <w:fldChar w:fldCharType="separate"/>
      </w:r>
      <w:r>
        <w:t>13</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6049166 \h </w:instrText>
      </w:r>
      <w:r>
        <w:fldChar w:fldCharType="separate"/>
      </w:r>
      <w:r>
        <w:t>14</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6049167 \h </w:instrText>
      </w:r>
      <w:r>
        <w:fldChar w:fldCharType="separate"/>
      </w:r>
      <w:r>
        <w:t>15</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6049168 \h </w:instrText>
      </w:r>
      <w:r>
        <w:fldChar w:fldCharType="separate"/>
      </w:r>
      <w:r>
        <w:t>16</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6049169 \h </w:instrText>
      </w:r>
      <w:r>
        <w:fldChar w:fldCharType="separate"/>
      </w:r>
      <w:r>
        <w:t>17</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6049170 \h </w:instrText>
      </w:r>
      <w:r>
        <w:fldChar w:fldCharType="separate"/>
      </w:r>
      <w:r>
        <w:t>18</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Solarmessgeräte</w:t>
      </w:r>
      <w:r>
        <w:tab/>
      </w:r>
      <w:r>
        <w:fldChar w:fldCharType="begin"/>
      </w:r>
      <w:r>
        <w:instrText xml:space="preserve"> PAGEREF _Toc536049171 \h </w:instrText>
      </w:r>
      <w:r>
        <w:fldChar w:fldCharType="separate"/>
      </w:r>
      <w:r>
        <w:t>20</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4.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6049172 \h </w:instrText>
      </w:r>
      <w:r>
        <w:fldChar w:fldCharType="separate"/>
      </w:r>
      <w:r>
        <w:t>20</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rsidRPr="00F0748E">
        <w:rPr>
          <w:lang w:val="de-CH"/>
        </w:rPr>
        <w:t>4.2</w:t>
      </w:r>
      <w:r>
        <w:rPr>
          <w:rFonts w:asciiTheme="minorHAnsi" w:eastAsiaTheme="minorEastAsia" w:hAnsiTheme="minorHAnsi" w:cstheme="minorBidi"/>
          <w:sz w:val="22"/>
          <w:szCs w:val="22"/>
          <w:lang w:val="de-CH" w:eastAsia="de-CH"/>
        </w:rPr>
        <w:tab/>
      </w:r>
      <w:r w:rsidRPr="00F0748E">
        <w:rPr>
          <w:lang w:val="de-CH"/>
        </w:rPr>
        <w:t>Pyrheliometer</w:t>
      </w:r>
      <w:r>
        <w:tab/>
      </w:r>
      <w:r>
        <w:fldChar w:fldCharType="begin"/>
      </w:r>
      <w:r>
        <w:instrText xml:space="preserve"> PAGEREF _Toc536049173 \h </w:instrText>
      </w:r>
      <w:r>
        <w:fldChar w:fldCharType="separate"/>
      </w:r>
      <w:r>
        <w:t>21</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4.3</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6049174 \h </w:instrText>
      </w:r>
      <w:r>
        <w:fldChar w:fldCharType="separate"/>
      </w:r>
      <w:r>
        <w:t>21</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4.4</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6049175 \h </w:instrText>
      </w:r>
      <w:r>
        <w:fldChar w:fldCharType="separate"/>
      </w:r>
      <w:r>
        <w:t>21</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4.5</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6049176 \h </w:instrText>
      </w:r>
      <w:r>
        <w:fldChar w:fldCharType="separate"/>
      </w:r>
      <w:r>
        <w:t>22</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4.6</w:t>
      </w:r>
      <w:r>
        <w:rPr>
          <w:rFonts w:asciiTheme="minorHAnsi" w:eastAsiaTheme="minorEastAsia" w:hAnsiTheme="minorHAnsi" w:cstheme="minorBidi"/>
          <w:sz w:val="22"/>
          <w:szCs w:val="22"/>
          <w:lang w:val="de-CH" w:eastAsia="de-CH"/>
        </w:rPr>
        <w:tab/>
      </w:r>
      <w:r>
        <w:t xml:space="preserve">DNI und </w:t>
      </w:r>
      <w:r w:rsidRPr="00524975">
        <w:rPr>
          <w:iCs/>
        </w:rPr>
        <w:t>zirkumsolare</w:t>
      </w:r>
      <w:r>
        <w:t xml:space="preserve"> Sonnenstrahlung</w:t>
      </w:r>
      <w:r>
        <w:tab/>
      </w:r>
      <w:r>
        <w:fldChar w:fldCharType="begin"/>
      </w:r>
      <w:r>
        <w:instrText xml:space="preserve"> PAGEREF _Toc536049177 \h </w:instrText>
      </w:r>
      <w:r>
        <w:fldChar w:fldCharType="separate"/>
      </w:r>
      <w:r>
        <w:t>22</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rsidRPr="00524975">
        <w:rPr>
          <w:color w:val="000000" w:themeColor="text1"/>
        </w:rPr>
        <w:t>Sky</w:t>
      </w:r>
      <w:r>
        <w:t xml:space="preserve"> Cameras - Stand der Technik</w:t>
      </w:r>
      <w:r>
        <w:tab/>
      </w:r>
      <w:r>
        <w:fldChar w:fldCharType="begin"/>
      </w:r>
      <w:r>
        <w:instrText xml:space="preserve"> PAGEREF _Toc536049178 \h </w:instrText>
      </w:r>
      <w:r>
        <w:fldChar w:fldCharType="separate"/>
      </w:r>
      <w:r>
        <w:t>23</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Sky Cameras und Fotografie</w:t>
      </w:r>
      <w:r>
        <w:tab/>
      </w:r>
      <w:r>
        <w:fldChar w:fldCharType="begin"/>
      </w:r>
      <w:r>
        <w:instrText xml:space="preserve"> PAGEREF _Toc536049179 \h </w:instrText>
      </w:r>
      <w:r>
        <w:fldChar w:fldCharType="separate"/>
      </w:r>
      <w:r>
        <w:t>24</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6.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6049180 \h </w:instrText>
      </w:r>
      <w:r>
        <w:fldChar w:fldCharType="separate"/>
      </w:r>
      <w:r>
        <w:t>24</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6.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6049181 \h </w:instrText>
      </w:r>
      <w:r>
        <w:fldChar w:fldCharType="separate"/>
      </w:r>
      <w:r>
        <w:t>25</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6.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6049182 \h </w:instrText>
      </w:r>
      <w:r>
        <w:fldChar w:fldCharType="separate"/>
      </w:r>
      <w:r>
        <w:t>26</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6.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6049183 \h </w:instrText>
      </w:r>
      <w:r>
        <w:fldChar w:fldCharType="separate"/>
      </w:r>
      <w:r>
        <w:t>29</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6049184 \h </w:instrText>
      </w:r>
      <w:r>
        <w:fldChar w:fldCharType="separate"/>
      </w:r>
      <w:r>
        <w:t>30</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6049185 \h </w:instrText>
      </w:r>
      <w:r>
        <w:fldChar w:fldCharType="separate"/>
      </w:r>
      <w:r>
        <w:t>32</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8.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6049186 \h </w:instrText>
      </w:r>
      <w:r>
        <w:fldChar w:fldCharType="separate"/>
      </w:r>
      <w:r>
        <w:t>32</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8.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6049187 \h </w:instrText>
      </w:r>
      <w:r>
        <w:fldChar w:fldCharType="separate"/>
      </w:r>
      <w:r>
        <w:t>33</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lastRenderedPageBreak/>
        <w:t>8.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6049188 \h </w:instrText>
      </w:r>
      <w:r>
        <w:fldChar w:fldCharType="separate"/>
      </w:r>
      <w:r>
        <w:t>35</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9</w:t>
      </w:r>
      <w:r>
        <w:rPr>
          <w:rFonts w:asciiTheme="minorHAnsi" w:eastAsiaTheme="minorEastAsia" w:hAnsiTheme="minorHAnsi" w:cstheme="minorBidi"/>
          <w:b w:val="0"/>
          <w:sz w:val="22"/>
          <w:szCs w:val="22"/>
          <w:lang w:val="de-CH" w:eastAsia="de-CH"/>
        </w:rPr>
        <w:tab/>
      </w:r>
      <w:r>
        <w:t>Hardware</w:t>
      </w:r>
      <w:r>
        <w:tab/>
      </w:r>
      <w:r>
        <w:fldChar w:fldCharType="begin"/>
      </w:r>
      <w:r>
        <w:instrText xml:space="preserve"> PAGEREF _Toc536049189 \h </w:instrText>
      </w:r>
      <w:r>
        <w:fldChar w:fldCharType="separate"/>
      </w:r>
      <w:r>
        <w:t>36</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9.1</w:t>
      </w:r>
      <w:r>
        <w:rPr>
          <w:rFonts w:asciiTheme="minorHAnsi" w:eastAsiaTheme="minorEastAsia" w:hAnsiTheme="minorHAnsi" w:cstheme="minorBidi"/>
          <w:sz w:val="22"/>
          <w:szCs w:val="22"/>
          <w:lang w:val="de-CH" w:eastAsia="de-CH"/>
        </w:rPr>
        <w:tab/>
      </w:r>
      <w:r>
        <w:t>Kameragehäuse</w:t>
      </w:r>
      <w:r>
        <w:tab/>
      </w:r>
      <w:r>
        <w:fldChar w:fldCharType="begin"/>
      </w:r>
      <w:r>
        <w:instrText xml:space="preserve"> PAGEREF _Toc536049190 \h </w:instrText>
      </w:r>
      <w:r>
        <w:fldChar w:fldCharType="separate"/>
      </w:r>
      <w:r>
        <w:t>36</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9.2</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6049191 \h </w:instrText>
      </w:r>
      <w:r>
        <w:fldChar w:fldCharType="separate"/>
      </w:r>
      <w:r>
        <w:t>37</w:t>
      </w:r>
      <w:r>
        <w:fldChar w:fldCharType="end"/>
      </w:r>
    </w:p>
    <w:p w:rsidR="00F0748E" w:rsidRDefault="00F0748E">
      <w:pPr>
        <w:pStyle w:val="Verzeichnis3"/>
        <w:rPr>
          <w:rFonts w:asciiTheme="minorHAnsi" w:eastAsiaTheme="minorEastAsia" w:hAnsiTheme="minorHAnsi" w:cstheme="minorBidi"/>
          <w:sz w:val="22"/>
          <w:szCs w:val="22"/>
          <w:lang w:val="de-CH" w:eastAsia="de-CH"/>
        </w:rPr>
      </w:pPr>
      <w:r>
        <w:t>9.2.1</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6049192 \h </w:instrText>
      </w:r>
      <w:r>
        <w:fldChar w:fldCharType="separate"/>
      </w:r>
      <w:r>
        <w:t>38</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9.3</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6049193 \h </w:instrText>
      </w:r>
      <w:r>
        <w:fldChar w:fldCharType="separate"/>
      </w:r>
      <w:r>
        <w:t>39</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9.4</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6049194 \h </w:instrText>
      </w:r>
      <w:r>
        <w:fldChar w:fldCharType="separate"/>
      </w:r>
      <w:r>
        <w:t>39</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9.5</w:t>
      </w:r>
      <w:r>
        <w:rPr>
          <w:rFonts w:asciiTheme="minorHAnsi" w:eastAsiaTheme="minorEastAsia" w:hAnsiTheme="minorHAnsi" w:cstheme="minorBidi"/>
          <w:sz w:val="22"/>
          <w:szCs w:val="22"/>
          <w:lang w:val="de-CH" w:eastAsia="de-CH"/>
        </w:rPr>
        <w:tab/>
      </w:r>
      <w:r>
        <w:t>Fischaugenobjektiv</w:t>
      </w:r>
      <w:r>
        <w:tab/>
      </w:r>
      <w:r>
        <w:fldChar w:fldCharType="begin"/>
      </w:r>
      <w:r>
        <w:instrText xml:space="preserve"> PAGEREF _Toc536049195 \h </w:instrText>
      </w:r>
      <w:r>
        <w:fldChar w:fldCharType="separate"/>
      </w:r>
      <w:r>
        <w:t>41</w:t>
      </w:r>
      <w:r>
        <w:fldChar w:fldCharType="end"/>
      </w:r>
    </w:p>
    <w:p w:rsidR="00F0748E" w:rsidRDefault="00F0748E">
      <w:pPr>
        <w:pStyle w:val="Verzeichnis3"/>
        <w:rPr>
          <w:rFonts w:asciiTheme="minorHAnsi" w:eastAsiaTheme="minorEastAsia" w:hAnsiTheme="minorHAnsi" w:cstheme="minorBidi"/>
          <w:sz w:val="22"/>
          <w:szCs w:val="22"/>
          <w:lang w:val="de-CH" w:eastAsia="de-CH"/>
        </w:rPr>
      </w:pPr>
      <w:r>
        <w:t>9.5.1</w:t>
      </w:r>
      <w:r>
        <w:rPr>
          <w:rFonts w:asciiTheme="minorHAnsi" w:eastAsiaTheme="minorEastAsia" w:hAnsiTheme="minorHAnsi" w:cstheme="minorBidi"/>
          <w:sz w:val="22"/>
          <w:szCs w:val="22"/>
          <w:lang w:val="de-CH" w:eastAsia="de-CH"/>
        </w:rPr>
        <w:tab/>
      </w:r>
      <w:r>
        <w:t>Kalibrierung der ProSekKa Sky Camera</w:t>
      </w:r>
      <w:r>
        <w:tab/>
      </w:r>
      <w:r>
        <w:fldChar w:fldCharType="begin"/>
      </w:r>
      <w:r>
        <w:instrText xml:space="preserve"> PAGEREF _Toc536049196 \h </w:instrText>
      </w:r>
      <w:r>
        <w:fldChar w:fldCharType="separate"/>
      </w:r>
      <w:r>
        <w:t>41</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9.6</w:t>
      </w:r>
      <w:r>
        <w:rPr>
          <w:rFonts w:asciiTheme="minorHAnsi" w:eastAsiaTheme="minorEastAsia" w:hAnsiTheme="minorHAnsi" w:cstheme="minorBidi"/>
          <w:sz w:val="22"/>
          <w:szCs w:val="22"/>
          <w:lang w:val="de-CH" w:eastAsia="de-CH"/>
        </w:rPr>
        <w:tab/>
      </w:r>
      <w:r>
        <w:t>Kostenaufstellung der ProSekKa Sky Camera</w:t>
      </w:r>
      <w:r>
        <w:tab/>
      </w:r>
      <w:r>
        <w:fldChar w:fldCharType="begin"/>
      </w:r>
      <w:r>
        <w:instrText xml:space="preserve"> PAGEREF _Toc536049197 \h </w:instrText>
      </w:r>
      <w:r>
        <w:fldChar w:fldCharType="separate"/>
      </w:r>
      <w:r>
        <w:t>43</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Software und Algorithmen</w:t>
      </w:r>
      <w:r>
        <w:tab/>
      </w:r>
      <w:r>
        <w:fldChar w:fldCharType="begin"/>
      </w:r>
      <w:r>
        <w:instrText xml:space="preserve"> PAGEREF _Toc536049198 \h </w:instrText>
      </w:r>
      <w:r>
        <w:fldChar w:fldCharType="separate"/>
      </w:r>
      <w:r>
        <w:t>44</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0.1</w:t>
      </w:r>
      <w:r>
        <w:rPr>
          <w:rFonts w:asciiTheme="minorHAnsi" w:eastAsiaTheme="minorEastAsia" w:hAnsiTheme="minorHAnsi" w:cstheme="minorBidi"/>
          <w:sz w:val="22"/>
          <w:szCs w:val="22"/>
          <w:lang w:val="de-CH" w:eastAsia="de-CH"/>
        </w:rPr>
        <w:tab/>
      </w:r>
      <w:r>
        <w:t>Verzeichnisstruktur der Kamerasteuerung</w:t>
      </w:r>
      <w:r>
        <w:tab/>
      </w:r>
      <w:r>
        <w:fldChar w:fldCharType="begin"/>
      </w:r>
      <w:r>
        <w:instrText xml:space="preserve"> PAGEREF _Toc536049199 \h </w:instrText>
      </w:r>
      <w:r>
        <w:fldChar w:fldCharType="separate"/>
      </w:r>
      <w:r>
        <w:t>44</w:t>
      </w:r>
      <w:r>
        <w:fldChar w:fldCharType="end"/>
      </w:r>
    </w:p>
    <w:p w:rsidR="00F0748E" w:rsidRDefault="00F0748E">
      <w:pPr>
        <w:pStyle w:val="Verzeichnis3"/>
        <w:rPr>
          <w:rFonts w:asciiTheme="minorHAnsi" w:eastAsiaTheme="minorEastAsia" w:hAnsiTheme="minorHAnsi" w:cstheme="minorBidi"/>
          <w:sz w:val="22"/>
          <w:szCs w:val="22"/>
          <w:lang w:val="de-CH" w:eastAsia="de-CH"/>
        </w:rPr>
      </w:pPr>
      <w:r>
        <w:t>10.1.1</w:t>
      </w:r>
      <w:r>
        <w:rPr>
          <w:rFonts w:asciiTheme="minorHAnsi" w:eastAsiaTheme="minorEastAsia" w:hAnsiTheme="minorHAnsi" w:cstheme="minorBidi"/>
          <w:sz w:val="22"/>
          <w:szCs w:val="22"/>
          <w:lang w:val="de-CH" w:eastAsia="de-CH"/>
        </w:rPr>
        <w:tab/>
      </w:r>
      <w:r>
        <w:t>Kamerasteuerung mittels Cronjobs</w:t>
      </w:r>
      <w:r>
        <w:tab/>
      </w:r>
      <w:r>
        <w:fldChar w:fldCharType="begin"/>
      </w:r>
      <w:r>
        <w:instrText xml:space="preserve"> PAGEREF _Toc536049200 \h </w:instrText>
      </w:r>
      <w:r>
        <w:fldChar w:fldCharType="separate"/>
      </w:r>
      <w:r>
        <w:t>45</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0.2</w:t>
      </w:r>
      <w:r>
        <w:rPr>
          <w:rFonts w:asciiTheme="minorHAnsi" w:eastAsiaTheme="minorEastAsia" w:hAnsiTheme="minorHAnsi" w:cstheme="minorBidi"/>
          <w:sz w:val="22"/>
          <w:szCs w:val="22"/>
          <w:lang w:val="de-CH" w:eastAsia="de-CH"/>
        </w:rPr>
        <w:tab/>
      </w:r>
      <w:r>
        <w:t>Software zur Himmelsfotografie</w:t>
      </w:r>
      <w:r>
        <w:tab/>
      </w:r>
      <w:r>
        <w:fldChar w:fldCharType="begin"/>
      </w:r>
      <w:r>
        <w:instrText xml:space="preserve"> PAGEREF _Toc536049201 \h </w:instrText>
      </w:r>
      <w:r>
        <w:fldChar w:fldCharType="separate"/>
      </w:r>
      <w:r>
        <w:t>46</w:t>
      </w:r>
      <w:r>
        <w:fldChar w:fldCharType="end"/>
      </w:r>
    </w:p>
    <w:p w:rsidR="00F0748E" w:rsidRDefault="00F0748E">
      <w:pPr>
        <w:pStyle w:val="Verzeichnis3"/>
        <w:rPr>
          <w:rFonts w:asciiTheme="minorHAnsi" w:eastAsiaTheme="minorEastAsia" w:hAnsiTheme="minorHAnsi" w:cstheme="minorBidi"/>
          <w:sz w:val="22"/>
          <w:szCs w:val="22"/>
          <w:lang w:val="de-CH" w:eastAsia="de-CH"/>
        </w:rPr>
      </w:pPr>
      <w:r>
        <w:t>10.2.1</w:t>
      </w:r>
      <w:r>
        <w:rPr>
          <w:rFonts w:asciiTheme="minorHAnsi" w:eastAsiaTheme="minorEastAsia" w:hAnsiTheme="minorHAnsi" w:cstheme="minorBidi"/>
          <w:sz w:val="22"/>
          <w:szCs w:val="22"/>
          <w:lang w:val="de-CH" w:eastAsia="de-CH"/>
        </w:rPr>
        <w:tab/>
      </w:r>
      <w:r>
        <w:t>Softwareversionen 1 und 2 der Himmelsfotografie</w:t>
      </w:r>
      <w:r>
        <w:tab/>
      </w:r>
      <w:r>
        <w:fldChar w:fldCharType="begin"/>
      </w:r>
      <w:r>
        <w:instrText xml:space="preserve"> PAGEREF _Toc536049202 \h </w:instrText>
      </w:r>
      <w:r>
        <w:fldChar w:fldCharType="separate"/>
      </w:r>
      <w:r>
        <w:t>46</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0.3</w:t>
      </w:r>
      <w:r>
        <w:rPr>
          <w:rFonts w:asciiTheme="minorHAnsi" w:eastAsiaTheme="minorEastAsia" w:hAnsiTheme="minorHAnsi" w:cstheme="minorBidi"/>
          <w:sz w:val="22"/>
          <w:szCs w:val="22"/>
          <w:lang w:val="de-CH" w:eastAsia="de-CH"/>
        </w:rPr>
        <w:tab/>
      </w:r>
      <w:r>
        <w:t>Organisation der Bilddateiablage</w:t>
      </w:r>
      <w:r>
        <w:tab/>
      </w:r>
      <w:r>
        <w:fldChar w:fldCharType="begin"/>
      </w:r>
      <w:r>
        <w:instrText xml:space="preserve"> PAGEREF _Toc536049203 \h </w:instrText>
      </w:r>
      <w:r>
        <w:fldChar w:fldCharType="separate"/>
      </w:r>
      <w:r>
        <w:t>52</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0.4</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6049204 \h </w:instrText>
      </w:r>
      <w:r>
        <w:fldChar w:fldCharType="separate"/>
      </w:r>
      <w:r>
        <w:t>53</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0.5</w:t>
      </w:r>
      <w:r>
        <w:rPr>
          <w:rFonts w:asciiTheme="minorHAnsi" w:eastAsiaTheme="minorEastAsia" w:hAnsiTheme="minorHAnsi" w:cstheme="minorBidi"/>
          <w:sz w:val="22"/>
          <w:szCs w:val="22"/>
          <w:lang w:val="de-CH" w:eastAsia="de-CH"/>
        </w:rPr>
        <w:tab/>
      </w:r>
      <w:r>
        <w:t>Evaluation geeigneter Tage mittels Wetterdaten</w:t>
      </w:r>
      <w:r>
        <w:tab/>
      </w:r>
      <w:r>
        <w:fldChar w:fldCharType="begin"/>
      </w:r>
      <w:r>
        <w:instrText xml:space="preserve"> PAGEREF _Toc536049205 \h </w:instrText>
      </w:r>
      <w:r>
        <w:fldChar w:fldCharType="separate"/>
      </w:r>
      <w:r>
        <w:t>56</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0.6</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6049206 \h </w:instrText>
      </w:r>
      <w:r>
        <w:fldChar w:fldCharType="separate"/>
      </w:r>
      <w:r>
        <w:t>57</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0.7</w:t>
      </w:r>
      <w:r>
        <w:rPr>
          <w:rFonts w:asciiTheme="minorHAnsi" w:eastAsiaTheme="minorEastAsia" w:hAnsiTheme="minorHAnsi" w:cstheme="minorBidi"/>
          <w:sz w:val="22"/>
          <w:szCs w:val="22"/>
          <w:lang w:val="de-CH" w:eastAsia="de-CH"/>
        </w:rPr>
        <w:tab/>
      </w:r>
      <w:r>
        <w:t>Segmentierung</w:t>
      </w:r>
      <w:r>
        <w:tab/>
      </w:r>
      <w:r>
        <w:fldChar w:fldCharType="begin"/>
      </w:r>
      <w:r>
        <w:instrText xml:space="preserve"> PAGEREF _Toc536049207 \h </w:instrText>
      </w:r>
      <w:r>
        <w:fldChar w:fldCharType="separate"/>
      </w:r>
      <w:r>
        <w:t>57</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0.8</w:t>
      </w:r>
      <w:r>
        <w:rPr>
          <w:rFonts w:asciiTheme="minorHAnsi" w:eastAsiaTheme="minorEastAsia" w:hAnsiTheme="minorHAnsi" w:cstheme="minorBidi"/>
          <w:sz w:val="22"/>
          <w:szCs w:val="22"/>
          <w:lang w:val="de-CH" w:eastAsia="de-CH"/>
        </w:rPr>
        <w:tab/>
      </w:r>
      <w:r>
        <w:t>Implementation der Segmentierung</w:t>
      </w:r>
      <w:r>
        <w:tab/>
      </w:r>
      <w:r>
        <w:fldChar w:fldCharType="begin"/>
      </w:r>
      <w:r>
        <w:instrText xml:space="preserve"> PAGEREF _Toc536049208 \h </w:instrText>
      </w:r>
      <w:r>
        <w:fldChar w:fldCharType="separate"/>
      </w:r>
      <w:r>
        <w:t>58</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0.9</w:t>
      </w:r>
      <w:r>
        <w:rPr>
          <w:rFonts w:asciiTheme="minorHAnsi" w:eastAsiaTheme="minorEastAsia" w:hAnsiTheme="minorHAnsi" w:cstheme="minorBidi"/>
          <w:sz w:val="22"/>
          <w:szCs w:val="22"/>
          <w:lang w:val="de-CH" w:eastAsia="de-CH"/>
        </w:rPr>
        <w:tab/>
      </w:r>
      <w:r>
        <w:t>Wolken Tracking</w:t>
      </w:r>
      <w:r>
        <w:tab/>
      </w:r>
      <w:r>
        <w:fldChar w:fldCharType="begin"/>
      </w:r>
      <w:r>
        <w:instrText xml:space="preserve"> PAGEREF _Toc536049209 \h </w:instrText>
      </w:r>
      <w:r>
        <w:fldChar w:fldCharType="separate"/>
      </w:r>
      <w:r>
        <w:t>59</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0.10</w:t>
      </w:r>
      <w:r>
        <w:rPr>
          <w:rFonts w:asciiTheme="minorHAnsi" w:eastAsiaTheme="minorEastAsia" w:hAnsiTheme="minorHAnsi" w:cstheme="minorBidi"/>
          <w:sz w:val="22"/>
          <w:szCs w:val="22"/>
          <w:lang w:val="de-CH" w:eastAsia="de-CH"/>
        </w:rPr>
        <w:tab/>
      </w:r>
      <w:r>
        <w:t>Implementation des Wolken Trackings</w:t>
      </w:r>
      <w:r>
        <w:tab/>
      </w:r>
      <w:r>
        <w:fldChar w:fldCharType="begin"/>
      </w:r>
      <w:r>
        <w:instrText xml:space="preserve"> PAGEREF _Toc536049210 \h </w:instrText>
      </w:r>
      <w:r>
        <w:fldChar w:fldCharType="separate"/>
      </w:r>
      <w:r>
        <w:t>59</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11</w:t>
      </w:r>
      <w:r>
        <w:rPr>
          <w:rFonts w:asciiTheme="minorHAnsi" w:eastAsiaTheme="minorEastAsia" w:hAnsiTheme="minorHAnsi" w:cstheme="minorBidi"/>
          <w:b w:val="0"/>
          <w:sz w:val="22"/>
          <w:szCs w:val="22"/>
          <w:lang w:val="de-CH" w:eastAsia="de-CH"/>
        </w:rPr>
        <w:tab/>
      </w:r>
      <w:r>
        <w:t>Auswertung der Himmelsaufnahmen</w:t>
      </w:r>
      <w:r>
        <w:tab/>
      </w:r>
      <w:r>
        <w:fldChar w:fldCharType="begin"/>
      </w:r>
      <w:r>
        <w:instrText xml:space="preserve"> PAGEREF _Toc536049211 \h </w:instrText>
      </w:r>
      <w:r>
        <w:fldChar w:fldCharType="separate"/>
      </w:r>
      <w:r>
        <w:t>60</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12</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6049212 \h </w:instrText>
      </w:r>
      <w:r>
        <w:fldChar w:fldCharType="separate"/>
      </w:r>
      <w:r>
        <w:t>61</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Anhang A:</w:t>
      </w:r>
      <w:r>
        <w:tab/>
      </w:r>
      <w:r>
        <w:fldChar w:fldCharType="begin"/>
      </w:r>
      <w:r>
        <w:instrText xml:space="preserve"> PAGEREF _Toc536049213 \h </w:instrText>
      </w:r>
      <w:r>
        <w:fldChar w:fldCharType="separate"/>
      </w:r>
      <w:r>
        <w:t>62</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6049214 \h </w:instrText>
      </w:r>
      <w:r>
        <w:fldChar w:fldCharType="separate"/>
      </w:r>
      <w:r>
        <w:t>62</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6049215 \h </w:instrText>
      </w:r>
      <w:r>
        <w:fldChar w:fldCharType="separate"/>
      </w:r>
      <w:r>
        <w:t>62</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Anhang B:</w:t>
      </w:r>
      <w:r>
        <w:tab/>
      </w:r>
      <w:r>
        <w:fldChar w:fldCharType="begin"/>
      </w:r>
      <w:r>
        <w:instrText xml:space="preserve"> PAGEREF _Toc536049216 \h </w:instrText>
      </w:r>
      <w:r>
        <w:fldChar w:fldCharType="separate"/>
      </w:r>
      <w:r>
        <w:t>63</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6049217 \h </w:instrText>
      </w:r>
      <w:r>
        <w:fldChar w:fldCharType="separate"/>
      </w:r>
      <w:r>
        <w:t>64</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rsidRPr="00F0748E">
        <w:rPr>
          <w:lang w:val="de-CH"/>
        </w:rPr>
        <w:t>Quellenverzeichnis</w:t>
      </w:r>
      <w:r>
        <w:tab/>
      </w:r>
      <w:r>
        <w:fldChar w:fldCharType="begin"/>
      </w:r>
      <w:r>
        <w:instrText xml:space="preserve"> PAGEREF _Toc536049218 \h </w:instrText>
      </w:r>
      <w:r>
        <w:fldChar w:fldCharType="separate"/>
      </w:r>
      <w:r>
        <w:t>65</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6049219 \h </w:instrText>
      </w:r>
      <w:r>
        <w:fldChar w:fldCharType="separate"/>
      </w:r>
      <w:r>
        <w:t>67</w:t>
      </w:r>
      <w:r>
        <w:fldChar w:fldCharType="end"/>
      </w:r>
    </w:p>
    <w:p w:rsidR="00284FA6" w:rsidRDefault="00284FA6">
      <w:pPr>
        <w:pStyle w:val="berschrift1"/>
        <w:numPr>
          <w:ilvl w:val="0"/>
          <w:numId w:val="0"/>
        </w:numPr>
      </w:pPr>
      <w:r>
        <w:rPr>
          <w:noProof/>
          <w:sz w:val="24"/>
        </w:rPr>
        <w:lastRenderedPageBreak/>
        <w:fldChar w:fldCharType="end"/>
      </w:r>
      <w:bookmarkStart w:id="7" w:name="_Toc536049158"/>
      <w:r>
        <w:t>Abbildungsverzeichnis</w:t>
      </w:r>
      <w:bookmarkEnd w:id="7"/>
    </w:p>
    <w:p w:rsidR="00F0748E"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F0748E">
        <w:t>Abbildung 1: Wolkentypen [2]</w:t>
      </w:r>
      <w:r w:rsidR="00F0748E">
        <w:tab/>
      </w:r>
      <w:r w:rsidR="00F0748E">
        <w:fldChar w:fldCharType="begin"/>
      </w:r>
      <w:r w:rsidR="00F0748E">
        <w:instrText xml:space="preserve"> PAGEREF _Toc536049220 \h </w:instrText>
      </w:r>
      <w:r w:rsidR="00F0748E">
        <w:fldChar w:fldCharType="separate"/>
      </w:r>
      <w:r w:rsidR="00F0748E">
        <w:t>13</w:t>
      </w:r>
      <w:r w:rsidR="00F0748E">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2: Intensität der Sonnenstrahlung,  im Vergleich zur Emission eines idealen Schwarzen Körpers bei einer Temperatur von 5’900 K [9].</w:t>
      </w:r>
      <w:r>
        <w:tab/>
      </w:r>
      <w:r>
        <w:fldChar w:fldCharType="begin"/>
      </w:r>
      <w:r>
        <w:instrText xml:space="preserve"> PAGEREF _Toc536049221 \h </w:instrText>
      </w:r>
      <w:r>
        <w:fldChar w:fldCharType="separate"/>
      </w:r>
      <w:r>
        <w:t>16</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3: Komponenten der Solaren Strahlung [10, S. 61]</w:t>
      </w:r>
      <w:r>
        <w:tab/>
      </w:r>
      <w:r>
        <w:fldChar w:fldCharType="begin"/>
      </w:r>
      <w:r>
        <w:instrText xml:space="preserve"> PAGEREF _Toc536049222 \h </w:instrText>
      </w:r>
      <w:r>
        <w:fldChar w:fldCharType="separate"/>
      </w:r>
      <w:r>
        <w:t>17</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4: Strahlungsbilanz der Erde Abb. 3.8 [11, S. 75]</w:t>
      </w:r>
      <w:r>
        <w:tab/>
      </w:r>
      <w:r>
        <w:fldChar w:fldCharType="begin"/>
      </w:r>
      <w:r>
        <w:instrText xml:space="preserve"> PAGEREF _Toc536049223 \h </w:instrText>
      </w:r>
      <w:r>
        <w:fldChar w:fldCharType="separate"/>
      </w:r>
      <w:r>
        <w:t>17</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5: Sonnenzenitwinkel, Elevation und Azimut[8, S. 15]</w:t>
      </w:r>
      <w:r>
        <w:tab/>
      </w:r>
      <w:r>
        <w:fldChar w:fldCharType="begin"/>
      </w:r>
      <w:r>
        <w:instrText xml:space="preserve"> PAGEREF _Toc536049224 \h </w:instrText>
      </w:r>
      <w:r>
        <w:fldChar w:fldCharType="separate"/>
      </w:r>
      <w:r>
        <w:t>18</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6: Globale, direkte und diffuse Strahlung an einem wolkenfreien Tag[8, S. 24].</w:t>
      </w:r>
      <w:r>
        <w:tab/>
      </w:r>
      <w:r>
        <w:fldChar w:fldCharType="begin"/>
      </w:r>
      <w:r>
        <w:instrText xml:space="preserve"> PAGEREF _Toc536049225 \h </w:instrText>
      </w:r>
      <w:r>
        <w:fldChar w:fldCharType="separate"/>
      </w:r>
      <w:r>
        <w:t>18</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7: Um16:00 blockiert eine Wolke den direkten Anteil. GHI entspricht nun der DHI[8, S. 78].</w:t>
      </w:r>
      <w:r>
        <w:tab/>
      </w:r>
      <w:r>
        <w:fldChar w:fldCharType="begin"/>
      </w:r>
      <w:r>
        <w:instrText xml:space="preserve"> PAGEREF _Toc536049226 \h </w:instrText>
      </w:r>
      <w:r>
        <w:fldChar w:fldCharType="separate"/>
      </w:r>
      <w:r>
        <w:t>19</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8: Links: Pyranometer mit thermischen Sensor, rechts: Pyranometer mit Silizium-Halbleitersensor Abb. 2.29 [10, S. 84].</w:t>
      </w:r>
      <w:r>
        <w:tab/>
      </w:r>
      <w:r>
        <w:fldChar w:fldCharType="begin"/>
      </w:r>
      <w:r>
        <w:instrText xml:space="preserve"> PAGEREF _Toc536049227 \h </w:instrText>
      </w:r>
      <w:r>
        <w:fldChar w:fldCharType="separate"/>
      </w:r>
      <w:r>
        <w:t>20</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9: Pyrheliometer, links schematische Darstellung.</w:t>
      </w:r>
      <w:r>
        <w:tab/>
      </w:r>
      <w:r>
        <w:fldChar w:fldCharType="begin"/>
      </w:r>
      <w:r>
        <w:instrText xml:space="preserve"> PAGEREF _Toc536049228 \h </w:instrText>
      </w:r>
      <w:r>
        <w:fldChar w:fldCharType="separate"/>
      </w:r>
      <w:r>
        <w:t>21</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10: Erweiterung des Vorhersagehorizontes durch Kombination mehrerer Sky Cameras.</w:t>
      </w:r>
      <w:r>
        <w:tab/>
      </w:r>
      <w:r>
        <w:fldChar w:fldCharType="begin"/>
      </w:r>
      <w:r>
        <w:instrText xml:space="preserve"> PAGEREF _Toc536049229 \h </w:instrText>
      </w:r>
      <w:r>
        <w:fldChar w:fldCharType="separate"/>
      </w:r>
      <w:r>
        <w:t>23</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11: Bayer-Farbfiltermatrix auf einem Bildsensor [16].</w:t>
      </w:r>
      <w:r>
        <w:tab/>
      </w:r>
      <w:r>
        <w:fldChar w:fldCharType="begin"/>
      </w:r>
      <w:r>
        <w:instrText xml:space="preserve"> PAGEREF _Toc536049230 \h </w:instrText>
      </w:r>
      <w:r>
        <w:fldChar w:fldCharType="separate"/>
      </w:r>
      <w:r>
        <w:t>25</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12: Tatsächlicher Dynamikbereich, bestimmt durch das Grundrauschen [18, S. 34]</w:t>
      </w:r>
      <w:r>
        <w:tab/>
      </w:r>
      <w:r>
        <w:fldChar w:fldCharType="begin"/>
      </w:r>
      <w:r>
        <w:instrText xml:space="preserve"> PAGEREF _Toc536049231 \h </w:instrText>
      </w:r>
      <w:r>
        <w:fldChar w:fldCharType="separate"/>
      </w:r>
      <w:r>
        <w:t>26</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13 : Varianz der Bildpixel  gegen die Belichtungszeit [18, S. 27]</w:t>
      </w:r>
      <w:r>
        <w:tab/>
      </w:r>
      <w:r>
        <w:fldChar w:fldCharType="begin"/>
      </w:r>
      <w:r>
        <w:instrText xml:space="preserve"> PAGEREF _Toc536049232 \h </w:instrText>
      </w:r>
      <w:r>
        <w:fldChar w:fldCharType="separate"/>
      </w:r>
      <w:r>
        <w:t>26</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14: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6049233 \h </w:instrText>
      </w:r>
      <w:r>
        <w:fldChar w:fldCharType="separate"/>
      </w:r>
      <w:r>
        <w:t>28</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15: Kombination einzelner LDR  Bilder zu einem HDR Bild [21, S. 3].  Sowie Kompression des Dynamikumfangs, zur Darstellung auf einem Bildschirm.</w:t>
      </w:r>
      <w:r>
        <w:tab/>
      </w:r>
      <w:r>
        <w:fldChar w:fldCharType="begin"/>
      </w:r>
      <w:r>
        <w:instrText xml:space="preserve"> PAGEREF _Toc536049234 \h </w:instrText>
      </w:r>
      <w:r>
        <w:fldChar w:fldCharType="separate"/>
      </w:r>
      <w:r>
        <w:t>28</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 xml:space="preserve">Abbildung 16 : Histogramm der clear sky indizes </w:t>
      </w:r>
      <m:oMath>
        <m:r>
          <w:rPr>
            <w:rFonts w:ascii="Cambria Math" w:hAnsi="Cambria Math"/>
          </w:rPr>
          <m:t>k*</m:t>
        </m:r>
      </m:oMath>
      <w:r>
        <w:t xml:space="preserve"> um zwsichen den  Zuständen bewölkt und unbewölkt zu unterscheiden [27, S. 50].</w:t>
      </w:r>
      <w:r>
        <w:tab/>
      </w:r>
      <w:r>
        <w:fldChar w:fldCharType="begin"/>
      </w:r>
      <w:r>
        <w:instrText xml:space="preserve"> PAGEREF _Toc536049235 \h </w:instrText>
      </w:r>
      <w:r>
        <w:fldChar w:fldCharType="separate"/>
      </w:r>
      <w:r>
        <w:t>31</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17 : Schematischer Aufbau der ProSekKa Sky Camera.</w:t>
      </w:r>
      <w:r>
        <w:tab/>
      </w:r>
      <w:r>
        <w:fldChar w:fldCharType="begin"/>
      </w:r>
      <w:r>
        <w:instrText xml:space="preserve"> PAGEREF _Toc536049236 \h </w:instrText>
      </w:r>
      <w:r>
        <w:fldChar w:fldCharType="separate"/>
      </w:r>
      <w:r>
        <w:t>32</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18: Lageplan Hochschule Luzern für Technik und Architektur</w:t>
      </w:r>
      <w:r>
        <w:tab/>
      </w:r>
      <w:r>
        <w:fldChar w:fldCharType="begin"/>
      </w:r>
      <w:r>
        <w:instrText xml:space="preserve"> PAGEREF _Toc536049237 \h </w:instrText>
      </w:r>
      <w:r>
        <w:fldChar w:fldCharType="separate"/>
      </w:r>
      <w:r>
        <w:t>33</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19: Links Messung der diffusen und rechts der globalen Strahlung.</w:t>
      </w:r>
      <w:r>
        <w:tab/>
      </w:r>
      <w:r>
        <w:fldChar w:fldCharType="begin"/>
      </w:r>
      <w:r>
        <w:instrText xml:space="preserve"> PAGEREF _Toc536049238 \h </w:instrText>
      </w:r>
      <w:r>
        <w:fldChar w:fldCharType="separate"/>
      </w:r>
      <w:r>
        <w:t>34</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20: Messstation und Datenerfassung</w:t>
      </w:r>
      <w:r>
        <w:tab/>
      </w:r>
      <w:r>
        <w:fldChar w:fldCharType="begin"/>
      </w:r>
      <w:r>
        <w:instrText xml:space="preserve"> PAGEREF _Toc536049239 \h </w:instrText>
      </w:r>
      <w:r>
        <w:fldChar w:fldCharType="separate"/>
      </w:r>
      <w:r>
        <w:t>34</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21: Zusammenfassung der Bodenmessstation Luzern in der Allmend.</w:t>
      </w:r>
      <w:r>
        <w:tab/>
      </w:r>
      <w:r>
        <w:fldChar w:fldCharType="begin"/>
      </w:r>
      <w:r>
        <w:instrText xml:space="preserve"> PAGEREF _Toc536049240 \h </w:instrText>
      </w:r>
      <w:r>
        <w:fldChar w:fldCharType="separate"/>
      </w:r>
      <w:r>
        <w:t>35</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22: Bestandteile der Sky Camera</w:t>
      </w:r>
      <w:r>
        <w:tab/>
      </w:r>
      <w:r>
        <w:fldChar w:fldCharType="begin"/>
      </w:r>
      <w:r>
        <w:instrText xml:space="preserve"> PAGEREF _Toc536049241 \h </w:instrText>
      </w:r>
      <w:r>
        <w:fldChar w:fldCharType="separate"/>
      </w:r>
      <w:r>
        <w:t>36</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23: Kunststoffkoffer KK-S1 von Fireking, als Kamera Gehäuse.</w:t>
      </w:r>
      <w:r>
        <w:tab/>
      </w:r>
      <w:r>
        <w:fldChar w:fldCharType="begin"/>
      </w:r>
      <w:r>
        <w:instrText xml:space="preserve"> PAGEREF _Toc536049242 \h </w:instrText>
      </w:r>
      <w:r>
        <w:fldChar w:fldCharType="separate"/>
      </w:r>
      <w:r>
        <w:t>36</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24: Sky Camera geschlossen und geöffnet, mit eingebauter Hardware im Inneren der Kamera.</w:t>
      </w:r>
      <w:r>
        <w:tab/>
      </w:r>
      <w:r>
        <w:fldChar w:fldCharType="begin"/>
      </w:r>
      <w:r>
        <w:instrText xml:space="preserve"> PAGEREF _Toc536049243 \h </w:instrText>
      </w:r>
      <w:r>
        <w:fldChar w:fldCharType="separate"/>
      </w:r>
      <w:r>
        <w:t>37</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25: Links: Detailaufnahme Objektiv, Sensoren und Widerstandsheizung unter der Acrylkuppel. Rechts: Infrarot Aussenthermometer MLX90614 zur Detektion von Wolken.</w:t>
      </w:r>
      <w:r>
        <w:tab/>
      </w:r>
      <w:r>
        <w:fldChar w:fldCharType="begin"/>
      </w:r>
      <w:r>
        <w:instrText xml:space="preserve"> PAGEREF _Toc536049244 \h </w:instrText>
      </w:r>
      <w:r>
        <w:fldChar w:fldCharType="separate"/>
      </w:r>
      <w:r>
        <w:t>37</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26: Molekularsieb Perlen, zur scharfen Trocknung feuchter Luft.</w:t>
      </w:r>
      <w:r>
        <w:tab/>
      </w:r>
      <w:r>
        <w:fldChar w:fldCharType="begin"/>
      </w:r>
      <w:r>
        <w:instrText xml:space="preserve"> PAGEREF _Toc536049245 \h </w:instrText>
      </w:r>
      <w:r>
        <w:fldChar w:fldCharType="separate"/>
      </w:r>
      <w:r>
        <w:t>40</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27: Links Aufsicht und rechts Seitenansicht der Entfeuchtungsanlage.</w:t>
      </w:r>
      <w:r>
        <w:tab/>
      </w:r>
      <w:r>
        <w:fldChar w:fldCharType="begin"/>
      </w:r>
      <w:r>
        <w:instrText xml:space="preserve"> PAGEREF _Toc536049246 \h </w:instrText>
      </w:r>
      <w:r>
        <w:fldChar w:fldCharType="separate"/>
      </w:r>
      <w:r>
        <w:t>40</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28: Links: geöffnete Entfeuchtungsanlage. Rechts: Entfeuchtungsanlage von vorne.</w:t>
      </w:r>
      <w:r>
        <w:tab/>
      </w:r>
      <w:r>
        <w:fldChar w:fldCharType="begin"/>
      </w:r>
      <w:r>
        <w:instrText xml:space="preserve"> PAGEREF _Toc536049247 \h </w:instrText>
      </w:r>
      <w:r>
        <w:fldChar w:fldCharType="separate"/>
      </w:r>
      <w:r>
        <w:t>40</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29: Links: NPN Transistor in Emitterschaltung zum Ein- und Ausschalten des Lüfters.</w:t>
      </w:r>
      <w:r>
        <w:tab/>
      </w:r>
      <w:r>
        <w:fldChar w:fldCharType="begin"/>
      </w:r>
      <w:r>
        <w:instrText xml:space="preserve"> PAGEREF _Toc536049248 \h </w:instrText>
      </w:r>
      <w:r>
        <w:fldChar w:fldCharType="separate"/>
      </w:r>
      <w:r>
        <w:t>40</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30: Schachbrettbilder die zur Kalibrierung verwendet wurden. Die Ecken und Kanten werden automatisch erkannt und ausgehend von den Eckkoordinaten wird die Projektionsgleichung bestimmt.</w:t>
      </w:r>
      <w:r>
        <w:tab/>
      </w:r>
      <w:r>
        <w:fldChar w:fldCharType="begin"/>
      </w:r>
      <w:r>
        <w:instrText xml:space="preserve"> PAGEREF _Toc536049249 \h </w:instrText>
      </w:r>
      <w:r>
        <w:fldChar w:fldCharType="separate"/>
      </w:r>
      <w:r>
        <w:t>41</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rsidRPr="00AD5602">
        <w:rPr>
          <w:lang w:val="en-US"/>
        </w:rPr>
        <w:t xml:space="preserve">Abbildung 31:  Links: Repository „camera_scripts“. </w:t>
      </w:r>
      <w:r>
        <w:t>Rechts: Inhalt der einzelnen Verzeichnise.</w:t>
      </w:r>
      <w:r>
        <w:tab/>
      </w:r>
      <w:r>
        <w:fldChar w:fldCharType="begin"/>
      </w:r>
      <w:r>
        <w:instrText xml:space="preserve"> PAGEREF _Toc536049250 \h </w:instrText>
      </w:r>
      <w:r>
        <w:fldChar w:fldCharType="separate"/>
      </w:r>
      <w:r>
        <w:t>45</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32: Klassendiagramm raw_1.py</w:t>
      </w:r>
      <w:r>
        <w:tab/>
      </w:r>
      <w:r>
        <w:fldChar w:fldCharType="begin"/>
      </w:r>
      <w:r>
        <w:instrText xml:space="preserve"> PAGEREF _Toc536049251 \h </w:instrText>
      </w:r>
      <w:r>
        <w:fldChar w:fldCharType="separate"/>
      </w:r>
      <w:r>
        <w:t>47</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33: Flussdiagramm des Programms raw_1.py</w:t>
      </w:r>
      <w:r>
        <w:tab/>
      </w:r>
      <w:r>
        <w:fldChar w:fldCharType="begin"/>
      </w:r>
      <w:r>
        <w:instrText xml:space="preserve"> PAGEREF _Toc536049252 \h </w:instrText>
      </w:r>
      <w:r>
        <w:fldChar w:fldCharType="separate"/>
      </w:r>
      <w:r>
        <w:t>47</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34: Verhalten der Helligkeitsverteilung, bei festen Shutterzeiten.</w:t>
      </w:r>
      <w:r>
        <w:tab/>
      </w:r>
      <w:r>
        <w:fldChar w:fldCharType="begin"/>
      </w:r>
      <w:r>
        <w:instrText xml:space="preserve"> PAGEREF _Toc536049253 \h </w:instrText>
      </w:r>
      <w:r>
        <w:fldChar w:fldCharType="separate"/>
      </w:r>
      <w:r>
        <w:t>48</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35: Klassendigramm picam.py</w:t>
      </w:r>
      <w:r>
        <w:tab/>
      </w:r>
      <w:r>
        <w:fldChar w:fldCharType="begin"/>
      </w:r>
      <w:r>
        <w:instrText xml:space="preserve"> PAGEREF _Toc536049254 \h </w:instrText>
      </w:r>
      <w:r>
        <w:fldChar w:fldCharType="separate"/>
      </w:r>
      <w:r>
        <w:t>49</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36: Gesucht ist ein 'a' und 'b', sodass die Differenz zwischen Ist-             und Sollwert der Bildhelligkeit, minimiert wird.</w:t>
      </w:r>
      <w:r>
        <w:tab/>
      </w:r>
      <w:r>
        <w:fldChar w:fldCharType="begin"/>
      </w:r>
      <w:r>
        <w:instrText xml:space="preserve"> PAGEREF _Toc536049255 \h </w:instrText>
      </w:r>
      <w:r>
        <w:fldChar w:fldCharType="separate"/>
      </w:r>
      <w:r>
        <w:t>49</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lastRenderedPageBreak/>
        <w:t xml:space="preserve">Abbildung 37: Drei Bilder aufgenommen mit unterschiedlichen Shutterzeiten. (a) berechnete Shutterzeit: 1049 </w:t>
      </w:r>
      <m:oMath>
        <m:r>
          <w:rPr>
            <w:rFonts w:ascii="Cambria Math" w:hAnsi="Cambria Math"/>
          </w:rPr>
          <m:t>μs</m:t>
        </m:r>
      </m:oMath>
      <w:r>
        <w:t>, (b)  -2 F-Stops: 255</w:t>
      </w:r>
      <m:oMath>
        <m:r>
          <w:rPr>
            <w:rFonts w:ascii="Cambria Math" w:hAnsi="Cambria Math"/>
          </w:rPr>
          <m:t xml:space="preserve"> μs</m:t>
        </m:r>
      </m:oMath>
      <w:r>
        <w:t xml:space="preserve">, (c) -4 F-Stops: 66 </w:t>
      </w:r>
      <m:oMath>
        <m:r>
          <w:rPr>
            <w:rFonts w:ascii="Cambria Math" w:hAnsi="Cambria Math"/>
          </w:rPr>
          <m:t>μs</m:t>
        </m:r>
      </m:oMath>
      <w:r>
        <w:t>, (d) Tongemapptes Bild, das aus den Bildern (a)-(c) berechnet wurde.</w:t>
      </w:r>
      <w:r>
        <w:tab/>
      </w:r>
      <w:r>
        <w:fldChar w:fldCharType="begin"/>
      </w:r>
      <w:r>
        <w:instrText xml:space="preserve"> PAGEREF _Toc536049256 \h </w:instrText>
      </w:r>
      <w:r>
        <w:fldChar w:fldCharType="separate"/>
      </w:r>
      <w:r>
        <w:t>50</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38: Benutzerinterface image_analysis, zur Evaluation des adaptiven Belichtungssystems.</w:t>
      </w:r>
      <w:r>
        <w:tab/>
      </w:r>
      <w:r>
        <w:fldChar w:fldCharType="begin"/>
      </w:r>
      <w:r>
        <w:instrText xml:space="preserve"> PAGEREF _Toc536049257 \h </w:instrText>
      </w:r>
      <w:r>
        <w:fldChar w:fldCharType="separate"/>
      </w:r>
      <w:r>
        <w:t>51</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39: Übertragung der Bilddateien auf das NAS-Laufwerk.</w:t>
      </w:r>
      <w:r>
        <w:tab/>
      </w:r>
      <w:r>
        <w:fldChar w:fldCharType="begin"/>
      </w:r>
      <w:r>
        <w:instrText xml:space="preserve"> PAGEREF _Toc536049258 \h </w:instrText>
      </w:r>
      <w:r>
        <w:fldChar w:fldCharType="separate"/>
      </w:r>
      <w:r>
        <w:t>52</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40: Verzeichnisstruktur auf dem NAS-Laufwerk zur Ablage der Bilddaten.</w:t>
      </w:r>
      <w:r>
        <w:tab/>
      </w:r>
      <w:r>
        <w:fldChar w:fldCharType="begin"/>
      </w:r>
      <w:r>
        <w:instrText xml:space="preserve"> PAGEREF _Toc536049259 \h </w:instrText>
      </w:r>
      <w:r>
        <w:fldChar w:fldCharType="separate"/>
      </w:r>
      <w:r>
        <w:t>52</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41: Inhalt  der Belichtungsserie 20181012_092013.</w:t>
      </w:r>
      <w:r>
        <w:tab/>
      </w:r>
      <w:r>
        <w:fldChar w:fldCharType="begin"/>
      </w:r>
      <w:r>
        <w:instrText xml:space="preserve"> PAGEREF _Toc536049260 \h </w:instrText>
      </w:r>
      <w:r>
        <w:fldChar w:fldCharType="separate"/>
      </w:r>
      <w:r>
        <w:t>52</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42: Logdatei der Kamera Einstellungen.</w:t>
      </w:r>
      <w:r>
        <w:tab/>
      </w:r>
      <w:r>
        <w:fldChar w:fldCharType="begin"/>
      </w:r>
      <w:r>
        <w:instrText xml:space="preserve"> PAGEREF _Toc536049261 \h </w:instrText>
      </w:r>
      <w:r>
        <w:fldChar w:fldCharType="separate"/>
      </w:r>
      <w:r>
        <w:t>53</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43:  Postprocessing und Übertragung der Bilddatein in die Datenbank.</w:t>
      </w:r>
      <w:r>
        <w:tab/>
      </w:r>
      <w:r>
        <w:fldChar w:fldCharType="begin"/>
      </w:r>
      <w:r>
        <w:instrText xml:space="preserve"> PAGEREF _Toc536049262 \h </w:instrText>
      </w:r>
      <w:r>
        <w:fldChar w:fldCharType="separate"/>
      </w:r>
      <w:r>
        <w:t>53</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44:Verwendte Datenbanktabellen, zur Ablage der Tagesaufnahmen.</w:t>
      </w:r>
      <w:r>
        <w:tab/>
      </w:r>
      <w:r>
        <w:fldChar w:fldCharType="begin"/>
      </w:r>
      <w:r>
        <w:instrText xml:space="preserve"> PAGEREF _Toc536049263 \h </w:instrText>
      </w:r>
      <w:r>
        <w:fldChar w:fldCharType="separate"/>
      </w:r>
      <w:r>
        <w:t>54</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45: Gegenüberstellung von Wetterdaten, zur Evaluation geeigneter Tage.</w:t>
      </w:r>
      <w:r>
        <w:tab/>
      </w:r>
      <w:r>
        <w:fldChar w:fldCharType="begin"/>
      </w:r>
      <w:r>
        <w:instrText xml:space="preserve"> PAGEREF _Toc536049264 \h </w:instrText>
      </w:r>
      <w:r>
        <w:fldChar w:fldCharType="separate"/>
      </w:r>
      <w:r>
        <w:t>56</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46: Vergleich McClear Modelldaten mit GHI Messung in der Allmend, Luzern.</w:t>
      </w:r>
      <w:r>
        <w:tab/>
      </w:r>
      <w:r>
        <w:fldChar w:fldCharType="begin"/>
      </w:r>
      <w:r>
        <w:instrText xml:space="preserve"> PAGEREF _Toc536049265 \h </w:instrText>
      </w:r>
      <w:r>
        <w:fldChar w:fldCharType="separate"/>
      </w:r>
      <w:r>
        <w:t>57</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47: Cb-Cr- Fläche des YCbCr-Farbmodells im  RGB-Farbraum auf einer Helligkeitsebne von Y = 0.5 [42].</w:t>
      </w:r>
      <w:r>
        <w:tab/>
      </w:r>
      <w:r>
        <w:fldChar w:fldCharType="begin"/>
      </w:r>
      <w:r>
        <w:instrText xml:space="preserve"> PAGEREF _Toc536049266 \h </w:instrText>
      </w:r>
      <w:r>
        <w:fldChar w:fldCharType="separate"/>
      </w:r>
      <w:r>
        <w:t>58</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48:Benutzeroberflache der Software  cloud_detection.</w:t>
      </w:r>
      <w:r>
        <w:tab/>
      </w:r>
      <w:r>
        <w:fldChar w:fldCharType="begin"/>
      </w:r>
      <w:r>
        <w:instrText xml:space="preserve"> PAGEREF _Toc536049267 \h </w:instrText>
      </w:r>
      <w:r>
        <w:fldChar w:fldCharType="separate"/>
      </w:r>
      <w:r>
        <w:t>59</w:t>
      </w:r>
      <w:r>
        <w:fldChar w:fldCharType="end"/>
      </w:r>
    </w:p>
    <w:p w:rsidR="003241AC" w:rsidRDefault="00284FA6">
      <w:r>
        <w:fldChar w:fldCharType="end"/>
      </w:r>
    </w:p>
    <w:p w:rsidR="003241AC" w:rsidRDefault="003241AC">
      <w:pPr>
        <w:spacing w:before="0" w:line="240" w:lineRule="auto"/>
        <w:jc w:val="left"/>
      </w:pPr>
      <w:r>
        <w:br w:type="page"/>
      </w:r>
    </w:p>
    <w:p w:rsidR="00284FA6" w:rsidRDefault="00284FA6">
      <w:pPr>
        <w:pStyle w:val="berschrift1"/>
        <w:pageBreakBefore w:val="0"/>
        <w:numPr>
          <w:ilvl w:val="0"/>
          <w:numId w:val="0"/>
        </w:numPr>
      </w:pPr>
      <w:bookmarkStart w:id="8" w:name="_Toc536049159"/>
      <w:r>
        <w:lastRenderedPageBreak/>
        <w:t>Tabellenverzeichnis</w:t>
      </w:r>
      <w:bookmarkEnd w:id="8"/>
    </w:p>
    <w:p w:rsidR="0018074A" w:rsidRDefault="00284FA6" w:rsidP="004A1725">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18074A">
        <w:t>Tabelle 1: Die vier Hauptgruppen der Wolkentypen [3]</w:t>
      </w:r>
      <w:r w:rsidR="0018074A">
        <w:tab/>
      </w:r>
      <w:r w:rsidR="0018074A">
        <w:fldChar w:fldCharType="begin"/>
      </w:r>
      <w:r w:rsidR="0018074A">
        <w:instrText xml:space="preserve"> PAGEREF _Toc535768710 \h </w:instrText>
      </w:r>
      <w:r w:rsidR="0018074A">
        <w:fldChar w:fldCharType="separate"/>
      </w:r>
      <w:r w:rsidR="00BF17DE">
        <w:t>13</w:t>
      </w:r>
      <w:r w:rsidR="0018074A">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5768711 \h </w:instrText>
      </w:r>
      <w:r>
        <w:fldChar w:fldCharType="separate"/>
      </w:r>
      <w:r w:rsidR="00BF17DE">
        <w:t>2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5768712 \h </w:instrText>
      </w:r>
      <w:r>
        <w:fldChar w:fldCharType="separate"/>
      </w:r>
      <w:r w:rsidR="00BF17DE">
        <w:t>3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5768713 \h </w:instrText>
      </w:r>
      <w:r>
        <w:fldChar w:fldCharType="separate"/>
      </w:r>
      <w:r w:rsidR="00BF17DE">
        <w:t>4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5: Liste der Cronjobs, die zur Steuerung der Kamera verwendet werden.</w:t>
      </w:r>
      <w:r>
        <w:tab/>
      </w:r>
      <w:r>
        <w:fldChar w:fldCharType="begin"/>
      </w:r>
      <w:r>
        <w:instrText xml:space="preserve"> PAGEREF _Toc535768714 \h </w:instrText>
      </w:r>
      <w:r>
        <w:fldChar w:fldCharType="separate"/>
      </w:r>
      <w:r w:rsidR="00BF17DE">
        <w:t>4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6: Übersicht der Laufzeiten unterschiedlicher Softwareversionen.</w:t>
      </w:r>
      <w:r>
        <w:tab/>
      </w:r>
      <w:r>
        <w:fldChar w:fldCharType="begin"/>
      </w:r>
      <w:r>
        <w:instrText xml:space="preserve"> PAGEREF _Toc535768715 \h </w:instrText>
      </w:r>
      <w:r>
        <w:fldChar w:fldCharType="separate"/>
      </w:r>
      <w:r w:rsidR="00BF17DE">
        <w:t>4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7: Biddateien aus dem Postprocessing, die in der Datenbank abgelget werden.</w:t>
      </w:r>
      <w:r>
        <w:tab/>
      </w:r>
      <w:r>
        <w:fldChar w:fldCharType="begin"/>
      </w:r>
      <w:r>
        <w:instrText xml:space="preserve"> PAGEREF _Toc535768716 \h </w:instrText>
      </w:r>
      <w:r>
        <w:fldChar w:fldCharType="separate"/>
      </w:r>
      <w:r w:rsidR="00BF17DE">
        <w:t>57</w:t>
      </w:r>
      <w:r>
        <w:fldChar w:fldCharType="end"/>
      </w:r>
    </w:p>
    <w:p w:rsidR="00284FA6" w:rsidRDefault="00284FA6">
      <w:pPr>
        <w:pStyle w:val="berschrift1"/>
        <w:numPr>
          <w:ilvl w:val="0"/>
          <w:numId w:val="0"/>
        </w:numPr>
      </w:pPr>
      <w:r>
        <w:lastRenderedPageBreak/>
        <w:fldChar w:fldCharType="end"/>
      </w:r>
      <w:bookmarkStart w:id="9" w:name="_Toc536049160"/>
      <w:r>
        <w:t>Abkürzungsverzeichnis</w:t>
      </w:r>
      <w:bookmarkEnd w:id="9"/>
    </w:p>
    <w:p w:rsidR="00194AF7" w:rsidRDefault="00194AF7" w:rsidP="005F576C">
      <w:pPr>
        <w:tabs>
          <w:tab w:val="left" w:pos="1440"/>
        </w:tabs>
      </w:pPr>
      <w:r>
        <w:t>Sonnenstrahlung</w:t>
      </w:r>
    </w:p>
    <w:p w:rsidR="00194AF7" w:rsidRDefault="00194AF7" w:rsidP="00CC005D">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p>
    <w:p w:rsidR="005F576C" w:rsidRDefault="005F576C" w:rsidP="005F576C">
      <w:pPr>
        <w:tabs>
          <w:tab w:val="left" w:pos="1440"/>
        </w:tabs>
      </w:pPr>
      <w:r>
        <w:t>Bild bezogen</w:t>
      </w:r>
    </w:p>
    <w:p w:rsidR="005F576C"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F64BCE" w:rsidRPr="0053043F" w:rsidRDefault="00F64BCE" w:rsidP="00F64BCE">
      <w:pPr>
        <w:tabs>
          <w:tab w:val="left" w:pos="1440"/>
        </w:tabs>
        <w:spacing w:before="0"/>
        <w:rPr>
          <w:rStyle w:val="ilfuvd"/>
          <w:lang w:val="en-US"/>
        </w:rPr>
      </w:pPr>
      <w:r>
        <w:rPr>
          <w:lang w:val="en-US"/>
        </w:rPr>
        <w:t>JPEG</w:t>
      </w:r>
      <w:r>
        <w:rPr>
          <w:lang w:val="en-US"/>
        </w:rPr>
        <w:tab/>
      </w:r>
      <w:r w:rsidRPr="0053043F">
        <w:rPr>
          <w:rStyle w:val="ilfuvd"/>
          <w:lang w:val="en-US"/>
        </w:rPr>
        <w:t>Joint Photographic Experts Group</w:t>
      </w:r>
    </w:p>
    <w:p w:rsidR="00F64BCE" w:rsidRPr="00444719" w:rsidRDefault="00F64BCE" w:rsidP="00F64BCE">
      <w:pPr>
        <w:tabs>
          <w:tab w:val="left" w:pos="1440"/>
        </w:tabs>
        <w:spacing w:before="0"/>
        <w:rPr>
          <w:lang w:val="en-US"/>
        </w:rPr>
      </w:pPr>
      <w:r w:rsidRPr="0053043F">
        <w:rPr>
          <w:rStyle w:val="ilfuvd"/>
          <w:lang w:val="en-US"/>
        </w:rPr>
        <w:t>RAW</w:t>
      </w:r>
      <w:r w:rsidRPr="0053043F">
        <w:rPr>
          <w:rStyle w:val="ilfuvd"/>
          <w:lang w:val="en-US"/>
        </w:rPr>
        <w:tab/>
        <w:t>Raw image format</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E93932" w:rsidRDefault="00E93932" w:rsidP="00444719">
      <w:pPr>
        <w:tabs>
          <w:tab w:val="left" w:pos="1440"/>
        </w:tabs>
        <w:spacing w:before="0"/>
        <w:rPr>
          <w:lang w:val="en-US"/>
        </w:rPr>
      </w:pPr>
    </w:p>
    <w:p w:rsidR="00E93932" w:rsidRPr="0053043F" w:rsidRDefault="00E93932" w:rsidP="00444719">
      <w:pPr>
        <w:tabs>
          <w:tab w:val="left" w:pos="1440"/>
        </w:tabs>
        <w:spacing w:before="0"/>
        <w:rPr>
          <w:lang w:val="en-US"/>
        </w:rPr>
      </w:pPr>
      <w:r w:rsidRPr="0053043F">
        <w:rPr>
          <w:lang w:val="en-US"/>
        </w:rPr>
        <w:t>Bildverarbeitung</w:t>
      </w:r>
    </w:p>
    <w:p w:rsidR="00E93932" w:rsidRPr="00055904" w:rsidRDefault="00DA288D" w:rsidP="00444719">
      <w:pPr>
        <w:tabs>
          <w:tab w:val="left" w:pos="1440"/>
        </w:tabs>
        <w:spacing w:before="0"/>
        <w:rPr>
          <w:lang w:val="en-US"/>
        </w:rPr>
      </w:pPr>
      <w:r w:rsidRPr="00055904">
        <w:rPr>
          <w:lang w:val="en-US"/>
        </w:rPr>
        <w:t>YCbCr</w:t>
      </w:r>
      <w:r w:rsidR="00055904" w:rsidRPr="00055904">
        <w:rPr>
          <w:lang w:val="en-US"/>
        </w:rPr>
        <w:tab/>
      </w:r>
      <w:r w:rsidR="00055904">
        <w:rPr>
          <w:lang w:val="en-US"/>
        </w:rPr>
        <w:t>Luma, B</w:t>
      </w:r>
      <w:r w:rsidR="00055904" w:rsidRPr="00055904">
        <w:rPr>
          <w:lang w:val="en-US"/>
        </w:rPr>
        <w:t xml:space="preserve">lue to Green, Red to Green </w:t>
      </w:r>
      <w:r w:rsidR="00055904" w:rsidRPr="00444719">
        <w:rPr>
          <w:lang w:val="en-US"/>
        </w:rPr>
        <w:t>– Color Space</w:t>
      </w:r>
    </w:p>
    <w:p w:rsidR="00DA288D" w:rsidRDefault="00DA288D" w:rsidP="00444719">
      <w:pPr>
        <w:tabs>
          <w:tab w:val="left" w:pos="1440"/>
        </w:tabs>
        <w:spacing w:before="0"/>
        <w:rPr>
          <w:lang w:val="en-US"/>
        </w:rPr>
      </w:pPr>
      <w:r w:rsidRPr="00055904">
        <w:rPr>
          <w:lang w:val="en-US"/>
        </w:rPr>
        <w:t>HSV</w:t>
      </w:r>
      <w:r w:rsidR="00055904" w:rsidRPr="00055904">
        <w:rPr>
          <w:lang w:val="en-US"/>
        </w:rPr>
        <w:tab/>
        <w:t xml:space="preserve">Hue, Saturation, Value </w:t>
      </w:r>
      <w:r w:rsidR="00055904" w:rsidRPr="00444719">
        <w:rPr>
          <w:lang w:val="en-US"/>
        </w:rPr>
        <w:t>– Color Space</w:t>
      </w:r>
    </w:p>
    <w:p w:rsidR="00F0622A" w:rsidRDefault="00F0622A" w:rsidP="00444719">
      <w:pPr>
        <w:tabs>
          <w:tab w:val="left" w:pos="1440"/>
        </w:tabs>
        <w:spacing w:before="0"/>
        <w:rPr>
          <w:lang w:val="en-US"/>
        </w:rPr>
      </w:pPr>
    </w:p>
    <w:p w:rsidR="00F0622A" w:rsidRPr="0053043F" w:rsidRDefault="00F0622A" w:rsidP="00444719">
      <w:pPr>
        <w:tabs>
          <w:tab w:val="left" w:pos="1440"/>
        </w:tabs>
        <w:spacing w:before="0"/>
        <w:rPr>
          <w:lang w:val="de-CH"/>
        </w:rPr>
      </w:pPr>
      <w:r w:rsidRPr="0053043F">
        <w:rPr>
          <w:lang w:val="de-CH"/>
        </w:rPr>
        <w:t>Fotografie</w:t>
      </w:r>
    </w:p>
    <w:p w:rsidR="00F0622A" w:rsidRPr="0053043F" w:rsidRDefault="00F0622A" w:rsidP="00444719">
      <w:pPr>
        <w:tabs>
          <w:tab w:val="left" w:pos="1440"/>
        </w:tabs>
        <w:spacing w:before="0"/>
        <w:rPr>
          <w:lang w:val="de-CH"/>
        </w:rPr>
      </w:pPr>
      <w:r w:rsidRPr="0053043F">
        <w:rPr>
          <w:lang w:val="de-CH"/>
        </w:rPr>
        <w:t>ISO</w:t>
      </w:r>
      <w:r w:rsidRPr="0053043F">
        <w:rPr>
          <w:lang w:val="de-CH"/>
        </w:rPr>
        <w:tab/>
      </w:r>
      <w:r w:rsidR="000D35CC" w:rsidRPr="000D35CC">
        <w:t>International Standardizing Organization</w:t>
      </w:r>
    </w:p>
    <w:p w:rsidR="00444719" w:rsidRPr="0053043F" w:rsidRDefault="00444719" w:rsidP="00444719">
      <w:pPr>
        <w:tabs>
          <w:tab w:val="left" w:pos="1440"/>
        </w:tabs>
        <w:spacing w:before="0"/>
        <w:rPr>
          <w:lang w:val="de-CH"/>
        </w:rPr>
      </w:pPr>
    </w:p>
    <w:p w:rsidR="005F576C" w:rsidRDefault="005F576C" w:rsidP="005F576C">
      <w:pPr>
        <w:tabs>
          <w:tab w:val="left" w:pos="1440"/>
        </w:tabs>
      </w:pPr>
      <w:r>
        <w:t>Verschiedenes</w:t>
      </w:r>
    </w:p>
    <w:p w:rsidR="00F460B6" w:rsidRDefault="00F460B6" w:rsidP="00F460B6">
      <w:pPr>
        <w:tabs>
          <w:tab w:val="left" w:pos="1440"/>
        </w:tabs>
        <w:spacing w:before="0"/>
        <w:rPr>
          <w:lang w:val="en-US"/>
        </w:rPr>
      </w:pPr>
      <w:r w:rsidRPr="00F460B6">
        <w:rPr>
          <w:lang w:val="en-US"/>
        </w:rPr>
        <w:t>CSV</w:t>
      </w:r>
      <w:r>
        <w:rPr>
          <w:lang w:val="en-US"/>
        </w:rPr>
        <w:tab/>
        <w:t>Comma Seperated Values</w:t>
      </w:r>
    </w:p>
    <w:p w:rsidR="008407F5" w:rsidRPr="0053043F" w:rsidRDefault="008407F5" w:rsidP="00F460B6">
      <w:pPr>
        <w:tabs>
          <w:tab w:val="left" w:pos="1440"/>
        </w:tabs>
        <w:spacing w:before="0"/>
        <w:rPr>
          <w:lang w:val="en-US"/>
        </w:rPr>
      </w:pPr>
      <w:r w:rsidRPr="0053043F">
        <w:rPr>
          <w:lang w:val="en-US"/>
        </w:rPr>
        <w:t>CPU</w:t>
      </w:r>
      <w:r w:rsidRPr="0053043F">
        <w:rPr>
          <w:lang w:val="en-US"/>
        </w:rPr>
        <w:tab/>
        <w:t>Central Processing Unit</w:t>
      </w:r>
    </w:p>
    <w:p w:rsidR="00934D4A" w:rsidRPr="002A3BA7" w:rsidRDefault="00CC005D" w:rsidP="00934D4A">
      <w:pPr>
        <w:tabs>
          <w:tab w:val="left" w:pos="1440"/>
        </w:tabs>
        <w:spacing w:before="0"/>
        <w:jc w:val="left"/>
        <w:rPr>
          <w:lang w:val="de-CH"/>
        </w:rPr>
      </w:pPr>
      <w:r w:rsidRPr="002A3BA7">
        <w:rPr>
          <w:lang w:val="de-CH"/>
        </w:rPr>
        <w:t>GPU</w:t>
      </w:r>
      <w:r w:rsidRPr="002A3BA7">
        <w:rPr>
          <w:lang w:val="de-CH"/>
        </w:rPr>
        <w:tab/>
        <w:t>Graphics Processing Unit</w:t>
      </w:r>
      <w:r w:rsidRPr="002A3BA7">
        <w:rPr>
          <w:lang w:val="de-CH"/>
        </w:rPr>
        <w:br/>
      </w:r>
      <w:r w:rsidR="005F576C" w:rsidRPr="002A3BA7">
        <w:rPr>
          <w:lang w:val="de-CH"/>
        </w:rPr>
        <w:t>HSLU</w:t>
      </w:r>
      <w:r w:rsidR="005F576C" w:rsidRPr="002A3BA7">
        <w:rPr>
          <w:lang w:val="de-CH"/>
        </w:rPr>
        <w:tab/>
        <w:t>Hochschule Luzern</w:t>
      </w:r>
    </w:p>
    <w:p w:rsidR="00934D4A" w:rsidRPr="0053043F" w:rsidRDefault="00934D4A" w:rsidP="00934D4A">
      <w:pPr>
        <w:tabs>
          <w:tab w:val="left" w:pos="1440"/>
        </w:tabs>
        <w:spacing w:before="0"/>
        <w:jc w:val="left"/>
        <w:rPr>
          <w:lang w:val="en-US"/>
        </w:rPr>
      </w:pPr>
      <w:r w:rsidRPr="0053043F">
        <w:rPr>
          <w:lang w:val="en-US"/>
        </w:rPr>
        <w:t>NAS</w:t>
      </w:r>
      <w:r w:rsidRPr="0053043F">
        <w:rPr>
          <w:lang w:val="en-US"/>
        </w:rPr>
        <w:tab/>
        <w:t>Network Attached Storage</w:t>
      </w:r>
    </w:p>
    <w:p w:rsidR="00284FA6" w:rsidRDefault="005813A7">
      <w:pPr>
        <w:pStyle w:val="berschrift1"/>
      </w:pPr>
      <w:bookmarkStart w:id="10" w:name="_Ref490562273"/>
      <w:bookmarkStart w:id="11" w:name="_Toc536049161"/>
      <w:r>
        <w:lastRenderedPageBreak/>
        <w:t>Einleitung</w:t>
      </w:r>
      <w:bookmarkEnd w:id="10"/>
      <w:bookmarkEnd w:id="11"/>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2" w:name="_Toc536049162"/>
      <w:r>
        <w:t>Motivation</w:t>
      </w:r>
      <w:bookmarkEnd w:id="12"/>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3" w:name="_Ref491749133"/>
      <w:bookmarkStart w:id="14" w:name="_Ref491749190"/>
      <w:bookmarkStart w:id="15" w:name="_Toc531685098"/>
      <w:bookmarkStart w:id="16" w:name="_Toc536049163"/>
      <w:r>
        <w:lastRenderedPageBreak/>
        <w:t>Ziel</w:t>
      </w:r>
      <w:bookmarkEnd w:id="13"/>
      <w:bookmarkEnd w:id="14"/>
      <w:bookmarkEnd w:id="15"/>
      <w:r>
        <w:t>setzung</w:t>
      </w:r>
      <w:bookmarkEnd w:id="16"/>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7" w:name="_Toc536049164"/>
      <w:r>
        <w:lastRenderedPageBreak/>
        <w:t>Ursache und Wirkung der PV-Variabilität</w:t>
      </w:r>
      <w:bookmarkEnd w:id="17"/>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8" w:name="_Toc536049165"/>
      <w:r>
        <w:t>Wolken</w:t>
      </w:r>
      <w:bookmarkEnd w:id="18"/>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076F75" w:rsidRDefault="00413C67" w:rsidP="00076F75">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076F75" w:rsidP="00076F75">
      <w:pPr>
        <w:pStyle w:val="Beschriftung"/>
        <w:jc w:val="center"/>
      </w:pPr>
      <w:bookmarkStart w:id="19" w:name="_Toc536049220"/>
      <w:r>
        <w:t xml:space="preserve">Abbildung </w:t>
      </w:r>
      <w:r>
        <w:fldChar w:fldCharType="begin"/>
      </w:r>
      <w:r>
        <w:instrText xml:space="preserve"> SEQ Abbildung \* ARABIC </w:instrText>
      </w:r>
      <w:r>
        <w:fldChar w:fldCharType="separate"/>
      </w:r>
      <w:r w:rsidR="00616002">
        <w:rPr>
          <w:noProof/>
        </w:rPr>
        <w:t>1</w:t>
      </w:r>
      <w:r>
        <w:fldChar w:fldCharType="end"/>
      </w:r>
      <w:r>
        <w:rPr>
          <w:noProof/>
        </w:rPr>
        <w:t xml:space="preserve">: </w:t>
      </w:r>
      <w:r w:rsidRPr="00BD5130">
        <w:rPr>
          <w:noProof/>
        </w:rPr>
        <w:t>Wolkentypen [2]</w:t>
      </w:r>
      <w:bookmarkEnd w:id="19"/>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20" w:name="_Toc535768710"/>
      <w:r>
        <w:t xml:space="preserve">Tabelle </w:t>
      </w:r>
      <w:r w:rsidR="00C7465A">
        <w:fldChar w:fldCharType="begin"/>
      </w:r>
      <w:r w:rsidR="00C7465A">
        <w:instrText xml:space="preserve"> SEQ Tabelle \* ARABIC </w:instrText>
      </w:r>
      <w:r w:rsidR="00C7465A">
        <w:fldChar w:fldCharType="separate"/>
      </w:r>
      <w:r w:rsidR="00492AFA">
        <w:rPr>
          <w:noProof/>
        </w:rPr>
        <w:t>1</w:t>
      </w:r>
      <w:r w:rsidR="00C7465A">
        <w:fldChar w:fldCharType="end"/>
      </w:r>
      <w:r>
        <w:t>: Die vier Hauptgruppen der Wolken</w:t>
      </w:r>
      <w:r>
        <w:rPr>
          <w:noProof/>
        </w:rPr>
        <w:t>typen</w:t>
      </w:r>
      <w:r w:rsidR="000714A2">
        <w:t xml:space="preserve"> </w:t>
      </w:r>
      <w:r w:rsidR="000714A2">
        <w:fldChar w:fldCharType="begin"/>
      </w:r>
      <w:r w:rsidR="00AD34C8">
        <w:instrText xml:space="preserve"> ADDIN ZOTERO_ITEM CSL_CITATION {"citationID":"yCoGKZ6l","properties":{"formattedCitation":"[2]","plainCitation":"[2]","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bookmarkEnd w:id="20"/>
      <w:r w:rsidR="00AD34C8" w:rsidRPr="00AD34C8">
        <w:t>[2]</w:t>
      </w:r>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AD34C8">
        <w:instrText xml:space="preserve"> ADDIN ZOTERO_ITEM CSL_CITATION {"citationID":"euJOs9Id","properties":{"formattedCitation":"[3]","plainCitation":"[3]","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AD34C8" w:rsidRPr="00AD34C8">
        <w:t>[3]</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21" w:name="_Toc536049166"/>
      <w:r w:rsidRPr="00D76841">
        <w:t>Intermittenz</w:t>
      </w:r>
      <w:r>
        <w:t xml:space="preserve"> der Solarenergie</w:t>
      </w:r>
      <w:bookmarkEnd w:id="21"/>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AD34C8">
        <w:instrText xml:space="preserve"> ADDIN ZOTERO_ITEM CSL_CITATION {"citationID":"cmpo31cY","properties":{"unsorted":true,"formattedCitation":"[4]","plainCitation":"[4]","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AD34C8" w:rsidRPr="00AD34C8">
        <w:t>[4]</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AD34C8">
        <w:instrText xml:space="preserve"> ADDIN ZOTERO_ITEM CSL_CITATION {"citationID":"QPSq2w49","properties":{"formattedCitation":"[5]","plainCitation":"[5]","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AD34C8" w:rsidRPr="00AD34C8">
        <w:t>[5]</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AD34C8">
        <w:instrText xml:space="preserve"> ADDIN ZOTERO_ITEM CSL_CITATION {"citationID":"E08pvgNW","properties":{"formattedCitation":"[6, S. 10]","plainCitation":"[6,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AD34C8" w:rsidRPr="00AD34C8">
        <w:t>[6,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2" w:name="_Toc536049167"/>
      <w:r>
        <w:t xml:space="preserve">Zeitliche Auflösung zur Erfassung der </w:t>
      </w:r>
      <w:r w:rsidRPr="00D76841">
        <w:t>Intermittenz</w:t>
      </w:r>
      <w:bookmarkEnd w:id="22"/>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AD34C8">
        <w:instrText xml:space="preserve"> ADDIN ZOTERO_ITEM CSL_CITATION {"citationID":"Qf4WCanH","properties":{"formattedCitation":"[7]","plainCitation":"[7]","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AD34C8" w:rsidRPr="00AD34C8">
        <w:t>[7]</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3" w:name="_Toc536049168"/>
      <w:r>
        <w:lastRenderedPageBreak/>
        <w:t>Solare Strahlung</w:t>
      </w:r>
      <w:bookmarkEnd w:id="23"/>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AD34C8">
        <w:instrText xml:space="preserve"> ADDIN ZOTERO_ITEM CSL_CITATION {"citationID":"OVXZUgt1","properties":{"formattedCitation":"[8, S. 24]","plainCitation":"[8,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AD34C8" w:rsidRPr="00AD34C8">
        <w:t>[8,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4" w:name="_Toc53604922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6002">
        <w:rPr>
          <w:noProof/>
        </w:rPr>
        <w:t>2</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AD34C8">
        <w:rPr>
          <w:noProof/>
        </w:rPr>
        <w:instrText xml:space="preserve"> ADDIN ZOTERO_ITEM CSL_CITATION {"citationID":"PsBeeHrX","properties":{"formattedCitation":"[9]","plainCitation":"[9]","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AD34C8" w:rsidRPr="00AD34C8">
        <w:t>[9]</w:t>
      </w:r>
      <w:r w:rsidR="00B40854">
        <w:rPr>
          <w:noProof/>
        </w:rPr>
        <w:fldChar w:fldCharType="end"/>
      </w:r>
      <w:r w:rsidRPr="000B1ED1">
        <w:rPr>
          <w:noProof/>
        </w:rPr>
        <w:t>.</w:t>
      </w:r>
      <w:bookmarkEnd w:id="24"/>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AD34C8">
        <w:instrText xml:space="preserve"> ADDIN ZOTERO_ITEM CSL_CITATION {"citationID":"SG5MvJo4","properties":{"formattedCitation":"[10, S. 56]","plainCitation":"[10,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AD34C8" w:rsidRPr="00AD34C8">
        <w:t>[10,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5" w:name="_Toc536049169"/>
      <w:r>
        <w:lastRenderedPageBreak/>
        <w:t>Einfluss der Erdatmosphäre</w:t>
      </w:r>
      <w:bookmarkEnd w:id="25"/>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6" w:name="_Toc53604922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6002">
        <w:rPr>
          <w:noProof/>
        </w:rPr>
        <w:t>3</w:t>
      </w:r>
      <w:r w:rsidR="00BE259D">
        <w:rPr>
          <w:noProof/>
        </w:rPr>
        <w:fldChar w:fldCharType="end"/>
      </w:r>
      <w:r>
        <w:rPr>
          <w:noProof/>
        </w:rPr>
        <w:t>: Komponenten der Solaren Strahlung</w:t>
      </w:r>
      <w:r w:rsidR="0073704A">
        <w:t xml:space="preserve"> </w:t>
      </w:r>
      <w:r w:rsidR="0073704A">
        <w:fldChar w:fldCharType="begin"/>
      </w:r>
      <w:r w:rsidR="00AD34C8">
        <w:instrText xml:space="preserve"> ADDIN ZOTERO_ITEM CSL_CITATION {"citationID":"GA3oTEUg","properties":{"formattedCitation":"[10, S. 61]","plainCitation":"[10,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AD34C8" w:rsidRPr="00AD34C8">
        <w:t>[10, S. 61]</w:t>
      </w:r>
      <w:bookmarkEnd w:id="26"/>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9A4521">
      <w:pPr>
        <w:pStyle w:val="Beschriftung"/>
        <w:jc w:val="center"/>
      </w:pPr>
      <w:bookmarkStart w:id="27" w:name="_Toc53604922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6002">
        <w:rPr>
          <w:noProof/>
        </w:rPr>
        <w:t>4</w:t>
      </w:r>
      <w:r w:rsidR="00BE259D">
        <w:rPr>
          <w:noProof/>
        </w:rPr>
        <w:fldChar w:fldCharType="end"/>
      </w:r>
      <w:r>
        <w:rPr>
          <w:noProof/>
        </w:rPr>
        <w:t xml:space="preserve">: Strahlungsbilanz der Erde </w:t>
      </w:r>
      <w:r>
        <w:rPr>
          <w:noProof/>
        </w:rPr>
        <w:fldChar w:fldCharType="begin"/>
      </w:r>
      <w:r w:rsidR="00AD34C8">
        <w:rPr>
          <w:noProof/>
        </w:rPr>
        <w:instrText xml:space="preserve"> ADDIN ZOTERO_ITEM CSL_CITATION {"citationID":"8iGCo0DG","properties":{"formattedCitation":"Abb. 3.8 [11, S. 75]","plainCitation":"Abb. 3.8 [11,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AD34C8" w:rsidRPr="00AD34C8">
        <w:t>Abb. 3.8 [11, S. 75]</w:t>
      </w:r>
      <w:bookmarkEnd w:id="27"/>
      <w:r>
        <w:rPr>
          <w:noProof/>
        </w:rPr>
        <w:fldChar w:fldCharType="end"/>
      </w:r>
    </w:p>
    <w:p w:rsidR="008C7C69" w:rsidRDefault="006E5AC6" w:rsidP="006E5AC6">
      <w:pPr>
        <w:pStyle w:val="berschrift2"/>
      </w:pPr>
      <w:bookmarkStart w:id="28" w:name="_Toc536049170"/>
      <w:r>
        <w:lastRenderedPageBreak/>
        <w:t>Globale, direkt</w:t>
      </w:r>
      <w:r w:rsidR="00126452">
        <w:t xml:space="preserve">e </w:t>
      </w:r>
      <w:r>
        <w:t>und diffuse Strahlung</w:t>
      </w:r>
      <w:bookmarkEnd w:id="28"/>
    </w:p>
    <w:p w:rsidR="004838D5" w:rsidRDefault="008E4B1F" w:rsidP="008B0734">
      <w:pPr>
        <w:spacing w:after="360"/>
      </w:pPr>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634D24" w:rsidTr="00634D24">
        <w:tc>
          <w:tcPr>
            <w:tcW w:w="7088" w:type="dxa"/>
            <w:shd w:val="clear" w:color="auto" w:fill="auto"/>
          </w:tcPr>
          <w:p w:rsidR="00634D24" w:rsidRPr="00607B8F" w:rsidRDefault="00634D24" w:rsidP="008B0734">
            <w:pPr>
              <w:spacing w:before="0"/>
              <w:jc w:val="center"/>
              <w:rPr>
                <w:sz w:val="18"/>
                <w:szCs w:val="18"/>
              </w:rPr>
            </w:pPr>
            <w:r>
              <w:t xml:space="preserve">                     </w:t>
            </w: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p>
        </w:tc>
        <w:tc>
          <w:tcPr>
            <w:tcW w:w="0" w:type="dxa"/>
            <w:shd w:val="clear" w:color="auto" w:fill="auto"/>
          </w:tcPr>
          <w:p w:rsidR="00634D24" w:rsidRPr="00087DEA" w:rsidRDefault="00634D24" w:rsidP="00087DEA">
            <w:pPr>
              <w:pStyle w:val="Beschriftung"/>
              <w:keepNext/>
              <w:spacing w:before="0" w:after="0"/>
              <w:jc w:val="center"/>
            </w:pPr>
            <w:r>
              <w:t>(</w:t>
            </w:r>
          </w:p>
        </w:tc>
        <w:bookmarkStart w:id="29" w:name="_Ref535767246"/>
        <w:tc>
          <w:tcPr>
            <w:tcW w:w="1275" w:type="dxa"/>
            <w:shd w:val="clear" w:color="auto" w:fill="auto"/>
          </w:tcPr>
          <w:p w:rsidR="00634D24" w:rsidRPr="00087DEA" w:rsidRDefault="00634D24" w:rsidP="00634D24">
            <w:pPr>
              <w:pStyle w:val="Beschriftung"/>
              <w:keepNext/>
              <w:spacing w:before="0" w:after="0"/>
              <w:jc w:val="left"/>
            </w:pPr>
            <w:r>
              <w:fldChar w:fldCharType="begin"/>
            </w:r>
            <w:r>
              <w:instrText xml:space="preserve"> STYLEREF 1 \s </w:instrText>
            </w:r>
            <w:r>
              <w:fldChar w:fldCharType="separate"/>
            </w:r>
            <w:r w:rsidR="00BF17DE">
              <w:rPr>
                <w:noProof/>
              </w:rPr>
              <w:t>3</w:t>
            </w:r>
            <w:r>
              <w:fldChar w:fldCharType="end"/>
            </w:r>
            <w:r>
              <w:t>.</w:t>
            </w:r>
            <w:r>
              <w:fldChar w:fldCharType="begin"/>
            </w:r>
            <w:r>
              <w:instrText xml:space="preserve"> SEQ Formel \* ARABIC \s 1 </w:instrText>
            </w:r>
            <w:r>
              <w:fldChar w:fldCharType="separate"/>
            </w:r>
            <w:r w:rsidR="00BF17DE">
              <w:rPr>
                <w:noProof/>
              </w:rPr>
              <w:t>1</w:t>
            </w:r>
            <w:r>
              <w:fldChar w:fldCharType="end"/>
            </w:r>
            <w:bookmarkEnd w:id="29"/>
            <w:r>
              <w:t>)</w:t>
            </w:r>
          </w:p>
        </w:tc>
      </w:tr>
    </w:tbl>
    <w:p w:rsidR="00FE6D44" w:rsidRDefault="000B50D3" w:rsidP="008B0734">
      <w:pPr>
        <w:spacing w:before="240" w:after="120"/>
      </w:pPr>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AD34C8">
        <w:instrText xml:space="preserve"> ADDIN ZOTERO_ITEM CSL_CITATION {"citationID":"0HH6qBb2","properties":{"formattedCitation":"[8, S. 15]","plainCitation":"[8,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AD34C8" w:rsidRPr="00AD34C8">
        <w:t>[8,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0A5FD1">
      <w:pPr>
        <w:pStyle w:val="Beschriftung"/>
        <w:spacing w:after="240"/>
        <w:jc w:val="center"/>
      </w:pPr>
      <w:bookmarkStart w:id="30" w:name="_Toc53604922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6002">
        <w:rPr>
          <w:noProof/>
        </w:rPr>
        <w:t>5</w:t>
      </w:r>
      <w:r w:rsidR="00BE259D">
        <w:rPr>
          <w:noProof/>
        </w:rPr>
        <w:fldChar w:fldCharType="end"/>
      </w:r>
      <w:r>
        <w:rPr>
          <w:noProof/>
        </w:rPr>
        <w:t>: Sonnenzenitwinkel, Elevation und Azimut</w:t>
      </w:r>
      <w:r w:rsidR="00DD6BAF">
        <w:fldChar w:fldCharType="begin"/>
      </w:r>
      <w:r w:rsidR="00AD34C8">
        <w:instrText xml:space="preserve"> ADDIN ZOTERO_ITEM CSL_CITATION {"citationID":"awNlPyXw","properties":{"formattedCitation":"[8, S. 15]","plainCitation":"[8,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AD34C8" w:rsidRPr="00AD34C8">
        <w:t>[8, S. 15]</w:t>
      </w:r>
      <w:bookmarkEnd w:id="30"/>
      <w:r w:rsidR="00DD6BAF">
        <w:fldChar w:fldCharType="end"/>
      </w:r>
    </w:p>
    <w:p w:rsidR="0048660B" w:rsidRDefault="00E92E38" w:rsidP="006E5AC6">
      <w:r>
        <w:t>Die Gleichung</w:t>
      </w:r>
      <w:r w:rsidR="0048660B">
        <w:t xml:space="preserve"> </w:t>
      </w:r>
      <w:r w:rsidR="00EE296D">
        <w:fldChar w:fldCharType="begin"/>
      </w:r>
      <w:r w:rsidR="00EE296D">
        <w:instrText xml:space="preserve"> REF _Ref535767246 \h </w:instrText>
      </w:r>
      <w:r w:rsidR="00EE296D">
        <w:fldChar w:fldCharType="separate"/>
      </w:r>
      <w:r w:rsidR="00BF17DE">
        <w:rPr>
          <w:noProof/>
        </w:rPr>
        <w:t>3</w:t>
      </w:r>
      <w:r w:rsidR="00BF17DE">
        <w:t>.</w:t>
      </w:r>
      <w:r w:rsidR="00BF17DE">
        <w:rPr>
          <w:noProof/>
        </w:rPr>
        <w:t>1</w:t>
      </w:r>
      <w:r w:rsidR="00EE296D">
        <w:fldChar w:fldCharType="end"/>
      </w:r>
      <w:r w:rsidR="00634D24">
        <w:t xml:space="preserve">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31" w:name="_Toc53604922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6002">
        <w:rPr>
          <w:noProof/>
        </w:rPr>
        <w:t>6</w:t>
      </w:r>
      <w:r w:rsidR="00BE259D">
        <w:rPr>
          <w:noProof/>
        </w:rPr>
        <w:fldChar w:fldCharType="end"/>
      </w:r>
      <w:r>
        <w:rPr>
          <w:noProof/>
        </w:rPr>
        <w:t>: Globale, direkte und diffuse Strahlung an einem wolkenfreien Tag</w:t>
      </w:r>
      <w:r w:rsidR="00CD7C39">
        <w:rPr>
          <w:noProof/>
        </w:rPr>
        <w:fldChar w:fldCharType="begin"/>
      </w:r>
      <w:r w:rsidR="00AD34C8">
        <w:rPr>
          <w:noProof/>
        </w:rPr>
        <w:instrText xml:space="preserve"> ADDIN ZOTERO_ITEM CSL_CITATION {"citationID":"eZgIKQFZ","properties":{"formattedCitation":"[8, S. 24]","plainCitation":"[8,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AD34C8" w:rsidRPr="00AD34C8">
        <w:t>[8, S. 24]</w:t>
      </w:r>
      <w:r w:rsidR="00CD7C39">
        <w:rPr>
          <w:noProof/>
        </w:rPr>
        <w:fldChar w:fldCharType="end"/>
      </w:r>
      <w:r>
        <w:rPr>
          <w:noProof/>
        </w:rPr>
        <w:t>.</w:t>
      </w:r>
      <w:bookmarkEnd w:id="31"/>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BF17DE">
        <w:t xml:space="preserve">Abbildung </w:t>
      </w:r>
      <w:r w:rsidR="00BF17DE">
        <w:rPr>
          <w:noProof/>
        </w:rPr>
        <w:t>7</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2" w:name="_Ref532209791"/>
      <w:bookmarkStart w:id="33" w:name="_Toc53604922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6002">
        <w:rPr>
          <w:noProof/>
        </w:rPr>
        <w:t>7</w:t>
      </w:r>
      <w:r w:rsidR="00BE259D">
        <w:rPr>
          <w:noProof/>
        </w:rPr>
        <w:fldChar w:fldCharType="end"/>
      </w:r>
      <w:bookmarkEnd w:id="32"/>
      <w:r>
        <w:rPr>
          <w:noProof/>
        </w:rPr>
        <w:t xml:space="preserve">: Um16:00 </w:t>
      </w:r>
      <w:r>
        <w:t>blockiert eine Wolke den direkten Anteil. GHI entspricht nun der DHI</w:t>
      </w:r>
      <w:r w:rsidR="00CD7C39">
        <w:fldChar w:fldCharType="begin"/>
      </w:r>
      <w:r w:rsidR="00AD34C8">
        <w:instrText xml:space="preserve"> ADDIN ZOTERO_ITEM CSL_CITATION {"citationID":"XYM4PhVg","properties":{"formattedCitation":"[8, S. 78]","plainCitation":"[8,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AD34C8" w:rsidRPr="00AD34C8">
        <w:t>[8, S. 78]</w:t>
      </w:r>
      <w:r w:rsidR="00CD7C39">
        <w:fldChar w:fldCharType="end"/>
      </w:r>
      <w:r>
        <w:t>.</w:t>
      </w:r>
      <w:bookmarkEnd w:id="33"/>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A30F98" w:rsidRDefault="00B343AD" w:rsidP="007C217E">
      <w:pPr>
        <w:pStyle w:val="berschrift1"/>
      </w:pPr>
      <w:bookmarkStart w:id="34" w:name="_Ref532207657"/>
      <w:bookmarkStart w:id="35" w:name="_Ref532207670"/>
      <w:bookmarkStart w:id="36" w:name="_Ref532207700"/>
      <w:bookmarkStart w:id="37" w:name="_Ref532207725"/>
      <w:bookmarkStart w:id="38" w:name="_Toc536049171"/>
      <w:r>
        <w:lastRenderedPageBreak/>
        <w:t>Solarmessgeräte</w:t>
      </w:r>
      <w:bookmarkEnd w:id="34"/>
      <w:bookmarkEnd w:id="35"/>
      <w:bookmarkEnd w:id="36"/>
      <w:bookmarkEnd w:id="37"/>
      <w:bookmarkEnd w:id="38"/>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AD34C8">
        <w:instrText xml:space="preserve"> ADDIN ZOTERO_ITEM CSL_CITATION {"citationID":"fsj4RQAf","properties":{"formattedCitation":"[10]","plainCitation":"[10]","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AD34C8" w:rsidRPr="00AD34C8">
        <w:t>[10]</w:t>
      </w:r>
      <w:r w:rsidR="0079225D">
        <w:fldChar w:fldCharType="end"/>
      </w:r>
      <w:r w:rsidR="00EE359E">
        <w:t>.</w:t>
      </w:r>
      <w:r w:rsidRPr="00A05CF4">
        <w:t xml:space="preserve"> </w:t>
      </w:r>
    </w:p>
    <w:p w:rsidR="00717EC0" w:rsidRDefault="00F63998" w:rsidP="007C217E">
      <w:pPr>
        <w:pStyle w:val="berschrift2"/>
      </w:pPr>
      <w:bookmarkStart w:id="39" w:name="_Ref532224951"/>
      <w:bookmarkStart w:id="40" w:name="_Toc536049172"/>
      <w:r>
        <w:t>Pyranometer</w:t>
      </w:r>
      <w:bookmarkEnd w:id="39"/>
      <w:bookmarkEnd w:id="40"/>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BF17DE" w:rsidRPr="00E44392">
        <w:t xml:space="preserve">Abbildung </w:t>
      </w:r>
      <w:r w:rsidR="00BF17DE">
        <w:rPr>
          <w:noProof/>
        </w:rPr>
        <w:t>8</w:t>
      </w:r>
      <w:r w:rsidR="0067253C">
        <w:fldChar w:fldCharType="end"/>
      </w:r>
      <w:r>
        <w:fldChar w:fldCharType="begin"/>
      </w:r>
      <w:r>
        <w:instrText xml:space="preserve"> REF _Ref531883177 \h </w:instrText>
      </w:r>
      <w:r>
        <w:fldChar w:fldCharType="separate"/>
      </w:r>
      <w:r w:rsidR="00BF17DE" w:rsidRPr="00E44392">
        <w:t xml:space="preserve">Abbildung </w:t>
      </w:r>
      <w:r w:rsidR="00BF17DE">
        <w:rPr>
          <w:noProof/>
        </w:rPr>
        <w:t>8</w: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1" w:name="_Ref531883177"/>
      <w:bookmarkStart w:id="42" w:name="_Toc536049227"/>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616002">
        <w:rPr>
          <w:noProof/>
        </w:rPr>
        <w:t>8</w:t>
      </w:r>
      <w:r w:rsidR="00C552D0">
        <w:rPr>
          <w:noProof/>
        </w:rPr>
        <w:fldChar w:fldCharType="end"/>
      </w:r>
      <w:bookmarkEnd w:id="41"/>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AD34C8">
        <w:rPr>
          <w:noProof/>
        </w:rPr>
        <w:instrText xml:space="preserve"> ADDIN ZOTERO_ITEM CSL_CITATION {"citationID":"2O7Prg29","properties":{"custom":"","formattedCitation":"Abb. 2.29 [10, S. 84]","plainCitation":"Abb. 2.29 [10,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AD34C8" w:rsidRPr="00AD34C8">
        <w:t>Abb. 2.29 [10, S. 84]</w:t>
      </w:r>
      <w:r w:rsidR="008B28D1">
        <w:rPr>
          <w:noProof/>
        </w:rPr>
        <w:fldChar w:fldCharType="end"/>
      </w:r>
      <w:r w:rsidRPr="00E44392">
        <w:rPr>
          <w:noProof/>
        </w:rPr>
        <w:t>.</w:t>
      </w:r>
      <w:bookmarkEnd w:id="42"/>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AD34C8">
        <w:instrText xml:space="preserve"> ADDIN ZOTERO_ITEM CSL_CITATION {"citationID":"aImPmdnv","properties":{"formattedCitation":"[8, S. 122]","plainCitation":"[8,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AD34C8" w:rsidRPr="00AD34C8">
        <w:t>[8, S. 122]</w:t>
      </w:r>
      <w:r w:rsidR="00CD7C39">
        <w:fldChar w:fldCharType="end"/>
      </w:r>
      <w:r w:rsidR="00D36DDC">
        <w:t xml:space="preserve">. </w:t>
      </w:r>
      <w:r w:rsidR="00080A15">
        <w:t xml:space="preserve"> </w:t>
      </w:r>
    </w:p>
    <w:p w:rsidR="00A9651E" w:rsidRPr="00315EB6" w:rsidRDefault="00A9651E" w:rsidP="007C217E">
      <w:pPr>
        <w:pStyle w:val="berschrift2"/>
        <w:rPr>
          <w:lang w:val="en-US"/>
        </w:rPr>
      </w:pPr>
      <w:bookmarkStart w:id="43" w:name="_Ref532225024"/>
      <w:bookmarkStart w:id="44" w:name="_Toc536049173"/>
      <w:r w:rsidRPr="00315EB6">
        <w:rPr>
          <w:lang w:val="en-US"/>
        </w:rPr>
        <w:lastRenderedPageBreak/>
        <w:t>Pyrheliometer</w:t>
      </w:r>
      <w:bookmarkEnd w:id="43"/>
      <w:bookmarkEnd w:id="44"/>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0A5FD1" w:rsidRPr="000A5FD1" w:rsidRDefault="00A8339B" w:rsidP="000A5FD1">
      <w:pPr>
        <w:pStyle w:val="Beschriftung"/>
        <w:jc w:val="center"/>
      </w:pPr>
      <w:bookmarkStart w:id="45" w:name="_Toc53604922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6002">
        <w:rPr>
          <w:noProof/>
        </w:rPr>
        <w:t>9</w:t>
      </w:r>
      <w:r w:rsidR="00BE259D">
        <w:rPr>
          <w:noProof/>
        </w:rPr>
        <w:fldChar w:fldCharType="end"/>
      </w:r>
      <w:r>
        <w:rPr>
          <w:noProof/>
        </w:rPr>
        <w:t>: Pyrheliometer, links schematische Darstellung.</w:t>
      </w:r>
      <w:bookmarkEnd w:id="45"/>
    </w:p>
    <w:p w:rsidR="000A5FD1" w:rsidRDefault="000A5FD1" w:rsidP="000A5FD1">
      <w:pPr>
        <w:pStyle w:val="berschrift2"/>
      </w:pPr>
      <w:bookmarkStart w:id="46" w:name="_Toc536049174"/>
      <w:r>
        <w:t>Messung der direktnormalen Sonnenstrahlung</w:t>
      </w:r>
      <w:bookmarkEnd w:id="46"/>
    </w:p>
    <w:p w:rsidR="000A5FD1" w:rsidRDefault="000A5FD1" w:rsidP="000A5FD1">
      <w:r>
        <w:t xml:space="preserve">Aufwand und Kosten zur Messung des direktnormalen Anteils der Sonnenstrahlung sind grundsätzlich am höchsten. Der direkte Anteil wird in der Regel mittels einem Pyrheliometer gemessen. Die höheren Kosten für den Betrieb eines Pyrheliometer liegen nicht im Preis begründet, denn selbst gute Geräte sind günstiger als ein Pyranometer.  Doch im Gegensatz zu einem Pyranometer muss ein Pyrheliometer exakt auf die Sonnen ausgerichtet werden und für die Messung während eines Tages nachgeführt werden. </w:t>
      </w:r>
      <w:r>
        <w:br/>
        <w:t xml:space="preserve">Eine Alternative zur Messung des direktnormalen Anteils mittels einem Pyrheliometer, bietet die Kombination eines Pyranometers mit einem rotierenden Schattenband. Dabei deckt das </w:t>
      </w:r>
      <w:r w:rsidRPr="00190BEE">
        <w:t>gleichmässig</w:t>
      </w:r>
      <w:r>
        <w:t xml:space="preserve"> rotierende Schattenband in regelmässig Abständen das Pyranometer ab. Zu den Zeitpunkten, wenn das Pyranometer freie Sicht hat, misst es die globale Strahlung. Ist es hingegen abgeschattet, dann misst es den diffusen Anteil der Sonnenstrahlung. Erfolgen diese Messungen an einem wolkenfreien Tag, dann entspricht die Differenz der beiden Messwerte der horizontalen Komponente, der direktnormalen Sonnenstrahlung.  Eine Division durch </w:t>
      </w:r>
      <m:oMath>
        <m:r>
          <m:rPr>
            <m:sty m:val="p"/>
          </m:rPr>
          <w:rPr>
            <w:rFonts w:ascii="Cambria Math" w:hAnsi="Cambria Math"/>
          </w:rPr>
          <m:t>cos⁡</m:t>
        </m:r>
        <m:r>
          <w:rPr>
            <w:rFonts w:ascii="Cambria Math" w:hAnsi="Cambria Math"/>
          </w:rPr>
          <m:t>(sza)</m:t>
        </m:r>
      </m:oMath>
      <w:r>
        <w:t xml:space="preserve"> ergibt den direktnormalen Anteil </w:t>
      </w:r>
      <w:r>
        <w:fldChar w:fldCharType="begin"/>
      </w:r>
      <w:r w:rsidR="00AD34C8">
        <w:instrText xml:space="preserve"> ADDIN ZOTERO_ITEM CSL_CITATION {"citationID":"IK7drgXq","properties":{"formattedCitation":"[8, S. 80]","plainCitation":"[8,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fldChar w:fldCharType="separate"/>
      </w:r>
      <w:r w:rsidR="00AD34C8" w:rsidRPr="00AD34C8">
        <w:t>[8, S. 80]</w:t>
      </w:r>
      <w:r>
        <w:fldChar w:fldCharType="end"/>
      </w:r>
      <w:r>
        <w:t>.</w:t>
      </w:r>
    </w:p>
    <w:p w:rsidR="000A5FD1" w:rsidRDefault="000A5FD1" w:rsidP="000A5FD1">
      <w:pPr>
        <w:pStyle w:val="berschrift2"/>
      </w:pPr>
      <w:bookmarkStart w:id="47" w:name="_Toc536049175"/>
      <w:r>
        <w:t>Messung der globalen Sonnenstrahlung</w:t>
      </w:r>
      <w:bookmarkEnd w:id="47"/>
    </w:p>
    <w:p w:rsidR="000A5FD1" w:rsidRDefault="000A5FD1" w:rsidP="000A5FD1">
      <w:r>
        <w:t>Die globale horizontale Strahlung entspricht dem Gesamtfluss durch die Himmelshalbkugel, gemessen auf einer horizontalen Fläche. Diese entspricht, wie bereits beschrieben, dem auf eine horizontale Ebene projizierten Anteil der direktnormalen Strahlung, sowie einem diffusen Anteil der aus unterschiedlichen Richtung stammt. Gemessen wird die globale Strahlung, in der Regel, mittels eines Pyranometers</w:t>
      </w:r>
      <w:r>
        <w:fldChar w:fldCharType="begin"/>
      </w:r>
      <w:r w:rsidR="00AD34C8">
        <w:instrText xml:space="preserve"> ADDIN ZOTERO_ITEM CSL_CITATION {"citationID":"vtwoECsc","properties":{"formattedCitation":"[8, S. 103]","plainCitation":"[8,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fldChar w:fldCharType="separate"/>
      </w:r>
      <w:r w:rsidR="00AD34C8" w:rsidRPr="00AD34C8">
        <w:t>[8, S. 103]</w:t>
      </w:r>
      <w:r>
        <w:fldChar w:fldCharType="end"/>
      </w:r>
      <w:r>
        <w:t xml:space="preserve">. </w:t>
      </w:r>
    </w:p>
    <w:p w:rsidR="004F5D4E" w:rsidRDefault="004F5D4E" w:rsidP="000A5FD1"/>
    <w:p w:rsidR="000A5FD1" w:rsidRDefault="000A5FD1" w:rsidP="000A5FD1">
      <w:pPr>
        <w:pStyle w:val="berschrift2"/>
      </w:pPr>
      <w:bookmarkStart w:id="48" w:name="_Toc536049176"/>
      <w:r>
        <w:lastRenderedPageBreak/>
        <w:t>Messung der diffusen Sonnenstrahlung</w:t>
      </w:r>
      <w:bookmarkEnd w:id="48"/>
    </w:p>
    <w:p w:rsidR="000A5FD1" w:rsidRDefault="000A5FD1" w:rsidP="000A5FD1">
      <w:r>
        <w:t xml:space="preserve">Unter einem anderen Blickwinkel betrachtet, entspricht der diffuse Anteil dem Rest der übrigbleibt, wenn der direkte Anteil von der globalen Strahlung entfernt wurde. Der diffuse Anteil wird in der Regel durch ein abgeschattetes Pyranometer gemessen. Alternativ lässt sich der diffuse Anteil auch aus der Differenz der gemessenen Globalstrahlung und des direktnormalen Anteils berechnen. </w:t>
      </w:r>
    </w:p>
    <w:p w:rsidR="000A5FD1" w:rsidRDefault="000A5FD1" w:rsidP="000A5FD1">
      <w:r>
        <w:t>Vor der Entwicklung automatischer Nachführsysteme, benutzte man manuell einstellbare Schattenringe, um die Sonnen im Blickfeld des Pyranometers, von Sonnenaufgang bis Sonnenuntergang auszublenden. Da der Schattenring bis zu 20 % des diffusen Anteils ausblendet, müssen die Messwerte durch einen Korrekturfaktor angepasst werden. Die Berechnung des Korrekturfaktors ist von einer Reihe von Parametern abhängig und nicht trivial. Genauere Messergebnisse erhält man bei der Verwendung eines nachgeführten Schattenballs</w:t>
      </w:r>
      <w:r>
        <w:fldChar w:fldCharType="begin"/>
      </w:r>
      <w:r w:rsidR="00AD34C8">
        <w:instrText xml:space="preserve"> ADDIN ZOTERO_ITEM CSL_CITATION {"citationID":"1UikZeC6","properties":{"formattedCitation":"[10, S. 83]","plainCitation":"[10,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fldChar w:fldCharType="separate"/>
      </w:r>
      <w:r w:rsidR="00AD34C8" w:rsidRPr="00AD34C8">
        <w:t>[10, S. 83]</w:t>
      </w:r>
      <w:r>
        <w:fldChar w:fldCharType="end"/>
      </w:r>
      <w:r>
        <w:t xml:space="preserve">.  </w:t>
      </w:r>
    </w:p>
    <w:p w:rsidR="000A5FD1" w:rsidRDefault="000A5FD1" w:rsidP="000A5FD1">
      <w:pPr>
        <w:pStyle w:val="berschrift2"/>
      </w:pPr>
      <w:bookmarkStart w:id="49" w:name="_Toc536049177"/>
      <w:r w:rsidRPr="00D66C2F">
        <w:t xml:space="preserve">DNI und </w:t>
      </w:r>
      <w:r w:rsidRPr="00D66C2F">
        <w:rPr>
          <w:rStyle w:val="Hervorhebung"/>
          <w:i w:val="0"/>
        </w:rPr>
        <w:t>zirkumsolare</w:t>
      </w:r>
      <w:r w:rsidRPr="00D66C2F">
        <w:rPr>
          <w:rStyle w:val="st"/>
        </w:rPr>
        <w:t xml:space="preserve"> </w:t>
      </w:r>
      <w:r w:rsidRPr="00D66C2F">
        <w:t>Sonnenstrahlung</w:t>
      </w:r>
      <w:bookmarkEnd w:id="49"/>
    </w:p>
    <w:p w:rsidR="000A5FD1" w:rsidRDefault="000A5FD1" w:rsidP="000A5FD1">
      <w:r>
        <w:t xml:space="preserve">Die DNI ist definiert als die Bestrahlstärke auf einer Fläche, die senkrecht auf dem Vektor des Beobachters zum Mittelpunkt der Sonne steht und nicht mit der Atmosphäre wechselwirkt. Jedoch ist ein Messgerät wie das Pyranometer, nicht in der Lage zu bestimmen, ob ein Photon gestreut wurde oder nicht. Auch dann nicht, wenn es direkt aus der Richtung der Sonne stammt. Deshalb gibt es eine weitere, von der ersten Definition, abweichenden Variante. In dieser wird die DNI, als diejenige Strahlung aufgefasst, welche der Beobachter, aus einem kleinen Raumwinkel von 5°, mit Zentrum auf der Sonnenscheibe, erhält </w:t>
      </w:r>
      <w:r>
        <w:fldChar w:fldCharType="begin"/>
      </w:r>
      <w:r w:rsidR="00AD34C8">
        <w:instrText xml:space="preserve"> ADDIN ZOTERO_ITEM CSL_CITATION {"citationID":"qB5zHEEd","properties":{"formattedCitation":"[12]","plainCitation":"[12]","noteIndex":0},"citationItems":[{"id":474,"uris":["http://zotero.org/users/4187467/items/7CJK93ZM"],"uri":["http://zotero.org/users/4187467/items/7CJK93ZM"],"itemData":{"id":474,"type":"article","title":"(WMO 2008) Guide To Meteorological Instruments And Methods Of Observation","URL":"https://library.wmo.int/pmb_ged/wmo_8_en-2012.pdf"}}],"schema":"https://github.com/citation-style-language/schema/raw/master/csl-citation.json"} </w:instrText>
      </w:r>
      <w:r>
        <w:fldChar w:fldCharType="separate"/>
      </w:r>
      <w:r w:rsidR="00AD34C8" w:rsidRPr="00AD34C8">
        <w:t>[12]</w:t>
      </w:r>
      <w:r>
        <w:fldChar w:fldCharType="end"/>
      </w:r>
      <w:r>
        <w:t xml:space="preserve">. </w:t>
      </w:r>
    </w:p>
    <w:p w:rsidR="000A5FD1" w:rsidRPr="006E06AB" w:rsidRDefault="000A5FD1" w:rsidP="000A5FD1">
      <w:pPr>
        <w:rPr>
          <w:lang w:val="de-CH"/>
        </w:rPr>
      </w:pPr>
    </w:p>
    <w:p w:rsidR="00284FA6" w:rsidRDefault="00925859">
      <w:pPr>
        <w:pStyle w:val="berschrift1"/>
      </w:pPr>
      <w:bookmarkStart w:id="50" w:name="_Ref491684646"/>
      <w:bookmarkStart w:id="51" w:name="_Toc536049178"/>
      <w:r>
        <w:rPr>
          <w:color w:val="000000" w:themeColor="text1"/>
        </w:rPr>
        <w:lastRenderedPageBreak/>
        <w:t>Sky</w:t>
      </w:r>
      <w:r>
        <w:t xml:space="preserve"> Cameras</w:t>
      </w:r>
      <w:r w:rsidR="00307330">
        <w:t xml:space="preserve"> - </w:t>
      </w:r>
      <w:r w:rsidR="00284FA6">
        <w:t>Stand der Technik</w:t>
      </w:r>
      <w:bookmarkEnd w:id="50"/>
      <w:bookmarkEnd w:id="51"/>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AD34C8">
        <w:rPr>
          <w:color w:val="000000" w:themeColor="text1"/>
        </w:rPr>
        <w:instrText xml:space="preserve"> ADDIN ZOTERO_ITEM CSL_CITATION {"citationID":"DnaeOe4P","properties":{"formattedCitation":"[13]","plainCitation":"[13]","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AD34C8" w:rsidRPr="00AD34C8">
        <w:t>[13]</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2" w:name="_Toc53604922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10</w:t>
      </w:r>
      <w:r w:rsidR="00BA1753">
        <w:rPr>
          <w:noProof/>
        </w:rPr>
        <w:fldChar w:fldCharType="end"/>
      </w:r>
      <w:r>
        <w:rPr>
          <w:noProof/>
        </w:rPr>
        <w:t>: Erweiterung des Vorhersagehorizontes durch Kombination mehrerer Sky Cameras.</w:t>
      </w:r>
      <w:bookmarkEnd w:id="52"/>
    </w:p>
    <w:p w:rsidR="009758FD" w:rsidRDefault="00ED1068" w:rsidP="009758FD">
      <w:pPr>
        <w:pStyle w:val="berschrift1"/>
      </w:pPr>
      <w:bookmarkStart w:id="53" w:name="_Toc536049179"/>
      <w:r>
        <w:lastRenderedPageBreak/>
        <w:t>Sky Cameras</w:t>
      </w:r>
      <w:r w:rsidR="004B5617">
        <w:t xml:space="preserve"> </w:t>
      </w:r>
      <w:r w:rsidR="007C217E">
        <w:t>und Fotografie</w:t>
      </w:r>
      <w:bookmarkEnd w:id="53"/>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54" w:name="_Toc536049180"/>
      <w:r>
        <w:t>Leuchtdichte</w:t>
      </w:r>
      <w:bookmarkEnd w:id="54"/>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55" w:name="_Toc535768711"/>
      <w:r w:rsidR="00E823C6">
        <w:t xml:space="preserve">Tabelle </w:t>
      </w:r>
      <w:r w:rsidR="00C7465A">
        <w:fldChar w:fldCharType="begin"/>
      </w:r>
      <w:r w:rsidR="00C7465A">
        <w:instrText xml:space="preserve"> SEQ Tabelle \* ARABIC </w:instrText>
      </w:r>
      <w:r w:rsidR="00C7465A">
        <w:fldChar w:fldCharType="separate"/>
      </w:r>
      <w:r w:rsidR="00492AFA">
        <w:rPr>
          <w:noProof/>
        </w:rPr>
        <w:t>2</w:t>
      </w:r>
      <w:r w:rsidR="00C7465A">
        <w:fldChar w:fldCharType="end"/>
      </w:r>
      <w:r w:rsidR="00E823C6">
        <w:rPr>
          <w:noProof/>
        </w:rPr>
        <w:t>: Typische Werte der Leuchtdichte, natürlicher Quellen</w:t>
      </w:r>
      <w:r w:rsidR="00FF4CD3">
        <w:rPr>
          <w:noProof/>
        </w:rPr>
        <w:t xml:space="preserve"> </w:t>
      </w:r>
      <w:r w:rsidR="00FF4CD3">
        <w:rPr>
          <w:noProof/>
        </w:rPr>
        <w:fldChar w:fldCharType="begin"/>
      </w:r>
      <w:r w:rsidR="00AD34C8">
        <w:rPr>
          <w:noProof/>
        </w:rPr>
        <w:instrText xml:space="preserve"> ADDIN ZOTERO_ITEM CSL_CITATION {"citationID":"5fjo7BwB","properties":{"formattedCitation":"[14]","plainCitation":"[14]","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AD34C8" w:rsidRPr="00AD34C8">
        <w:t>[14]</w:t>
      </w:r>
      <w:r w:rsidR="00FF4CD3">
        <w:rPr>
          <w:noProof/>
        </w:rPr>
        <w:fldChar w:fldCharType="end"/>
      </w:r>
      <w:r w:rsidR="00E823C6">
        <w:rPr>
          <w:noProof/>
        </w:rPr>
        <w:t>.</w:t>
      </w:r>
      <w:bookmarkEnd w:id="55"/>
    </w:p>
    <w:p w:rsidR="006E208E" w:rsidRDefault="006E208E">
      <w:pPr>
        <w:spacing w:before="0" w:line="240" w:lineRule="auto"/>
        <w:jc w:val="left"/>
      </w:pPr>
      <w:r>
        <w:br w:type="page"/>
      </w:r>
    </w:p>
    <w:p w:rsidR="006F55C1" w:rsidRDefault="006F55C1" w:rsidP="006F55C1">
      <w:pPr>
        <w:pStyle w:val="berschrift2"/>
      </w:pPr>
      <w:bookmarkStart w:id="56" w:name="_Ref535670916"/>
      <w:bookmarkStart w:id="57" w:name="_Ref535670940"/>
      <w:bookmarkStart w:id="58" w:name="_Toc536049181"/>
      <w:r>
        <w:lastRenderedPageBreak/>
        <w:t>Dynamikbereich</w:t>
      </w:r>
      <w:bookmarkEnd w:id="56"/>
      <w:bookmarkEnd w:id="57"/>
      <w:bookmarkEnd w:id="58"/>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2"/>
      </w:r>
      <w:r>
        <w:t xml:space="preserv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AD34C8">
        <w:instrText xml:space="preserve"> ADDIN ZOTERO_ITEM CSL_CITATION {"citationID":"hqkngwo1","properties":{"formattedCitation":"[15]","plainCitation":"[15]","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AD34C8" w:rsidRPr="00AD34C8">
        <w:t>[15]</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432EE" w:rsidRDefault="00AB2F61" w:rsidP="005F3845">
      <w:pPr>
        <w:spacing w:after="120"/>
      </w:pPr>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 xml:space="preserve">Das sich daraus ergebende schachbrettartige Muster wird, als Bayer-Matrix bezeichnet. </w:t>
      </w:r>
    </w:p>
    <w:p w:rsidR="00A432EE" w:rsidRDefault="00A432EE" w:rsidP="00A432EE">
      <w:pPr>
        <w:keepNext/>
        <w:spacing w:before="0"/>
        <w:jc w:val="center"/>
      </w:pPr>
      <w:r>
        <w:rPr>
          <w:noProof/>
        </w:rPr>
        <w:drawing>
          <wp:inline distT="0" distB="0" distL="0" distR="0" wp14:anchorId="777AEBEF" wp14:editId="41BA2D67">
            <wp:extent cx="1352550" cy="1278080"/>
            <wp:effectExtent l="0" t="0" r="0" b="0"/>
            <wp:docPr id="79" name="Grafi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94129" cy="1317370"/>
                    </a:xfrm>
                    <a:prstGeom prst="rect">
                      <a:avLst/>
                    </a:prstGeom>
                    <a:noFill/>
                    <a:ln>
                      <a:noFill/>
                    </a:ln>
                  </pic:spPr>
                </pic:pic>
              </a:graphicData>
            </a:graphic>
          </wp:inline>
        </w:drawing>
      </w:r>
    </w:p>
    <w:p w:rsidR="00A432EE" w:rsidRDefault="00A432EE" w:rsidP="00A432EE">
      <w:pPr>
        <w:pStyle w:val="Beschriftung"/>
        <w:spacing w:after="240"/>
        <w:jc w:val="center"/>
      </w:pPr>
      <w:bookmarkStart w:id="59" w:name="_Toc536049230"/>
      <w:r>
        <w:t xml:space="preserve">Abbildung </w:t>
      </w:r>
      <w:r>
        <w:fldChar w:fldCharType="begin"/>
      </w:r>
      <w:r>
        <w:instrText xml:space="preserve"> SEQ Abbildung \* ARABIC </w:instrText>
      </w:r>
      <w:r>
        <w:fldChar w:fldCharType="separate"/>
      </w:r>
      <w:r w:rsidR="00616002">
        <w:rPr>
          <w:noProof/>
        </w:rPr>
        <w:t>11</w:t>
      </w:r>
      <w:r>
        <w:fldChar w:fldCharType="end"/>
      </w:r>
      <w:r>
        <w:rPr>
          <w:noProof/>
        </w:rPr>
        <w:t xml:space="preserve">: Bayer-Farbfiltermatrix auf einem Bildsensor </w:t>
      </w:r>
      <w:r>
        <w:rPr>
          <w:noProof/>
        </w:rPr>
        <w:fldChar w:fldCharType="begin"/>
      </w:r>
      <w:r w:rsidR="00AD34C8">
        <w:rPr>
          <w:noProof/>
        </w:rPr>
        <w:instrText xml:space="preserve"> ADDIN ZOTERO_ITEM CSL_CITATION {"citationID":"FDYUTIB1","properties":{"formattedCitation":"[16]","plainCitation":"[16]","noteIndex":0},"citationItems":[{"id":496,"uris":["http://zotero.org/users/4187467/items/MXI73SRS"],"uri":["http://zotero.org/users/4187467/items/MXI73SRS"],"itemData":{"id":496,"type":"webpage","title":"Demosaicing","container-title":"Wikipedia","abstract":"Als Demosaicing (auch Demosaicking) bezeichnet man in der Digitalfotografie die Rekonstruktion einer farbigen Rastergrafik aus den unvollständigen Farbwerten eines mit Mosaik-Farbfiltern überlagerten Bildsensors.","URL":"https://de.wikipedia.org/w/index.php?title=Demosaicing&amp;oldid=165087987","note":"Page Version ID: 165087987","language":"de","issued":{"date-parts":[["2017",5,1]]},"accessed":{"date-parts":[["2019",1,19]]}}}],"schema":"https://github.com/citation-style-language/schema/raw/master/csl-citation.json"} </w:instrText>
      </w:r>
      <w:r>
        <w:rPr>
          <w:noProof/>
        </w:rPr>
        <w:fldChar w:fldCharType="separate"/>
      </w:r>
      <w:r w:rsidR="00AD34C8" w:rsidRPr="00AD34C8">
        <w:t>[16]</w:t>
      </w:r>
      <w:r>
        <w:rPr>
          <w:noProof/>
        </w:rPr>
        <w:fldChar w:fldCharType="end"/>
      </w:r>
      <w:r>
        <w:rPr>
          <w:noProof/>
        </w:rPr>
        <w:t>.</w:t>
      </w:r>
      <w:bookmarkEnd w:id="59"/>
    </w:p>
    <w:p w:rsidR="00AB2F61" w:rsidRDefault="00D519BC" w:rsidP="009758FD">
      <w:r>
        <w:t>Das menschliche Auge, nimmt den grünen Anteil des Lichtes am besten wahr, weshalb auch in der Regel</w:t>
      </w:r>
      <w:r w:rsidR="000B2C92">
        <w:t>,</w:t>
      </w:r>
      <w:r>
        <w:t xml:space="preserve"> die Hälfte aller Fotozellen </w:t>
      </w:r>
      <w:r w:rsidR="000B2C92">
        <w:t>mit</w:t>
      </w:r>
      <w:r w:rsidR="0005295B">
        <w:t xml:space="preserve"> </w:t>
      </w:r>
      <w:r>
        <w:t xml:space="preserve">grünen Filter </w:t>
      </w:r>
      <w:r w:rsidR="0005295B">
        <w:t>bedeckt</w:t>
      </w:r>
      <w:r>
        <w:t xml:space="preserve"> </w:t>
      </w:r>
      <w:r w:rsidR="00DF1C98">
        <w:t>sind</w:t>
      </w:r>
      <w:r>
        <w:t>. Die restlichen Fotozellen werden zu gleichen Teilen mit roten und blauen Filtern versehen</w:t>
      </w:r>
      <w:r w:rsidR="000B2C92">
        <w:t xml:space="preserve"> </w:t>
      </w:r>
      <w:r w:rsidR="000B2C92">
        <w:fldChar w:fldCharType="begin"/>
      </w:r>
      <w:r w:rsidR="00AD34C8">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AD34C8" w:rsidRPr="00AD34C8">
        <w:t>[17]</w:t>
      </w:r>
      <w:r w:rsidR="000B2C92">
        <w:fldChar w:fldCharType="end"/>
      </w:r>
      <w:r>
        <w:t>.</w:t>
      </w:r>
      <w:r w:rsidR="000B2C92">
        <w:t xml:space="preserve"> </w:t>
      </w:r>
    </w:p>
    <w:p w:rsidR="00B94159" w:rsidRDefault="00EC16C6" w:rsidP="00253963">
      <w:pPr>
        <w:spacing w:before="0"/>
      </w:pPr>
      <w:r>
        <w:t xml:space="preserve">Durch einen Prozess der als </w:t>
      </w:r>
      <w:r w:rsidR="000B2C92">
        <w:t>“b</w:t>
      </w:r>
      <w:r>
        <w:t xml:space="preserve">ayer </w:t>
      </w:r>
      <w:r w:rsidR="000B2C92">
        <w:t>d</w:t>
      </w:r>
      <w:r>
        <w:t>emosaicing”</w:t>
      </w:r>
      <w:r w:rsidR="00AB2F61">
        <w:t xml:space="preserve"> </w:t>
      </w:r>
      <w:r w:rsidR="000B2C92">
        <w:t>oder kurz “</w:t>
      </w:r>
      <w:r w:rsidR="00A432EE" w:rsidRPr="00A432EE">
        <w:t xml:space="preserve"> </w:t>
      </w:r>
      <w:r w:rsidR="00A432EE">
        <w:t xml:space="preserve">demosaicing </w:t>
      </w:r>
      <w:r w:rsidR="000B2C92">
        <w:t>” bezeichnet</w:t>
      </w:r>
      <w:r w:rsidR="00AB2F61">
        <w:t xml:space="preserve"> wird, kann </w:t>
      </w:r>
      <w:r w:rsidR="00DF198C">
        <w:t xml:space="preserve">durch Interpolation von benachbarten Feldern der Bayer-Matrix, der Farbwert für </w:t>
      </w:r>
      <w:proofErr w:type="gramStart"/>
      <w:r w:rsidR="00DF198C">
        <w:t>jedes Pixel</w:t>
      </w:r>
      <w:proofErr w:type="gramEnd"/>
      <w:r w:rsidR="00DF198C">
        <w:t xml:space="preserve">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lastRenderedPageBreak/>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60" w:name="_Toc53604923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12</w:t>
      </w:r>
      <w:r w:rsidR="00BA1753">
        <w:rPr>
          <w:noProof/>
        </w:rPr>
        <w:fldChar w:fldCharType="end"/>
      </w:r>
      <w:r>
        <w:rPr>
          <w:noProof/>
        </w:rPr>
        <w:t xml:space="preserve">: Tatsächlicher Dynamikbereich, bestimmt durch das Grundrauschen </w:t>
      </w:r>
      <w:r>
        <w:rPr>
          <w:noProof/>
        </w:rPr>
        <w:fldChar w:fldCharType="begin"/>
      </w:r>
      <w:r w:rsidR="00AD34C8">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00AD34C8" w:rsidRPr="00AD34C8">
        <w:t>[18, S. 34]</w:t>
      </w:r>
      <w:bookmarkEnd w:id="60"/>
      <w:r>
        <w:rPr>
          <w:noProof/>
        </w:rPr>
        <w:fldChar w:fldCharType="end"/>
      </w:r>
    </w:p>
    <w:p w:rsidR="00416213" w:rsidRDefault="00416213" w:rsidP="00416213">
      <w:pPr>
        <w:pStyle w:val="berschrift2"/>
      </w:pPr>
      <w:bookmarkStart w:id="61" w:name="_Ref535487444"/>
      <w:bookmarkStart w:id="62" w:name="_Toc536049182"/>
      <w:r>
        <w:t xml:space="preserve">HDR – High Dynamic Range </w:t>
      </w:r>
      <w:r w:rsidRPr="00416213">
        <w:t>Fotografie</w:t>
      </w:r>
      <w:bookmarkEnd w:id="61"/>
      <w:bookmarkEnd w:id="62"/>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AD34C8">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AD34C8" w:rsidRPr="00AD34C8">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3" w:name="_Toc536049232"/>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13</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AD34C8">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AD34C8" w:rsidRPr="00AD34C8">
        <w:t>[18, S. 27]</w:t>
      </w:r>
      <w:bookmarkEnd w:id="63"/>
      <w:r w:rsidR="00C4633E">
        <w:fldChar w:fldCharType="end"/>
      </w:r>
    </w:p>
    <w:p w:rsidR="00895D68" w:rsidRDefault="004935FC" w:rsidP="00416213">
      <w:r>
        <w:lastRenderedPageBreak/>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AD34C8">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AD34C8" w:rsidRPr="00AD34C8">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AD34C8">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AD34C8" w:rsidRPr="00AD34C8">
        <w:t>[19]</w:t>
      </w:r>
      <w:r w:rsidR="00785DB1">
        <w:fldChar w:fldCharType="end"/>
      </w:r>
      <w:r w:rsidR="00A06626">
        <w:t>, zum besseren  Verständnis des Entstehens eines HDR-Bildes, erläutert.</w:t>
      </w:r>
    </w:p>
    <w:p w:rsidR="0036170F" w:rsidRDefault="00AC0466" w:rsidP="00E5498B">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5498B" w:rsidTr="004E2143">
        <w:tc>
          <w:tcPr>
            <w:tcW w:w="7088" w:type="dxa"/>
            <w:shd w:val="clear" w:color="auto" w:fill="auto"/>
          </w:tcPr>
          <w:p w:rsidR="00E5498B" w:rsidRPr="00607B8F" w:rsidRDefault="00E5498B"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Pr="00075D21">
              <w:t xml:space="preserve"> </w:t>
            </w:r>
          </w:p>
        </w:tc>
        <w:tc>
          <w:tcPr>
            <w:tcW w:w="0" w:type="dxa"/>
            <w:shd w:val="clear" w:color="auto" w:fill="auto"/>
          </w:tcPr>
          <w:p w:rsidR="00E5498B" w:rsidRPr="00087DEA" w:rsidRDefault="00E5498B" w:rsidP="00087DEA">
            <w:pPr>
              <w:pStyle w:val="Beschriftung"/>
              <w:keepNext/>
              <w:spacing w:before="0" w:after="0"/>
              <w:jc w:val="center"/>
            </w:pPr>
            <w:r>
              <w:t>(</w:t>
            </w:r>
          </w:p>
        </w:tc>
        <w:tc>
          <w:tcPr>
            <w:tcW w:w="1275" w:type="dxa"/>
            <w:shd w:val="clear" w:color="auto" w:fill="auto"/>
          </w:tcPr>
          <w:p w:rsidR="00E5498B" w:rsidRPr="00087DEA" w:rsidRDefault="00E5498B" w:rsidP="00634D24">
            <w:pPr>
              <w:pStyle w:val="Beschriftung"/>
              <w:keepNext/>
              <w:spacing w:before="0" w:after="0"/>
              <w:jc w:val="left"/>
            </w:pPr>
            <w:r>
              <w:fldChar w:fldCharType="begin"/>
            </w:r>
            <w:r>
              <w:instrText xml:space="preserve"> STYLEREF 1 \s </w:instrText>
            </w:r>
            <w:r>
              <w:fldChar w:fldCharType="separate"/>
            </w:r>
            <w:r w:rsidR="00BF17DE">
              <w:rPr>
                <w:noProof/>
              </w:rPr>
              <w:t>7</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5498B" w:rsidTr="004E2143">
        <w:tc>
          <w:tcPr>
            <w:tcW w:w="7088" w:type="dxa"/>
            <w:shd w:val="clear" w:color="auto" w:fill="auto"/>
          </w:tcPr>
          <w:p w:rsidR="00E5498B" w:rsidRPr="00607B8F" w:rsidRDefault="00E5498B" w:rsidP="008B0734">
            <w:pPr>
              <w:spacing w:before="0"/>
              <w:jc w:val="center"/>
              <w:rPr>
                <w:sz w:val="18"/>
                <w:szCs w:val="18"/>
              </w:rPr>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p>
        </w:tc>
        <w:tc>
          <w:tcPr>
            <w:tcW w:w="0" w:type="dxa"/>
            <w:shd w:val="clear" w:color="auto" w:fill="auto"/>
          </w:tcPr>
          <w:p w:rsidR="00E5498B" w:rsidRPr="00087DEA" w:rsidRDefault="00E5498B" w:rsidP="00087DEA">
            <w:pPr>
              <w:pStyle w:val="Beschriftung"/>
              <w:keepNext/>
              <w:spacing w:before="0" w:after="0"/>
              <w:jc w:val="center"/>
            </w:pPr>
            <w:r>
              <w:t>(</w:t>
            </w:r>
          </w:p>
        </w:tc>
        <w:tc>
          <w:tcPr>
            <w:tcW w:w="1275" w:type="dxa"/>
            <w:shd w:val="clear" w:color="auto" w:fill="auto"/>
          </w:tcPr>
          <w:p w:rsidR="00E5498B" w:rsidRPr="00087DEA" w:rsidRDefault="00E5498B" w:rsidP="00634D24">
            <w:pPr>
              <w:pStyle w:val="Beschriftung"/>
              <w:keepNext/>
              <w:spacing w:before="0" w:after="0"/>
              <w:jc w:val="left"/>
            </w:pPr>
            <w:r>
              <w:fldChar w:fldCharType="begin"/>
            </w:r>
            <w:r>
              <w:instrText xml:space="preserve"> STYLEREF 1 \s </w:instrText>
            </w:r>
            <w:r>
              <w:fldChar w:fldCharType="separate"/>
            </w:r>
            <w:r w:rsidR="00BF17DE">
              <w:rPr>
                <w:noProof/>
              </w:rPr>
              <w:t>7</w:t>
            </w:r>
            <w:r>
              <w:fldChar w:fldCharType="end"/>
            </w:r>
            <w:r>
              <w:t>.</w:t>
            </w:r>
            <w:r>
              <w:fldChar w:fldCharType="begin"/>
            </w:r>
            <w:r>
              <w:instrText xml:space="preserve"> SEQ Formel \* ARABIC \s 1 </w:instrText>
            </w:r>
            <w:r>
              <w:fldChar w:fldCharType="separate"/>
            </w:r>
            <w:r w:rsidR="00BF17DE">
              <w:rPr>
                <w:noProof/>
              </w:rPr>
              <w:t>2</w:t>
            </w:r>
            <w:r>
              <w:fldChar w:fldCharType="end"/>
            </w:r>
            <w:r>
              <w:t>)</w:t>
            </w:r>
          </w:p>
        </w:tc>
      </w:tr>
    </w:tbl>
    <w:p w:rsidR="00E5498B" w:rsidRDefault="00E5498B" w:rsidP="00CE7F0A"/>
    <w:p w:rsidR="00C949AC" w:rsidRDefault="0069170F" w:rsidP="004E2143">
      <w:pPr>
        <w:spacing w:before="240" w:after="120"/>
      </w:pPr>
      <w:r>
        <w:lastRenderedPageBreak/>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4E2143">
        <w:t xml:space="preserve"> </w:t>
      </w:r>
      <w:r w:rsidR="004E2143">
        <w:fldChar w:fldCharType="begin"/>
      </w:r>
      <w:r w:rsidR="004E2143">
        <w:instrText xml:space="preserve"> REF _Ref535767997 \h </w:instrText>
      </w:r>
      <w:r w:rsidR="004E2143">
        <w:fldChar w:fldCharType="separate"/>
      </w:r>
      <w:r w:rsidR="00BF17DE">
        <w:rPr>
          <w:noProof/>
        </w:rPr>
        <w:t>7</w:t>
      </w:r>
      <w:r w:rsidR="00BF17DE">
        <w:t>.</w:t>
      </w:r>
      <w:r w:rsidR="00BF17DE">
        <w:rPr>
          <w:noProof/>
        </w:rPr>
        <w:t>3</w:t>
      </w:r>
      <w:r w:rsidR="004E2143">
        <w:fldChar w:fldCharType="end"/>
      </w:r>
      <w:r w:rsidR="00E05D98">
        <w:t>,</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109"/>
        <w:gridCol w:w="67"/>
        <w:gridCol w:w="329"/>
      </w:tblGrid>
      <w:tr w:rsidR="004E2143" w:rsidTr="004E2143">
        <w:tc>
          <w:tcPr>
            <w:tcW w:w="8080" w:type="dxa"/>
            <w:shd w:val="clear" w:color="auto" w:fill="auto"/>
          </w:tcPr>
          <w:p w:rsidR="004E2143" w:rsidRPr="00607B8F" w:rsidRDefault="004E2143" w:rsidP="008B0734">
            <w:pPr>
              <w:spacing w:before="0"/>
              <w:jc w:val="center"/>
              <w:rPr>
                <w:sz w:val="18"/>
                <w:szCs w:val="18"/>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Pr="0068297A">
              <w:rPr>
                <w:lang w:val="de-CH"/>
              </w:rPr>
              <w:t xml:space="preserve"> </w:t>
            </w:r>
            <m:oMath>
              <m:r>
                <w:rPr>
                  <w:rFonts w:ascii="Cambria Math" w:hAnsi="Cambria Math"/>
                  <w:lang w:val="de-CH"/>
                </w:rPr>
                <m:t>+ λ</m:t>
              </m:r>
            </m:oMath>
            <w:r>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Pr="00075D21">
              <w:t xml:space="preserve"> </w:t>
            </w:r>
            <w:r>
              <w:t xml:space="preserve">                    </w:t>
            </w:r>
          </w:p>
        </w:tc>
        <w:tc>
          <w:tcPr>
            <w:tcW w:w="0" w:type="dxa"/>
            <w:shd w:val="clear" w:color="auto" w:fill="auto"/>
          </w:tcPr>
          <w:p w:rsidR="004E2143" w:rsidRPr="00087DEA" w:rsidRDefault="004E2143" w:rsidP="004E2143">
            <w:pPr>
              <w:pStyle w:val="Beschriftung"/>
              <w:keepNext/>
              <w:spacing w:before="60" w:after="0"/>
              <w:jc w:val="center"/>
            </w:pPr>
            <w:r>
              <w:t>(</w:t>
            </w:r>
          </w:p>
        </w:tc>
        <w:bookmarkStart w:id="64" w:name="_Ref535767997"/>
        <w:tc>
          <w:tcPr>
            <w:tcW w:w="328" w:type="dxa"/>
            <w:shd w:val="clear" w:color="auto" w:fill="auto"/>
          </w:tcPr>
          <w:p w:rsidR="004E2143" w:rsidRPr="00087DEA" w:rsidRDefault="004E2143" w:rsidP="004E2143">
            <w:pPr>
              <w:pStyle w:val="Beschriftung"/>
              <w:keepNext/>
              <w:spacing w:before="60" w:after="0"/>
              <w:jc w:val="left"/>
            </w:pPr>
            <w:r>
              <w:fldChar w:fldCharType="begin"/>
            </w:r>
            <w:r>
              <w:instrText xml:space="preserve"> STYLEREF 1 \s </w:instrText>
            </w:r>
            <w:r>
              <w:fldChar w:fldCharType="separate"/>
            </w:r>
            <w:r w:rsidR="00BF17DE">
              <w:rPr>
                <w:noProof/>
              </w:rPr>
              <w:t>7</w:t>
            </w:r>
            <w:r>
              <w:fldChar w:fldCharType="end"/>
            </w:r>
            <w:r>
              <w:t>.</w:t>
            </w:r>
            <w:r>
              <w:fldChar w:fldCharType="begin"/>
            </w:r>
            <w:r>
              <w:instrText xml:space="preserve"> SEQ Formel \* ARABIC \s 1 </w:instrText>
            </w:r>
            <w:r>
              <w:fldChar w:fldCharType="separate"/>
            </w:r>
            <w:r w:rsidR="00BF17DE">
              <w:rPr>
                <w:noProof/>
              </w:rPr>
              <w:t>3</w:t>
            </w:r>
            <w:r>
              <w:fldChar w:fldCharType="end"/>
            </w:r>
            <w:bookmarkEnd w:id="64"/>
            <w:r>
              <w:t>)</w:t>
            </w:r>
          </w:p>
        </w:tc>
      </w:tr>
    </w:tbl>
    <w:p w:rsidR="0056522D" w:rsidRDefault="009A1D93" w:rsidP="004E2143">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w:t>
      </w:r>
      <w:r w:rsidR="0018074A">
        <w:rPr>
          <w:lang w:val="de-CH"/>
        </w:rPr>
        <w:t xml:space="preserve"> </w:t>
      </w:r>
      <w:r w:rsidR="0080052E">
        <w:rPr>
          <w:lang w:val="de-CH"/>
        </w:rPr>
        <w:fldChar w:fldCharType="begin"/>
      </w:r>
      <w:r w:rsidR="0080052E">
        <w:rPr>
          <w:lang w:val="de-CH"/>
        </w:rPr>
        <w:instrText xml:space="preserve"> REF _Ref535767997 \h </w:instrText>
      </w:r>
      <w:r w:rsidR="0080052E">
        <w:rPr>
          <w:lang w:val="de-CH"/>
        </w:rPr>
      </w:r>
      <w:r w:rsidR="0080052E">
        <w:rPr>
          <w:lang w:val="de-CH"/>
        </w:rPr>
        <w:fldChar w:fldCharType="separate"/>
      </w:r>
      <w:r w:rsidR="00BF17DE">
        <w:rPr>
          <w:noProof/>
        </w:rPr>
        <w:t>7</w:t>
      </w:r>
      <w:r w:rsidR="00BF17DE">
        <w:t>.</w:t>
      </w:r>
      <w:r w:rsidR="00BF17DE">
        <w:rPr>
          <w:noProof/>
        </w:rPr>
        <w:t>3</w:t>
      </w:r>
      <w:r w:rsidR="0080052E">
        <w:rPr>
          <w:lang w:val="de-CH"/>
        </w:rPr>
        <w:fldChar w:fldCharType="end"/>
      </w:r>
      <w:r>
        <w:rPr>
          <w:lang w:val="de-CH"/>
        </w:rPr>
        <w:t xml:space="preserve">,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5" w:name="_Toc53604923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14</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AD34C8">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AD34C8" w:rsidRPr="00AD34C8">
        <w:t>[20, S. 484]</w:t>
      </w:r>
      <w:r w:rsidR="001A01F2">
        <w:rPr>
          <w:noProof/>
        </w:rPr>
        <w:fldChar w:fldCharType="end"/>
      </w:r>
      <w:r w:rsidR="00CB61E5">
        <w:rPr>
          <w:noProof/>
        </w:rPr>
        <w:t>.</w:t>
      </w:r>
      <w:bookmarkEnd w:id="65"/>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66" w:name="_Toc53604923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15</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AD34C8">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AD34C8" w:rsidRPr="00AD34C8">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66"/>
    </w:p>
    <w:p w:rsidR="00416213" w:rsidRDefault="00A128CD" w:rsidP="00416213">
      <w:pPr>
        <w:pStyle w:val="berschrift2"/>
      </w:pPr>
      <w:bookmarkStart w:id="67" w:name="_Toc536049183"/>
      <w:r>
        <w:lastRenderedPageBreak/>
        <w:t>RAW</w:t>
      </w:r>
      <w:r w:rsidR="00416213">
        <w:t xml:space="preserve"> vs. JPEG</w:t>
      </w:r>
      <w:bookmarkEnd w:id="67"/>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AD34C8">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AD34C8" w:rsidRPr="00AD34C8">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647B5F">
        <w:t>g</w:t>
      </w:r>
      <w:r w:rsidR="00AF37B5">
        <w:t>amma</w:t>
      </w:r>
      <w:r w:rsidR="00AF37B5" w:rsidRPr="0086313C">
        <w:rPr>
          <w:rStyle w:val="Funotenzeichen"/>
        </w:rPr>
        <w:footnoteReference w:id="4"/>
      </w:r>
      <w:r w:rsidR="00647B5F">
        <w:t>-</w:t>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AD34C8">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AD34C8" w:rsidRPr="00AD34C8">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A2268" w:rsidRDefault="004A2268" w:rsidP="0080037E"/>
    <w:p w:rsidR="00E67917" w:rsidRDefault="00E67917" w:rsidP="0080037E"/>
    <w:p w:rsidR="00BE4AEC" w:rsidRDefault="008606EE" w:rsidP="008606EE">
      <w:pPr>
        <w:pStyle w:val="berschrift1"/>
      </w:pPr>
      <w:bookmarkStart w:id="68" w:name="_Toc536049184"/>
      <w:r w:rsidRPr="008606EE">
        <w:lastRenderedPageBreak/>
        <w:t>K</w:t>
      </w:r>
      <w:r w:rsidR="00BE4AEC" w:rsidRPr="008606EE">
        <w:t xml:space="preserve">onzept </w:t>
      </w:r>
      <w:r w:rsidRPr="008606EE">
        <w:t>der Vorhersage</w:t>
      </w:r>
      <w:bookmarkEnd w:id="68"/>
    </w:p>
    <w:p w:rsidR="00C43B80" w:rsidRDefault="00C43B80" w:rsidP="00C43B80">
      <w:pPr>
        <w:rPr>
          <w:lang w:val="de-CH"/>
        </w:rPr>
      </w:pPr>
      <w:r w:rsidRPr="001E563E">
        <w:rPr>
          <w:lang w:val="de-CH"/>
        </w:rPr>
        <w:t xml:space="preserve">Pyranometer </w:t>
      </w:r>
      <w:r>
        <w:rPr>
          <w:lang w:val="de-CH"/>
        </w:rPr>
        <w:t>messen</w:t>
      </w:r>
      <w:r w:rsidRPr="001E563E">
        <w:rPr>
          <w:lang w:val="de-CH"/>
        </w:rPr>
        <w:t xml:space="preserve"> die momentane Sonneneinstrahlung, </w:t>
      </w:r>
      <w:r>
        <w:rPr>
          <w:lang w:val="de-CH"/>
        </w:rPr>
        <w:t>die</w:t>
      </w:r>
      <w:r w:rsidRPr="001E563E">
        <w:rPr>
          <w:lang w:val="de-CH"/>
        </w:rPr>
        <w:t xml:space="preserve"> den Sensor in einem bestimmten Zeitpunkt erreicht.</w:t>
      </w:r>
      <w:r w:rsidRPr="00D444CC">
        <w:t xml:space="preserve"> </w:t>
      </w:r>
      <w:r>
        <w:t xml:space="preserve">Dabei wird sowohl der direkte wie auch der diffuse Anteil der Sonnenstrahlung erfasst. </w:t>
      </w:r>
    </w:p>
    <w:p w:rsidR="00C43B80" w:rsidRDefault="00C43B80" w:rsidP="00C43B80">
      <w:pPr>
        <w:rPr>
          <w:lang w:val="de-CH"/>
        </w:rPr>
      </w:pPr>
      <w:r w:rsidRPr="001E563E">
        <w:rPr>
          <w:lang w:val="de-CH"/>
        </w:rPr>
        <w:t xml:space="preserve">Dev et al. </w:t>
      </w:r>
      <w:r w:rsidRPr="001E563E">
        <w:rPr>
          <w:lang w:val="de-CH"/>
        </w:rPr>
        <w:fldChar w:fldCharType="begin"/>
      </w:r>
      <w:r w:rsidRPr="001E563E">
        <w:rPr>
          <w:lang w:val="de-CH"/>
        </w:rPr>
        <w:instrText xml:space="preserve"> ADDIN ZOTERO_ITEM CSL_CITATION {"citationID":"TGzTOGPu","properties":{"formattedCitation":"[24]","plainCitation":"[24]","noteIndex":0},"citationItems":[{"id":502,"uris":["http://zotero.org/users/4187467/items/39PED5RB"],"uri":["http://zotero.org/users/4187467/items/39PED5RB"],"itemData":{"id":502,"type":"paper-conference","title":"Estimation of solar irradiance using ground-based whole sky imagers","container-title":"2016 IEEE International Geoscience and Remote Sensing Symposium (IGARSS)","publisher":"IEEE","publisher-place":"Beijing, China","page":"7236-7239","source":"Crossref","event":"IGARSS 2016 - 2016 IEEE International Geoscience and Remote Sensing Symposium","event-place":"Beijing, China","URL":"http://ieeexplore.ieee.org/document/7730887/","DOI":"10.1109/IGARSS.2016.7730887","ISBN":"978-1-5090-3332-4","author":[{"family":"Dev","given":"Soumyabrata"},{"family":"Savoy","given":"Florian M."},{"family":"Lee","given":"Yee Hui"},{"family":"Winkler","given":"Stefan"}],"issued":{"date-parts":[["2016",7]]},"accessed":{"date-parts":[["2019",1,21]]}}}],"schema":"https://github.com/citation-style-language/schema/raw/master/csl-citation.json"} </w:instrText>
      </w:r>
      <w:r w:rsidRPr="001E563E">
        <w:rPr>
          <w:lang w:val="de-CH"/>
        </w:rPr>
        <w:fldChar w:fldCharType="separate"/>
      </w:r>
      <w:r w:rsidRPr="001E563E">
        <w:rPr>
          <w:lang w:val="de-CH"/>
        </w:rPr>
        <w:t>[24]</w:t>
      </w:r>
      <w:r w:rsidRPr="001E563E">
        <w:rPr>
          <w:lang w:val="de-CH"/>
        </w:rPr>
        <w:fldChar w:fldCharType="end"/>
      </w:r>
      <w:r w:rsidRPr="001E563E">
        <w:rPr>
          <w:lang w:val="de-CH"/>
        </w:rPr>
        <w:t xml:space="preserve">  </w:t>
      </w:r>
      <w:r>
        <w:rPr>
          <w:lang w:val="de-CH"/>
        </w:rPr>
        <w:t xml:space="preserve">simuliert das Verhalten eines Pyranometers und </w:t>
      </w:r>
      <w:r w:rsidRPr="00D42D92">
        <w:rPr>
          <w:lang w:val="de-CH"/>
        </w:rPr>
        <w:t xml:space="preserve">beschreibt </w:t>
      </w:r>
      <w:r>
        <w:rPr>
          <w:lang w:val="de-CH"/>
        </w:rPr>
        <w:t>ein Verfahren, dass es erlaubt aus Aufnahmen des Himmels, die Sonneneinstrahlung zu bestimmen. Dazu verwendet er die winkeltreue Abbildungseigenschaft des Fischaugenobjektivs, um das Bild auf eine Einheits-Hemisphäre abzubilden.</w:t>
      </w:r>
    </w:p>
    <w:p w:rsidR="00C43B80" w:rsidRDefault="00C43B80" w:rsidP="00C43B80">
      <w:pPr>
        <w:rPr>
          <w:lang w:val="de-CH"/>
        </w:rPr>
      </w:pPr>
      <w:r>
        <w:rPr>
          <w:lang w:val="de-CH"/>
        </w:rPr>
        <w:t xml:space="preserve">Anschliessend werden mittels eines </w:t>
      </w:r>
      <w:r w:rsidRPr="001E563E">
        <w:rPr>
          <w:lang w:val="de-CH"/>
        </w:rPr>
        <w:t>cosinusgewichtete</w:t>
      </w:r>
      <w:r>
        <w:rPr>
          <w:lang w:val="de-CH"/>
        </w:rPr>
        <w:t>n</w:t>
      </w:r>
      <w:r w:rsidRPr="001E563E">
        <w:rPr>
          <w:lang w:val="de-CH"/>
        </w:rPr>
        <w:t xml:space="preserve"> </w:t>
      </w:r>
      <w:r>
        <w:rPr>
          <w:lang w:val="de-CH"/>
        </w:rPr>
        <w:t xml:space="preserve">hemisphärischen </w:t>
      </w:r>
      <w:r w:rsidRPr="001E563E">
        <w:rPr>
          <w:lang w:val="de-CH"/>
        </w:rPr>
        <w:t>Sampling</w:t>
      </w:r>
      <w:r>
        <w:rPr>
          <w:lang w:val="de-CH"/>
        </w:rPr>
        <w:t>s</w:t>
      </w:r>
      <w:r>
        <w:rPr>
          <w:rStyle w:val="Funotenzeichen"/>
          <w:lang w:val="de-CH"/>
        </w:rPr>
        <w:footnoteReference w:id="5"/>
      </w:r>
      <w:r>
        <w:rPr>
          <w:lang w:val="de-CH"/>
        </w:rPr>
        <w:t xml:space="preserve"> zufällige Bildpixel ausgewählt, die zur Berechnung der Leuchtdichte verwendet werden.  Da jedoch Wolken in der unmittelbaren Nähe der Sonne einen höheren Einfluss auf die Sonneneinstrahlung haben, muss das Zentrum der </w:t>
      </w:r>
      <w:r w:rsidRPr="001E563E">
        <w:rPr>
          <w:lang w:val="de-CH"/>
        </w:rPr>
        <w:t>cosinusgewichtete</w:t>
      </w:r>
      <w:r>
        <w:rPr>
          <w:lang w:val="de-CH"/>
        </w:rPr>
        <w:t xml:space="preserve">n Verteilung (höchster Punkt der Hemisphäre) auf die Position der Sonne ausgerichtet werden. </w:t>
      </w:r>
    </w:p>
    <w:p w:rsidR="00C43B80" w:rsidRDefault="00C43B80" w:rsidP="00C43B80">
      <w:pPr>
        <w:rPr>
          <w:lang w:val="de-CH"/>
        </w:rPr>
      </w:pPr>
      <w:r>
        <w:rPr>
          <w:lang w:val="de-CH"/>
        </w:rPr>
        <w:t xml:space="preserve">Verwendet man ein RAW-Bild, dann können die gesampelten Bildpixel gemittelt werden, und erhält so eine relative Leuchtdichte. Das heisst, mit jedem </w:t>
      </w:r>
      <w:r w:rsidRPr="001E563E">
        <w:rPr>
          <w:lang w:val="de-CH"/>
        </w:rPr>
        <w:t>cosinusgewichtete</w:t>
      </w:r>
      <w:r>
        <w:rPr>
          <w:lang w:val="de-CH"/>
        </w:rPr>
        <w:t>n</w:t>
      </w:r>
      <w:r w:rsidRPr="001E563E">
        <w:rPr>
          <w:lang w:val="de-CH"/>
        </w:rPr>
        <w:t xml:space="preserve"> </w:t>
      </w:r>
      <w:r>
        <w:rPr>
          <w:lang w:val="de-CH"/>
        </w:rPr>
        <w:t xml:space="preserve">hemisphärischen </w:t>
      </w:r>
      <w:r w:rsidRPr="001E563E">
        <w:rPr>
          <w:lang w:val="de-CH"/>
        </w:rPr>
        <w:t>Sampling</w:t>
      </w:r>
      <w:r>
        <w:rPr>
          <w:lang w:val="de-CH"/>
        </w:rPr>
        <w:t xml:space="preserve">, erhält man einen relativen Leuchtdichtewert pro Bild. Die so erhaltenen relativen Leuchtdichtewerte, können nun den Messwerten des Pyranometers gegenübergestellt werden. </w:t>
      </w:r>
    </w:p>
    <w:p w:rsidR="00C43B80" w:rsidRDefault="00C43B80" w:rsidP="00C43B80">
      <w:pPr>
        <w:rPr>
          <w:lang w:val="de-CH"/>
        </w:rPr>
      </w:pPr>
      <w:r>
        <w:rPr>
          <w:lang w:val="de-CH"/>
        </w:rPr>
        <w:t xml:space="preserve">Basierend auf der Annahme, dass die Zuordnung von Szenenhelligkeit zu Pixelwerten linear ist, kann eine lineare Regression verwendet werden, um die Sonneneinstrahlung aus der Bildhelligkeit zu bestimmen. </w:t>
      </w:r>
    </w:p>
    <w:p w:rsidR="001F200C" w:rsidRDefault="00515CE9" w:rsidP="00C43B80">
      <w:pPr>
        <w:rPr>
          <w:lang w:val="de-CH"/>
        </w:rPr>
      </w:pPr>
      <w:r>
        <w:rPr>
          <w:lang w:val="de-CH"/>
        </w:rPr>
        <w:t xml:space="preserve">Die </w:t>
      </w:r>
      <w:r w:rsidR="002A0C7F">
        <w:rPr>
          <w:lang w:val="de-CH"/>
        </w:rPr>
        <w:t>Vorhersage beruht</w:t>
      </w:r>
      <w:r>
        <w:rPr>
          <w:lang w:val="de-CH"/>
        </w:rPr>
        <w:t xml:space="preserve"> auf dem</w:t>
      </w:r>
      <w:r w:rsidR="002A0C7F">
        <w:rPr>
          <w:lang w:val="de-CH"/>
        </w:rPr>
        <w:t xml:space="preserve"> </w:t>
      </w:r>
      <w:r>
        <w:rPr>
          <w:lang w:val="de-CH"/>
        </w:rPr>
        <w:t xml:space="preserve">Verfahren </w:t>
      </w:r>
      <w:r w:rsidR="002A0C7F">
        <w:rPr>
          <w:lang w:val="de-CH"/>
        </w:rPr>
        <w:t xml:space="preserve">von Schmidt et al. </w:t>
      </w:r>
      <w:r w:rsidR="002A0C7F">
        <w:rPr>
          <w:lang w:val="de-CH"/>
        </w:rPr>
        <w:fldChar w:fldCharType="begin"/>
      </w:r>
      <w:r w:rsidR="002A0C7F">
        <w:rPr>
          <w:lang w:val="de-CH"/>
        </w:rPr>
        <w:instrText xml:space="preserve"> ADDIN ZOTERO_ITEM CSL_CITATION {"citationID":"UTJ7ngkf","properties":{"formattedCitation":"[25]","plainCitation":"[25]","noteIndex":0},"citationItems":[{"id":513,"uris":["http://zotero.org/users/4187467/items/XS6T2SRA"],"uri":["http://zotero.org/users/4187467/items/XS6T2SRA"],"itemData":{"id":513,"type":"article-journal","title":"Short-term solar forecasting based on sky images to enable higher PV generation in remote electricity networks","container-title":"Renewable Energy and Environmental Sustainability","page":"23","volume":"2","source":"Crossref","DOI":"10.1051/rees/2017028","ISSN":"2493-9439","author":[{"family":"Schmidt","given":"Thomas"},{"family":"Calais","given":"Martina"},{"family":"Roy","given":"Eric"},{"family":"Burton","given":"Ashton"},{"family":"Heinemann","given":"Detlev"},{"family":"Kilper","given":"Thilo"},{"family":"Carter","given":"Craig"}],"editor":[{"family":"Goodfield","given":"David"}],"issued":{"date-parts":[["2017"]]}}}],"schema":"https://github.com/citation-style-language/schema/raw/master/csl-citation.json"} </w:instrText>
      </w:r>
      <w:r w:rsidR="002A0C7F">
        <w:rPr>
          <w:lang w:val="de-CH"/>
        </w:rPr>
        <w:fldChar w:fldCharType="separate"/>
      </w:r>
      <w:r w:rsidR="002A0C7F" w:rsidRPr="002A0C7F">
        <w:t>[25]</w:t>
      </w:r>
      <w:r w:rsidR="002A0C7F">
        <w:rPr>
          <w:lang w:val="de-CH"/>
        </w:rPr>
        <w:fldChar w:fldCharType="end"/>
      </w:r>
      <w:r w:rsidR="004E3761">
        <w:rPr>
          <w:lang w:val="de-CH"/>
        </w:rPr>
        <w:t>.</w:t>
      </w:r>
      <w:r w:rsidR="008B22E8">
        <w:rPr>
          <w:lang w:val="de-CH"/>
        </w:rPr>
        <w:t xml:space="preserve"> </w:t>
      </w:r>
      <w:r w:rsidR="001F200C">
        <w:rPr>
          <w:lang w:val="de-CH"/>
        </w:rPr>
        <w:t xml:space="preserve">Es besteht aus den folgenden Teilschritten. </w:t>
      </w:r>
      <w:r w:rsidR="008B22E8">
        <w:rPr>
          <w:lang w:val="de-CH"/>
        </w:rPr>
        <w:t xml:space="preserve">Als erstes erfolgt die Identifikation </w:t>
      </w:r>
      <w:r w:rsidR="001F200C">
        <w:rPr>
          <w:lang w:val="de-CH"/>
        </w:rPr>
        <w:t>der</w:t>
      </w:r>
      <w:r w:rsidR="008B22E8">
        <w:rPr>
          <w:lang w:val="de-CH"/>
        </w:rPr>
        <w:t xml:space="preserve"> Wolken,</w:t>
      </w:r>
      <w:r w:rsidR="001F200C">
        <w:rPr>
          <w:lang w:val="de-CH"/>
        </w:rPr>
        <w:t xml:space="preserve"> durch segmentieren des Himmels. Dabei werden einzelne Pixel </w:t>
      </w:r>
      <w:r w:rsidR="008B22E8">
        <w:rPr>
          <w:lang w:val="de-CH"/>
        </w:rPr>
        <w:t>der Himmelsaufnahme</w:t>
      </w:r>
      <w:r w:rsidR="001F200C">
        <w:rPr>
          <w:lang w:val="de-CH"/>
        </w:rPr>
        <w:t xml:space="preserve"> als </w:t>
      </w:r>
      <w:r w:rsidR="008B22E8">
        <w:rPr>
          <w:lang w:val="de-CH"/>
        </w:rPr>
        <w:t xml:space="preserve">Wolken </w:t>
      </w:r>
      <w:r w:rsidR="001F200C">
        <w:rPr>
          <w:lang w:val="de-CH"/>
        </w:rPr>
        <w:t>oder nicht Wolke identifiziert.</w:t>
      </w:r>
      <w:r w:rsidR="008B22E8">
        <w:rPr>
          <w:lang w:val="de-CH"/>
        </w:rPr>
        <w:t xml:space="preserve"> </w:t>
      </w:r>
      <w:r w:rsidR="00F333D5">
        <w:rPr>
          <w:lang w:val="de-CH"/>
        </w:rPr>
        <w:t>Anschliessend muss das Bild entzerrt werden</w:t>
      </w:r>
      <w:r w:rsidR="00E03645">
        <w:rPr>
          <w:lang w:val="de-CH"/>
        </w:rPr>
        <w:t>,</w:t>
      </w:r>
      <w:r w:rsidR="00F333D5">
        <w:rPr>
          <w:lang w:val="de-CH"/>
        </w:rPr>
        <w:t xml:space="preserve"> </w:t>
      </w:r>
      <w:r w:rsidR="00E03645">
        <w:rPr>
          <w:lang w:val="de-CH"/>
        </w:rPr>
        <w:t xml:space="preserve">damit es in 3D-Weltkoordinaten weiterverarbeitet werden kann. </w:t>
      </w:r>
    </w:p>
    <w:p w:rsidR="001F200C" w:rsidRPr="001F200C" w:rsidRDefault="001F200C" w:rsidP="00C43B80">
      <w:pPr>
        <w:rPr>
          <w:lang w:val="de-CH"/>
        </w:rPr>
      </w:pPr>
      <w:r w:rsidRPr="0046745A">
        <w:rPr>
          <w:lang w:val="de-CH"/>
        </w:rPr>
        <w:t xml:space="preserve">Die </w:t>
      </w:r>
      <w:hyperlink r:id="rId23" w:tooltip="Bewegung (Physik)" w:history="1">
        <w:r w:rsidRPr="001F200C">
          <w:rPr>
            <w:rStyle w:val="Hyperlink"/>
            <w:color w:val="000000" w:themeColor="text1"/>
            <w:u w:val="none"/>
          </w:rPr>
          <w:t>Bewegungsinformation</w:t>
        </w:r>
      </w:hyperlink>
      <w:r>
        <w:t xml:space="preserve"> der Wolken lassen sich aus einer Bildsequenz mittels dem optischen Fluss bestimmen </w:t>
      </w:r>
      <w:r>
        <w:fldChar w:fldCharType="begin"/>
      </w:r>
      <w:r>
        <w:instrText xml:space="preserve"> ADDIN ZOTERO_ITEM CSL_CITATION {"citationID":"dmDDhg8s","properties":{"formattedCitation":"[26]","plainCitation":"[26]","noteIndex":0},"citationItems":[{"id":509,"uris":["http://zotero.org/users/4187467/items/RSTVYCDT"],"uri":["http://zotero.org/users/4187467/items/RSTVYCDT"],"itemData":{"id":509,"type":"paper-conference","title":"Cloud tracking with optical flow for short-term solar forecasting","source":"Semantic Scholar","abstract":"A method for tracking and predicting cloud movement using ground based sky imagery is presented. Sequences of partial sky images, with each image taken one second apart with a size of 640 by 480 pixels, were processed to determine the time taken for clouds to reach a user defined region in the image or the Sun. The clouds were first identified by segmenting the image based on the difference between the blue and red colour channels, producing a binary detection image. Good features to track were then located in the image and tracked utilising the Lucas-Kanade method for optical flow. From the trajectory of the tracked features and the binary detection image, cloud signals were generated. The trajectory of the individual features were used to determine the risky cloud signals (signals that pass over the user defined region or Sun). Time to collision estimates were produced based on merging these risky cloud signals. Estimates of times up to 40 seconds were achieved with error in the estimate increasing when the estimated time is larger. The method presented has the potential for tracking clouds travelling in different directions and at different velocities.","author":[{"family":"Wood-Bradley","given":"Philip"},{"family":"Zapata","given":"José Luis"}],"issued":{"date-parts":[["2012"]]}}}],"schema":"https://github.com/citation-style-language/schema/raw/master/csl-citation.json"} </w:instrText>
      </w:r>
      <w:r>
        <w:fldChar w:fldCharType="separate"/>
      </w:r>
      <w:r w:rsidRPr="001F200C">
        <w:t>[26]</w:t>
      </w:r>
      <w:r>
        <w:fldChar w:fldCharType="end"/>
      </w:r>
      <w:r>
        <w:t xml:space="preserve">. Man erhält das Vektorfeld des optischen Flusses. Nimmt man zu Vereinfachung an, dass sich die Wolken alle gleichförmig bewegen, dann kann durch Mitteln des Vektorfeldes, ein </w:t>
      </w:r>
      <w:bookmarkStart w:id="69" w:name="_Hlk536000945"/>
      <w:r>
        <w:t xml:space="preserve">repräsentativer Vektor </w:t>
      </w:r>
      <w:bookmarkEnd w:id="69"/>
      <w:r>
        <w:t xml:space="preserve">für das gesamte Feld bestimmt werden. Aus der </w:t>
      </w:r>
      <w:r>
        <w:rPr>
          <w:lang w:val="de-CH"/>
        </w:rPr>
        <w:t xml:space="preserve">Framerate der Bilder lässt sich eine relative Geschwindigkeit in Pixeln pro Sekunde berechnen.  </w:t>
      </w:r>
    </w:p>
    <w:p w:rsidR="00F23690" w:rsidRDefault="00E03645" w:rsidP="00C43B80">
      <w:pPr>
        <w:rPr>
          <w:lang w:val="de-CH"/>
        </w:rPr>
      </w:pPr>
      <w:r>
        <w:rPr>
          <w:lang w:val="de-CH"/>
        </w:rPr>
        <w:t xml:space="preserve">Mit der Kenntnis der Position der Sonne und der Höhe der Wolke, kann dessen Schattenwurf berechnet werden. </w:t>
      </w:r>
      <w:r w:rsidR="00FA1EE1">
        <w:rPr>
          <w:lang w:val="de-CH"/>
        </w:rPr>
        <w:t xml:space="preserve">Da keine Daten für die Wolkenhöhe zur Verfügung stehen, wird ein fixer Wert für die Wolkenbasishöhe angenommen. </w:t>
      </w:r>
      <w:r w:rsidR="00941C69">
        <w:rPr>
          <w:lang w:val="de-CH"/>
        </w:rPr>
        <w:t>Dadurch reduziert sich die Komplexität der Schattenberechnung, verliert aber an Genauigkeit in der Prognose. Nun kann der Schattenwurf der Wolke</w:t>
      </w:r>
      <w:r w:rsidR="00F641E9">
        <w:rPr>
          <w:lang w:val="de-CH"/>
        </w:rPr>
        <w:t>,</w:t>
      </w:r>
      <w:r w:rsidR="00941C69">
        <w:rPr>
          <w:lang w:val="de-CH"/>
        </w:rPr>
        <w:t xml:space="preserve"> in eine </w:t>
      </w:r>
      <w:r w:rsidR="00F641E9">
        <w:rPr>
          <w:lang w:val="de-CH"/>
        </w:rPr>
        <w:t xml:space="preserve">Karte der Sonneinstrahlung an der Oberfläche umgerechnet werden. </w:t>
      </w:r>
      <w:r w:rsidR="00F23690">
        <w:rPr>
          <w:lang w:val="de-CH"/>
        </w:rPr>
        <w:t xml:space="preserve">Dazu werden Messungen Vorort der Globalstrahlung und Diffusstrahlung verwendet. </w:t>
      </w:r>
    </w:p>
    <w:p w:rsidR="00412AA8" w:rsidRDefault="00F23690" w:rsidP="00C43B80">
      <w:pPr>
        <w:rPr>
          <w:lang w:val="de-CH"/>
        </w:rPr>
      </w:pPr>
      <w:r>
        <w:rPr>
          <w:lang w:val="de-CH"/>
        </w:rPr>
        <w:t xml:space="preserve">Wenn man </w:t>
      </w:r>
      <w:r w:rsidR="00412AA8">
        <w:rPr>
          <w:lang w:val="de-CH"/>
        </w:rPr>
        <w:t>eine binäre Variante des Wolken-</w:t>
      </w:r>
      <w:r>
        <w:rPr>
          <w:lang w:val="de-CH"/>
        </w:rPr>
        <w:t xml:space="preserve">Schattenwurfes, also Schatten oder kein Schatten </w:t>
      </w:r>
      <w:r w:rsidR="00412AA8">
        <w:rPr>
          <w:lang w:val="de-CH"/>
        </w:rPr>
        <w:t xml:space="preserve">verwendet und dazu den Bedeckungsgrad des Himmels in die drei Kategorien: wolkenfreier Himmel, </w:t>
      </w:r>
      <w:r w:rsidR="008467EB">
        <w:rPr>
          <w:lang w:val="de-CH"/>
        </w:rPr>
        <w:t>vollständig</w:t>
      </w:r>
      <w:r w:rsidR="00412AA8">
        <w:rPr>
          <w:lang w:val="de-CH"/>
        </w:rPr>
        <w:t xml:space="preserve"> bedeckter Himmel und teilweise</w:t>
      </w:r>
      <w:r w:rsidR="009208E9">
        <w:rPr>
          <w:lang w:val="de-CH"/>
        </w:rPr>
        <w:t xml:space="preserve"> bedeckter Himmel unterschei</w:t>
      </w:r>
      <w:r w:rsidR="00412AA8">
        <w:rPr>
          <w:lang w:val="de-CH"/>
        </w:rPr>
        <w:t xml:space="preserve">det, dann lassen sich die Anteile der Sonneneinstrahlung also DHI, DNI </w:t>
      </w:r>
      <w:r w:rsidR="00DE1C53">
        <w:rPr>
          <w:lang w:val="de-CH"/>
        </w:rPr>
        <w:t>sowie</w:t>
      </w:r>
      <w:r w:rsidR="00412AA8">
        <w:rPr>
          <w:lang w:val="de-CH"/>
        </w:rPr>
        <w:t xml:space="preserve"> GHI den </w:t>
      </w:r>
      <w:r w:rsidR="009208E9">
        <w:rPr>
          <w:lang w:val="de-CH"/>
        </w:rPr>
        <w:t xml:space="preserve">drei </w:t>
      </w:r>
      <w:r w:rsidR="00412AA8">
        <w:rPr>
          <w:lang w:val="de-CH"/>
        </w:rPr>
        <w:t xml:space="preserve">Kategorien zuweisen. </w:t>
      </w:r>
    </w:p>
    <w:p w:rsidR="008467EB" w:rsidRDefault="008467EB" w:rsidP="00C43B80">
      <w:pPr>
        <w:rPr>
          <w:lang w:val="de-CH"/>
        </w:rPr>
      </w:pPr>
      <w:r>
        <w:rPr>
          <w:lang w:val="de-CH"/>
        </w:rPr>
        <w:t xml:space="preserve">Bei wolkenfreiem Himmel ist die Sonneneinstrahlung weitestgehend homogen, weshalb das GHI mittels Modellen (clear sky irradiance model) berechnet werden kann. </w:t>
      </w:r>
    </w:p>
    <w:p w:rsidR="008467EB" w:rsidRDefault="008467EB" w:rsidP="00C43B80">
      <w:pPr>
        <w:rPr>
          <w:lang w:val="de-CH"/>
        </w:rPr>
      </w:pPr>
      <w:r>
        <w:rPr>
          <w:lang w:val="de-CH"/>
        </w:rPr>
        <w:t>Ist der Himmel vollständig bedeckt, dann kann in der Regel kein DNI Anteil gemessen werden.</w:t>
      </w:r>
      <w:r w:rsidR="009208E9">
        <w:rPr>
          <w:lang w:val="de-CH"/>
        </w:rPr>
        <w:t xml:space="preserve"> In diesem Fall entspricht GHI der DHI. </w:t>
      </w:r>
    </w:p>
    <w:p w:rsidR="007D0DA6" w:rsidRDefault="009208E9" w:rsidP="00C43B80">
      <w:pPr>
        <w:rPr>
          <w:lang w:val="de-CH"/>
        </w:rPr>
      </w:pPr>
      <w:r>
        <w:rPr>
          <w:lang w:val="de-CH"/>
        </w:rPr>
        <w:lastRenderedPageBreak/>
        <w:t>Wenn der Himmel teilweise bedeckt ist</w:t>
      </w:r>
      <w:r w:rsidR="00CB073F">
        <w:rPr>
          <w:lang w:val="de-CH"/>
        </w:rPr>
        <w:t xml:space="preserve">, dann ist die resultierende Bestrahlungsverteilung am Himmel hauptsächlich durch unterschiedliche Schattierung der GHI-Intensität bestimmt. </w:t>
      </w:r>
      <w:r w:rsidR="00CF6928">
        <w:rPr>
          <w:lang w:val="de-CH"/>
        </w:rPr>
        <w:t xml:space="preserve">Die GHI setzt sich in diesem Fall </w:t>
      </w:r>
      <w:r w:rsidR="007D0DA6">
        <w:rPr>
          <w:lang w:val="de-CH"/>
        </w:rPr>
        <w:t xml:space="preserve">aus DNI und DHI zusammen. </w:t>
      </w:r>
    </w:p>
    <w:p w:rsidR="002308DF" w:rsidRDefault="007D0DA6" w:rsidP="00C43B80">
      <w:pPr>
        <w:rPr>
          <w:lang w:val="de-CH"/>
        </w:rPr>
      </w:pPr>
      <w:r>
        <w:rPr>
          <w:lang w:val="de-CH"/>
        </w:rPr>
        <w:t xml:space="preserve">Die Abbildung der binären Wolkenschatten-Karte in </w:t>
      </w:r>
      <w:proofErr w:type="gramStart"/>
      <w:r>
        <w:rPr>
          <w:lang w:val="de-CH"/>
        </w:rPr>
        <w:t>eine Sonneneinstrahlungs</w:t>
      </w:r>
      <w:r w:rsidR="002308DF">
        <w:rPr>
          <w:lang w:val="de-CH"/>
        </w:rPr>
        <w:t>-K</w:t>
      </w:r>
      <w:r>
        <w:rPr>
          <w:lang w:val="de-CH"/>
        </w:rPr>
        <w:t>arten</w:t>
      </w:r>
      <w:proofErr w:type="gramEnd"/>
      <w:r w:rsidR="002308DF">
        <w:rPr>
          <w:lang w:val="de-CH"/>
        </w:rPr>
        <w:t>,</w:t>
      </w:r>
      <w:r>
        <w:rPr>
          <w:lang w:val="de-CH"/>
        </w:rPr>
        <w:t xml:space="preserve"> kann wie folgt zusammengefasst werden: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2308DF" w:rsidTr="00634D24">
        <w:tc>
          <w:tcPr>
            <w:tcW w:w="7088" w:type="dxa"/>
            <w:shd w:val="clear" w:color="auto" w:fill="auto"/>
          </w:tcPr>
          <w:p w:rsidR="002308DF" w:rsidRPr="00607B8F" w:rsidRDefault="00DB5D15" w:rsidP="00DB5D15">
            <w:pPr>
              <w:spacing w:before="0"/>
              <w:jc w:val="center"/>
              <w:rPr>
                <w:sz w:val="18"/>
                <w:szCs w:val="18"/>
              </w:rPr>
            </w:pPr>
            <w:r>
              <w:t xml:space="preserve">                                  </w:t>
            </w:r>
            <m:oMath>
              <m:r>
                <w:rPr>
                  <w:rFonts w:ascii="Cambria Math" w:hAnsi="Cambria Math"/>
                </w:rPr>
                <m:t xml:space="preserve">GHI= </m:t>
              </m:r>
            </m:oMath>
            <w:r w:rsidR="002308DF">
              <w:rPr>
                <w:sz w:val="18"/>
                <w:szCs w:val="18"/>
              </w:rPr>
              <w:t xml:space="preserve"> </w:t>
            </w:r>
            <m:oMath>
              <m:d>
                <m:dPr>
                  <m:begChr m:val="{"/>
                  <m:endChr m:val=""/>
                  <m:ctrlPr>
                    <w:rPr>
                      <w:rFonts w:ascii="Cambria Math" w:hAnsi="Cambria Math"/>
                      <w:i/>
                      <w:sz w:val="18"/>
                      <w:szCs w:val="18"/>
                    </w:rPr>
                  </m:ctrlPr>
                </m:dPr>
                <m:e>
                  <m:m>
                    <m:mPr>
                      <m:mcs>
                        <m:mc>
                          <m:mcPr>
                            <m:count m:val="1"/>
                            <m:mcJc m:val="center"/>
                          </m:mcPr>
                        </m:mc>
                      </m:mcs>
                      <m:ctrlPr>
                        <w:rPr>
                          <w:rFonts w:ascii="Cambria Math" w:hAnsi="Cambria Math"/>
                          <w:i/>
                          <w:sz w:val="18"/>
                          <w:szCs w:val="18"/>
                        </w:rPr>
                      </m:ctrlPr>
                    </m:mPr>
                    <m:mr>
                      <m:e>
                        <m:r>
                          <w:rPr>
                            <w:rFonts w:ascii="Cambria Math" w:hAnsi="Cambria Math"/>
                            <w:sz w:val="18"/>
                            <w:szCs w:val="18"/>
                          </w:rPr>
                          <m:t xml:space="preserve"> DHI                                                </m:t>
                        </m:r>
                      </m:e>
                    </m:mr>
                    <m:mr>
                      <m:e>
                        <m:r>
                          <w:rPr>
                            <w:rFonts w:ascii="Cambria Math" w:hAnsi="Cambria Math"/>
                            <w:sz w:val="18"/>
                            <w:szCs w:val="18"/>
                          </w:rPr>
                          <m:t xml:space="preserve">  DHI+DNI ∙</m:t>
                        </m:r>
                        <m:func>
                          <m:funcPr>
                            <m:ctrlPr>
                              <w:rPr>
                                <w:rFonts w:ascii="Cambria Math" w:hAnsi="Cambria Math"/>
                                <w:i/>
                                <w:sz w:val="18"/>
                                <w:szCs w:val="18"/>
                              </w:rPr>
                            </m:ctrlPr>
                          </m:funcPr>
                          <m:fName>
                            <m:r>
                              <m:rPr>
                                <m:sty m:val="p"/>
                              </m:rPr>
                              <w:rPr>
                                <w:rFonts w:ascii="Cambria Math" w:hAnsi="Cambria Math"/>
                                <w:sz w:val="18"/>
                                <w:szCs w:val="18"/>
                              </w:rPr>
                              <m:t>cos</m:t>
                            </m:r>
                          </m:fName>
                          <m:e>
                            <m:sSub>
                              <m:sSubPr>
                                <m:ctrlPr>
                                  <w:rPr>
                                    <w:rFonts w:ascii="Cambria Math" w:hAnsi="Cambria Math"/>
                                    <w:i/>
                                    <w:sz w:val="18"/>
                                    <w:szCs w:val="18"/>
                                  </w:rPr>
                                </m:ctrlPr>
                              </m:sSubPr>
                              <m:e>
                                <m:r>
                                  <w:rPr>
                                    <w:rFonts w:ascii="Cambria Math" w:hAnsi="Cambria Math"/>
                                    <w:sz w:val="18"/>
                                    <w:szCs w:val="18"/>
                                  </w:rPr>
                                  <m:t>(θ</m:t>
                                </m:r>
                              </m:e>
                              <m:sub>
                                <m:r>
                                  <w:rPr>
                                    <w:rFonts w:ascii="Cambria Math" w:hAnsi="Cambria Math"/>
                                    <w:sz w:val="18"/>
                                    <w:szCs w:val="18"/>
                                  </w:rPr>
                                  <m:t>Sonne</m:t>
                                </m:r>
                              </m:sub>
                            </m:sSub>
                            <m:r>
                              <w:rPr>
                                <w:rFonts w:ascii="Cambria Math" w:hAnsi="Cambria Math"/>
                                <w:sz w:val="18"/>
                                <w:szCs w:val="18"/>
                              </w:rPr>
                              <m:t>)</m:t>
                            </m:r>
                          </m:e>
                        </m:func>
                        <m:r>
                          <w:rPr>
                            <w:rFonts w:ascii="Cambria Math" w:hAnsi="Cambria Math"/>
                            <w:sz w:val="18"/>
                            <w:szCs w:val="18"/>
                          </w:rPr>
                          <m:t xml:space="preserve">        </m:t>
                        </m:r>
                      </m:e>
                    </m:mr>
                  </m:m>
                </m:e>
              </m:d>
            </m:oMath>
            <w:r w:rsidR="002308DF">
              <w:rPr>
                <w:sz w:val="18"/>
                <w:szCs w:val="18"/>
              </w:rPr>
              <w:t xml:space="preserve"> </w:t>
            </w:r>
            <w:r w:rsidR="002308DF" w:rsidRPr="00DB5D15">
              <w:rPr>
                <w:sz w:val="14"/>
                <w:szCs w:val="14"/>
              </w:rPr>
              <w:t xml:space="preserve"> </w:t>
            </w:r>
            <m:oMath>
              <m:m>
                <m:mPr>
                  <m:mcs>
                    <m:mc>
                      <m:mcPr>
                        <m:count m:val="1"/>
                        <m:mcJc m:val="center"/>
                      </m:mcPr>
                    </m:mc>
                  </m:mcs>
                  <m:ctrlPr>
                    <w:rPr>
                      <w:rFonts w:ascii="Cambria Math" w:hAnsi="Cambria Math"/>
                      <w:i/>
                      <w:sz w:val="14"/>
                      <w:szCs w:val="14"/>
                    </w:rPr>
                  </m:ctrlPr>
                </m:mPr>
                <m:mr>
                  <m:e>
                    <m:r>
                      <w:rPr>
                        <w:rFonts w:ascii="Cambria Math" w:hAnsi="Cambria Math"/>
                        <w:sz w:val="14"/>
                        <w:szCs w:val="14"/>
                      </w:rPr>
                      <m:t xml:space="preserve">,  Schatten          </m:t>
                    </m:r>
                  </m:e>
                </m:mr>
                <m:mr>
                  <m:e>
                    <m:r>
                      <w:rPr>
                        <w:rFonts w:ascii="Cambria Math" w:hAnsi="Cambria Math"/>
                        <w:sz w:val="14"/>
                        <w:szCs w:val="14"/>
                      </w:rPr>
                      <m:t>,  kein Schatten</m:t>
                    </m:r>
                  </m:e>
                </m:mr>
              </m:m>
            </m:oMath>
          </w:p>
        </w:tc>
        <w:tc>
          <w:tcPr>
            <w:tcW w:w="0" w:type="dxa"/>
            <w:shd w:val="clear" w:color="auto" w:fill="auto"/>
          </w:tcPr>
          <w:p w:rsidR="002308DF" w:rsidRPr="00087DEA" w:rsidRDefault="002308DF" w:rsidP="00087DEA">
            <w:pPr>
              <w:pStyle w:val="Beschriftung"/>
              <w:keepNext/>
              <w:spacing w:before="0" w:after="0"/>
              <w:jc w:val="center"/>
            </w:pPr>
            <w:r>
              <w:t>(</w:t>
            </w:r>
          </w:p>
        </w:tc>
        <w:tc>
          <w:tcPr>
            <w:tcW w:w="1275" w:type="dxa"/>
            <w:shd w:val="clear" w:color="auto" w:fill="auto"/>
          </w:tcPr>
          <w:p w:rsidR="002308DF" w:rsidRPr="00087DEA" w:rsidRDefault="002308DF" w:rsidP="00634D24">
            <w:pPr>
              <w:pStyle w:val="Beschriftung"/>
              <w:keepNext/>
              <w:spacing w:before="0" w:after="0"/>
              <w:jc w:val="left"/>
            </w:pPr>
            <w:r>
              <w:fldChar w:fldCharType="begin"/>
            </w:r>
            <w:r>
              <w:instrText xml:space="preserve"> STYLEREF 1 \s </w:instrText>
            </w:r>
            <w:r>
              <w:fldChar w:fldCharType="separate"/>
            </w:r>
            <w:r>
              <w:rPr>
                <w:noProof/>
              </w:rPr>
              <w:t>8</w:t>
            </w:r>
            <w:r>
              <w:fldChar w:fldCharType="end"/>
            </w:r>
            <w:r>
              <w:t>.</w:t>
            </w:r>
            <w:r>
              <w:fldChar w:fldCharType="begin"/>
            </w:r>
            <w:r>
              <w:instrText xml:space="preserve"> SEQ Formel \* ARABIC \s 1 </w:instrText>
            </w:r>
            <w:r>
              <w:fldChar w:fldCharType="separate"/>
            </w:r>
            <w:r>
              <w:rPr>
                <w:noProof/>
              </w:rPr>
              <w:t>1</w:t>
            </w:r>
            <w:r>
              <w:fldChar w:fldCharType="end"/>
            </w:r>
            <w:r>
              <w:t>)</w:t>
            </w:r>
          </w:p>
        </w:tc>
      </w:tr>
    </w:tbl>
    <w:p w:rsidR="0038718B" w:rsidRDefault="0038718B" w:rsidP="00C43B80">
      <w:pPr>
        <w:rPr>
          <w:lang w:val="de-CH"/>
        </w:rPr>
      </w:pPr>
      <w:r>
        <w:rPr>
          <w:lang w:val="de-CH"/>
        </w:rPr>
        <w:t>Um zu bestimmen zu welchen Teilen das GHI aus DHI und DNI zusammengesetzt</w:t>
      </w:r>
      <w:r w:rsidR="00DE1C53">
        <w:rPr>
          <w:lang w:val="de-CH"/>
        </w:rPr>
        <w:t xml:space="preserve"> ist, kan</w:t>
      </w:r>
      <w:r>
        <w:rPr>
          <w:lang w:val="de-CH"/>
        </w:rPr>
        <w:t>n ein</w:t>
      </w:r>
      <w:r w:rsidR="00DE1C53">
        <w:rPr>
          <w:lang w:val="de-CH"/>
        </w:rPr>
        <w:t>e</w:t>
      </w:r>
      <w:r>
        <w:rPr>
          <w:lang w:val="de-CH"/>
        </w:rPr>
        <w:t xml:space="preserve"> </w:t>
      </w:r>
      <w:r>
        <w:rPr>
          <w:lang w:val="de-CH"/>
        </w:rPr>
        <w:br/>
      </w:r>
      <w:r w:rsidR="00974A1B">
        <w:t>„</w:t>
      </w:r>
      <w:r>
        <w:rPr>
          <w:lang w:val="de-CH"/>
        </w:rPr>
        <w:t>Histogramm-Methode</w:t>
      </w:r>
      <w:r w:rsidR="00974A1B">
        <w:t>“</w:t>
      </w:r>
      <w:r>
        <w:rPr>
          <w:lang w:val="de-CH"/>
        </w:rPr>
        <w:t xml:space="preserve"> verwendet werden. </w:t>
      </w:r>
      <w:r w:rsidR="00DE1C53">
        <w:rPr>
          <w:lang w:val="de-CH"/>
        </w:rPr>
        <w:t xml:space="preserve">Dazu </w:t>
      </w:r>
      <w:r w:rsidR="00974A1B">
        <w:rPr>
          <w:lang w:val="de-CH"/>
        </w:rPr>
        <w:t>werden aufgezeichnete Pyranometer Messwerte</w:t>
      </w:r>
      <w:r w:rsidR="00281CA0">
        <w:rPr>
          <w:lang w:val="de-CH"/>
        </w:rPr>
        <w:t xml:space="preserve"> </w:t>
      </w:r>
      <m:oMath>
        <m:sSub>
          <m:sSubPr>
            <m:ctrlPr>
              <w:rPr>
                <w:rFonts w:ascii="Cambria Math" w:hAnsi="Cambria Math"/>
                <w:i/>
                <w:lang w:val="de-CH"/>
              </w:rPr>
            </m:ctrlPr>
          </m:sSubPr>
          <m:e>
            <m:r>
              <w:rPr>
                <w:rFonts w:ascii="Cambria Math" w:hAnsi="Cambria Math"/>
                <w:lang w:val="de-CH"/>
              </w:rPr>
              <m:t>GHI</m:t>
            </m:r>
          </m:e>
          <m:sub>
            <m:r>
              <w:rPr>
                <w:rFonts w:ascii="Cambria Math" w:hAnsi="Cambria Math"/>
                <w:lang w:val="de-CH"/>
              </w:rPr>
              <m:t>meas</m:t>
            </m:r>
          </m:sub>
        </m:sSub>
      </m:oMath>
      <w:r w:rsidR="00281CA0">
        <w:rPr>
          <w:lang w:val="de-CH"/>
        </w:rPr>
        <w:t xml:space="preserve"> am Standort der Sky Camera</w:t>
      </w:r>
      <w:r w:rsidR="00974A1B">
        <w:rPr>
          <w:lang w:val="de-CH"/>
        </w:rPr>
        <w:t xml:space="preserve"> </w:t>
      </w:r>
      <w:r w:rsidR="00281CA0">
        <w:rPr>
          <w:lang w:val="de-CH"/>
        </w:rPr>
        <w:t>mit den berechnet</w:t>
      </w:r>
      <w:r w:rsidR="00281CA0">
        <w:rPr>
          <w:rStyle w:val="Funotenzeichen"/>
          <w:lang w:val="de-CH"/>
        </w:rPr>
        <w:footnoteReference w:id="6"/>
      </w:r>
      <w:r w:rsidR="00281CA0">
        <w:rPr>
          <w:lang w:val="de-CH"/>
        </w:rPr>
        <w:t xml:space="preserve"> Werten </w:t>
      </w:r>
      <m:oMath>
        <m:sSub>
          <m:sSubPr>
            <m:ctrlPr>
              <w:rPr>
                <w:rFonts w:ascii="Cambria Math" w:hAnsi="Cambria Math"/>
                <w:i/>
                <w:lang w:val="de-CH"/>
              </w:rPr>
            </m:ctrlPr>
          </m:sSubPr>
          <m:e>
            <m:r>
              <w:rPr>
                <w:rFonts w:ascii="Cambria Math" w:hAnsi="Cambria Math"/>
                <w:lang w:val="de-CH"/>
              </w:rPr>
              <m:t>GHI</m:t>
            </m:r>
          </m:e>
          <m:sub>
            <m:r>
              <w:rPr>
                <w:rFonts w:ascii="Cambria Math" w:hAnsi="Cambria Math"/>
                <w:lang w:val="de-CH"/>
              </w:rPr>
              <m:t>clear</m:t>
            </m:r>
          </m:sub>
        </m:sSub>
      </m:oMath>
      <w:r w:rsidR="00281CA0">
        <w:rPr>
          <w:lang w:val="de-CH"/>
        </w:rPr>
        <w:t xml:space="preserve"> </w:t>
      </w:r>
      <w:r w:rsidR="00DE1C53">
        <w:rPr>
          <w:lang w:val="de-CH"/>
        </w:rPr>
        <w:t>normalisiert</w:t>
      </w:r>
      <w:r w:rsidR="0094352D">
        <w:rPr>
          <w:lang w:val="de-CH"/>
        </w:rPr>
        <w:t xml:space="preserve">. Man </w:t>
      </w:r>
      <w:r w:rsidR="00DE1C53">
        <w:rPr>
          <w:lang w:val="de-CH"/>
        </w:rPr>
        <w:t xml:space="preserve">erhält so einen clear sky Index </w:t>
      </w:r>
      <m:oMath>
        <m:sSup>
          <m:sSupPr>
            <m:ctrlPr>
              <w:rPr>
                <w:rFonts w:ascii="Cambria Math" w:hAnsi="Cambria Math"/>
                <w:i/>
                <w:lang w:val="de-CH"/>
              </w:rPr>
            </m:ctrlPr>
          </m:sSupPr>
          <m:e>
            <m:r>
              <w:rPr>
                <w:rFonts w:ascii="Cambria Math" w:hAnsi="Cambria Math"/>
                <w:lang w:val="de-CH"/>
              </w:rPr>
              <m:t>k</m:t>
            </m:r>
          </m:e>
          <m:sup>
            <m:r>
              <w:rPr>
                <w:rFonts w:ascii="Cambria Math" w:hAnsi="Cambria Math"/>
                <w:lang w:val="de-CH"/>
              </w:rPr>
              <m:t>*</m:t>
            </m:r>
          </m:sup>
        </m:sSup>
      </m:oMath>
      <w:r w:rsidR="00DE1C53">
        <w:rPr>
          <w:lang w:val="de-CH"/>
        </w:rPr>
        <w:t>.</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E1C53" w:rsidTr="00634D24">
        <w:tc>
          <w:tcPr>
            <w:tcW w:w="7088" w:type="dxa"/>
            <w:shd w:val="clear" w:color="auto" w:fill="auto"/>
          </w:tcPr>
          <w:p w:rsidR="00DE1C53" w:rsidRPr="00607B8F" w:rsidRDefault="00DE1C53" w:rsidP="008B0734">
            <w:pPr>
              <w:spacing w:before="0"/>
              <w:jc w:val="center"/>
              <w:rPr>
                <w:sz w:val="18"/>
                <w:szCs w:val="18"/>
              </w:rPr>
            </w:pP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r>
                <w:rPr>
                  <w:rFonts w:ascii="Cambria Math" w:hAnsi="Cambria Math"/>
                </w:rPr>
                <m:t>=</m:t>
              </m:r>
            </m:oMath>
            <w:r>
              <w:rPr>
                <w:sz w:val="18"/>
                <w:szCs w:val="18"/>
              </w:rPr>
              <w:t xml:space="preserve">  </w:t>
            </w:r>
            <m:oMath>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HI</m:t>
                      </m:r>
                    </m:e>
                    <m:sub>
                      <m:r>
                        <w:rPr>
                          <w:rFonts w:ascii="Cambria Math" w:hAnsi="Cambria Math"/>
                          <w:sz w:val="22"/>
                          <w:szCs w:val="22"/>
                        </w:rPr>
                        <m:t>meas</m:t>
                      </m:r>
                    </m:sub>
                  </m:sSub>
                </m:num>
                <m:den>
                  <m:sSub>
                    <m:sSubPr>
                      <m:ctrlPr>
                        <w:rPr>
                          <w:rFonts w:ascii="Cambria Math" w:hAnsi="Cambria Math"/>
                          <w:i/>
                          <w:sz w:val="22"/>
                          <w:szCs w:val="22"/>
                        </w:rPr>
                      </m:ctrlPr>
                    </m:sSubPr>
                    <m:e>
                      <m:r>
                        <w:rPr>
                          <w:rFonts w:ascii="Cambria Math" w:hAnsi="Cambria Math"/>
                          <w:sz w:val="22"/>
                          <w:szCs w:val="22"/>
                        </w:rPr>
                        <m:t>GHI</m:t>
                      </m:r>
                    </m:e>
                    <m:sub>
                      <m:r>
                        <w:rPr>
                          <w:rFonts w:ascii="Cambria Math" w:hAnsi="Cambria Math"/>
                          <w:sz w:val="22"/>
                          <w:szCs w:val="22"/>
                        </w:rPr>
                        <m:t>clear</m:t>
                      </m:r>
                    </m:sub>
                  </m:sSub>
                </m:den>
              </m:f>
            </m:oMath>
          </w:p>
        </w:tc>
        <w:tc>
          <w:tcPr>
            <w:tcW w:w="0" w:type="dxa"/>
            <w:shd w:val="clear" w:color="auto" w:fill="auto"/>
          </w:tcPr>
          <w:p w:rsidR="00DE1C53" w:rsidRPr="00087DEA" w:rsidRDefault="00DE1C53" w:rsidP="00087DEA">
            <w:pPr>
              <w:pStyle w:val="Beschriftung"/>
              <w:keepNext/>
              <w:spacing w:before="0" w:after="0"/>
              <w:jc w:val="center"/>
            </w:pPr>
            <w:r>
              <w:t>(</w:t>
            </w:r>
          </w:p>
        </w:tc>
        <w:tc>
          <w:tcPr>
            <w:tcW w:w="1275" w:type="dxa"/>
            <w:shd w:val="clear" w:color="auto" w:fill="auto"/>
          </w:tcPr>
          <w:p w:rsidR="00DE1C53" w:rsidRPr="00087DEA" w:rsidRDefault="00DE1C53" w:rsidP="00634D24">
            <w:pPr>
              <w:pStyle w:val="Beschriftung"/>
              <w:keepNext/>
              <w:spacing w:before="0" w:after="0"/>
              <w:jc w:val="left"/>
            </w:pPr>
            <w:r>
              <w:fldChar w:fldCharType="begin"/>
            </w:r>
            <w:r>
              <w:instrText xml:space="preserve"> STYLEREF 1 \s </w:instrText>
            </w:r>
            <w:r>
              <w:fldChar w:fldCharType="separate"/>
            </w:r>
            <w:r>
              <w:rPr>
                <w:noProof/>
              </w:rPr>
              <w:t>8</w:t>
            </w:r>
            <w:r>
              <w:fldChar w:fldCharType="end"/>
            </w:r>
            <w:r>
              <w:t>.</w:t>
            </w:r>
            <w:r>
              <w:fldChar w:fldCharType="begin"/>
            </w:r>
            <w:r>
              <w:instrText xml:space="preserve"> SEQ Formel \* ARABIC \s 1 </w:instrText>
            </w:r>
            <w:r>
              <w:fldChar w:fldCharType="separate"/>
            </w:r>
            <w:r>
              <w:rPr>
                <w:noProof/>
              </w:rPr>
              <w:t>2</w:t>
            </w:r>
            <w:r>
              <w:fldChar w:fldCharType="end"/>
            </w:r>
            <w:r>
              <w:t>)</w:t>
            </w:r>
          </w:p>
        </w:tc>
      </w:tr>
    </w:tbl>
    <w:p w:rsidR="00DE1C53" w:rsidRDefault="0094352D" w:rsidP="00C43B80">
      <w:pPr>
        <w:rPr>
          <w:lang w:val="de-CH"/>
        </w:rPr>
      </w:pPr>
      <w:r>
        <w:rPr>
          <w:lang w:val="de-CH"/>
        </w:rPr>
        <w:t xml:space="preserve">Eine typische Verteilung des Histogramms verfügt über zwei Maxima die mit </w:t>
      </w:r>
      <w:r w:rsidRPr="0094352D">
        <w:rPr>
          <w:lang w:val="de-CH"/>
        </w:rPr>
        <w:t xml:space="preserve">bewölkt </w:t>
      </w:r>
      <w:r>
        <w:rPr>
          <w:lang w:val="de-CH"/>
        </w:rPr>
        <w:t xml:space="preserve">und </w:t>
      </w:r>
      <w:r w:rsidR="00131BA2">
        <w:rPr>
          <w:lang w:val="de-CH"/>
        </w:rPr>
        <w:t>un</w:t>
      </w:r>
      <w:r>
        <w:rPr>
          <w:lang w:val="de-CH"/>
        </w:rPr>
        <w:t xml:space="preserve">bewölkt korrespondieren. </w:t>
      </w:r>
    </w:p>
    <w:p w:rsidR="006E06AB" w:rsidRDefault="006E06AB" w:rsidP="006E06AB">
      <w:pPr>
        <w:keepNext/>
        <w:jc w:val="center"/>
      </w:pPr>
      <w:r>
        <w:rPr>
          <w:noProof/>
          <w:lang w:val="de-CH"/>
        </w:rPr>
        <w:drawing>
          <wp:inline distT="0" distB="0" distL="0" distR="0">
            <wp:extent cx="2327825" cy="1793826"/>
            <wp:effectExtent l="0" t="0" r="0" b="0"/>
            <wp:docPr id="98" name="Grafik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47211" cy="1808765"/>
                    </a:xfrm>
                    <a:prstGeom prst="rect">
                      <a:avLst/>
                    </a:prstGeom>
                    <a:noFill/>
                    <a:ln>
                      <a:noFill/>
                    </a:ln>
                  </pic:spPr>
                </pic:pic>
              </a:graphicData>
            </a:graphic>
          </wp:inline>
        </w:drawing>
      </w:r>
    </w:p>
    <w:p w:rsidR="006E06AB" w:rsidRPr="006E06AB" w:rsidRDefault="006E06AB" w:rsidP="006E06AB">
      <w:pPr>
        <w:pStyle w:val="Beschriftung"/>
        <w:jc w:val="center"/>
        <w:rPr>
          <w:noProof/>
        </w:rPr>
      </w:pPr>
      <w:bookmarkStart w:id="70" w:name="_Toc536049235"/>
      <w:r>
        <w:t xml:space="preserve">Abbildung </w:t>
      </w:r>
      <w:r>
        <w:fldChar w:fldCharType="begin"/>
      </w:r>
      <w:r>
        <w:instrText xml:space="preserve"> SEQ Abbildung \* ARABIC </w:instrText>
      </w:r>
      <w:r>
        <w:fldChar w:fldCharType="separate"/>
      </w:r>
      <w:r w:rsidR="00616002">
        <w:rPr>
          <w:noProof/>
        </w:rPr>
        <w:t>16</w:t>
      </w:r>
      <w:r>
        <w:fldChar w:fldCharType="end"/>
      </w:r>
      <w:r>
        <w:rPr>
          <w:noProof/>
        </w:rPr>
        <w:t xml:space="preserve"> : Histogramm der clear sky </w:t>
      </w:r>
      <w:r w:rsidRPr="006E06AB">
        <w:rPr>
          <w:noProof/>
        </w:rPr>
        <w:t>indizes</w:t>
      </w:r>
      <w:r>
        <w:rPr>
          <w:noProof/>
        </w:rPr>
        <w:t xml:space="preserve"> </w:t>
      </w:r>
      <m:oMath>
        <m:sSup>
          <m:sSupPr>
            <m:ctrlPr>
              <w:rPr>
                <w:rFonts w:ascii="Cambria Math" w:hAnsi="Cambria Math"/>
                <w:i/>
                <w:noProof/>
              </w:rPr>
            </m:ctrlPr>
          </m:sSupPr>
          <m:e>
            <m:r>
              <w:rPr>
                <w:rFonts w:ascii="Cambria Math" w:hAnsi="Cambria Math"/>
                <w:noProof/>
              </w:rPr>
              <m:t>k</m:t>
            </m:r>
          </m:e>
          <m:sup>
            <m:r>
              <w:rPr>
                <w:rFonts w:ascii="Cambria Math" w:hAnsi="Cambria Math"/>
                <w:noProof/>
              </w:rPr>
              <m:t>*</m:t>
            </m:r>
          </m:sup>
        </m:sSup>
      </m:oMath>
      <w:r w:rsidR="00131BA2">
        <w:rPr>
          <w:noProof/>
        </w:rPr>
        <w:t xml:space="preserve"> um zwsichen den </w:t>
      </w:r>
      <w:r w:rsidR="00131BA2">
        <w:rPr>
          <w:noProof/>
        </w:rPr>
        <w:br/>
        <w:t xml:space="preserve">Zuständen </w:t>
      </w:r>
      <w:r>
        <w:rPr>
          <w:noProof/>
        </w:rPr>
        <w:t xml:space="preserve">bewölkt und </w:t>
      </w:r>
      <w:r w:rsidR="00131BA2">
        <w:rPr>
          <w:noProof/>
        </w:rPr>
        <w:t>un</w:t>
      </w:r>
      <w:r>
        <w:rPr>
          <w:noProof/>
        </w:rPr>
        <w:t xml:space="preserve">bewölkt zu unterscheiden </w:t>
      </w:r>
      <w:r>
        <w:rPr>
          <w:noProof/>
        </w:rPr>
        <w:fldChar w:fldCharType="begin"/>
      </w:r>
      <w:r w:rsidR="001F200C">
        <w:rPr>
          <w:noProof/>
        </w:rPr>
        <w:instrText xml:space="preserve"> ADDIN ZOTERO_ITEM CSL_CITATION {"citationID":"qzaDBu1q","properties":{"formattedCitation":"[27, S. 50]","plainCitation":"[27, S. 50]","noteIndex":0},"citationItems":[{"id":515,"uris":["http://zotero.org/users/4187467/items/5U9C89WW"],"uri":["http://zotero.org/users/4187467/items/5U9C89WW"],"itemData":{"id":515,"type":"thesis","title":"High resolution solar irradiance forecasts based on sky images","publisher":"Oldenburg","URL":"http://oops.uni-oldenburg.de/3232/1/schhig17.pdf","author":[{"family":"Schmidt","given":"Thomas"}]},"locator":"50","label":"page"}],"schema":"https://github.com/citation-style-language/schema/raw/master/csl-citation.json"} </w:instrText>
      </w:r>
      <w:r>
        <w:rPr>
          <w:noProof/>
        </w:rPr>
        <w:fldChar w:fldCharType="separate"/>
      </w:r>
      <w:r w:rsidR="001F200C" w:rsidRPr="001F200C">
        <w:t>[27, S. 50]</w:t>
      </w:r>
      <w:r>
        <w:rPr>
          <w:noProof/>
        </w:rPr>
        <w:fldChar w:fldCharType="end"/>
      </w:r>
      <w:r>
        <w:rPr>
          <w:noProof/>
        </w:rPr>
        <w:t>.</w:t>
      </w:r>
      <w:bookmarkEnd w:id="70"/>
      <w:r>
        <w:rPr>
          <w:noProof/>
        </w:rPr>
        <w:t xml:space="preserve"> </w:t>
      </w:r>
    </w:p>
    <w:p w:rsidR="002308DF" w:rsidRDefault="00131BA2" w:rsidP="00C43B80">
      <w:pPr>
        <w:rPr>
          <w:lang w:val="de-CH"/>
        </w:rPr>
      </w:pPr>
      <w:r>
        <w:t>J</w:t>
      </w:r>
      <w:r>
        <w:rPr>
          <w:lang w:val="de-CH"/>
        </w:rPr>
        <w:t xml:space="preserve">edem Bildpixel in der Wolkenschatten-Karte wird nun ein </w:t>
      </w:r>
      <m:oMath>
        <m:sSup>
          <m:sSupPr>
            <m:ctrlPr>
              <w:rPr>
                <w:rFonts w:ascii="Cambria Math" w:hAnsi="Cambria Math"/>
                <w:i/>
                <w:noProof/>
              </w:rPr>
            </m:ctrlPr>
          </m:sSupPr>
          <m:e>
            <m:r>
              <w:rPr>
                <w:rFonts w:ascii="Cambria Math" w:hAnsi="Cambria Math"/>
                <w:noProof/>
              </w:rPr>
              <m:t>k</m:t>
            </m:r>
          </m:e>
          <m:sup>
            <m:r>
              <w:rPr>
                <w:rFonts w:ascii="Cambria Math" w:hAnsi="Cambria Math"/>
                <w:noProof/>
              </w:rPr>
              <m:t>*</m:t>
            </m:r>
          </m:sup>
        </m:sSup>
      </m:oMath>
      <w:r>
        <w:rPr>
          <w:lang w:val="de-CH"/>
        </w:rPr>
        <w:t>zugewiesen entsprechend seinem Zustand</w:t>
      </w:r>
      <w:r w:rsidR="00DC0EC7">
        <w:rPr>
          <w:lang w:val="de-CH"/>
        </w:rPr>
        <w:t>,</w:t>
      </w:r>
      <w:r>
        <w:rPr>
          <w:lang w:val="de-CH"/>
        </w:rPr>
        <w:t xml:space="preserve"> bewölk: </w:t>
      </w:r>
      <m:oMath>
        <m:sSup>
          <m:sSupPr>
            <m:ctrlPr>
              <w:rPr>
                <w:rFonts w:ascii="Cambria Math" w:hAnsi="Cambria Math"/>
                <w:i/>
                <w:noProof/>
              </w:rPr>
            </m:ctrlPr>
          </m:sSupPr>
          <m:e>
            <m:r>
              <w:rPr>
                <w:rFonts w:ascii="Cambria Math" w:hAnsi="Cambria Math"/>
                <w:noProof/>
              </w:rPr>
              <m:t>k</m:t>
            </m:r>
          </m:e>
          <m:sup>
            <m:r>
              <w:rPr>
                <w:rFonts w:ascii="Cambria Math" w:hAnsi="Cambria Math"/>
                <w:noProof/>
              </w:rPr>
              <m:t>*</m:t>
            </m:r>
          </m:sup>
        </m:sSup>
      </m:oMath>
      <w:r>
        <w:rPr>
          <w:noProof/>
        </w:rPr>
        <w:t>=0.4</w:t>
      </w:r>
      <w:r>
        <w:rPr>
          <w:lang w:val="de-CH"/>
        </w:rPr>
        <w:t xml:space="preserve"> oder unbewölkt: </w:t>
      </w:r>
      <m:oMath>
        <m:sSup>
          <m:sSupPr>
            <m:ctrlPr>
              <w:rPr>
                <w:rFonts w:ascii="Cambria Math" w:hAnsi="Cambria Math"/>
                <w:i/>
                <w:noProof/>
              </w:rPr>
            </m:ctrlPr>
          </m:sSupPr>
          <m:e>
            <m:r>
              <w:rPr>
                <w:rFonts w:ascii="Cambria Math" w:hAnsi="Cambria Math"/>
                <w:noProof/>
              </w:rPr>
              <m:t>k</m:t>
            </m:r>
          </m:e>
          <m:sup>
            <m:r>
              <w:rPr>
                <w:rFonts w:ascii="Cambria Math" w:hAnsi="Cambria Math"/>
                <w:noProof/>
              </w:rPr>
              <m:t>*</m:t>
            </m:r>
          </m:sup>
        </m:sSup>
      </m:oMath>
      <w:r>
        <w:rPr>
          <w:lang w:val="de-CH"/>
        </w:rPr>
        <w:t xml:space="preserve">=1.2. Falls eine Zuweisung der Zustände </w:t>
      </w:r>
      <w:r w:rsidR="00DC0EC7">
        <w:rPr>
          <w:lang w:val="de-CH"/>
        </w:rPr>
        <w:t xml:space="preserve">nicht möglich ist, werden stattdessen </w:t>
      </w:r>
      <m:oMath>
        <m:sSup>
          <m:sSupPr>
            <m:ctrlPr>
              <w:rPr>
                <w:rFonts w:ascii="Cambria Math" w:hAnsi="Cambria Math"/>
                <w:i/>
                <w:noProof/>
              </w:rPr>
            </m:ctrlPr>
          </m:sSupPr>
          <m:e>
            <m:r>
              <w:rPr>
                <w:rFonts w:ascii="Cambria Math" w:hAnsi="Cambria Math"/>
                <w:noProof/>
              </w:rPr>
              <m:t>k</m:t>
            </m:r>
          </m:e>
          <m:sup>
            <m:r>
              <w:rPr>
                <w:rFonts w:ascii="Cambria Math" w:hAnsi="Cambria Math"/>
                <w:noProof/>
              </w:rPr>
              <m:t>*</m:t>
            </m:r>
          </m:sup>
        </m:sSup>
      </m:oMath>
      <w:r w:rsidR="00DC0EC7">
        <w:rPr>
          <w:noProof/>
        </w:rPr>
        <w:t>=0.4</w:t>
      </w:r>
      <w:r w:rsidR="00DC0EC7">
        <w:t xml:space="preserve"> für bewölk und </w:t>
      </w:r>
      <m:oMath>
        <m:sSup>
          <m:sSupPr>
            <m:ctrlPr>
              <w:rPr>
                <w:rFonts w:ascii="Cambria Math" w:hAnsi="Cambria Math"/>
                <w:i/>
                <w:noProof/>
              </w:rPr>
            </m:ctrlPr>
          </m:sSupPr>
          <m:e>
            <m:r>
              <w:rPr>
                <w:rFonts w:ascii="Cambria Math" w:hAnsi="Cambria Math"/>
                <w:noProof/>
              </w:rPr>
              <m:t>k</m:t>
            </m:r>
          </m:e>
          <m:sup>
            <m:r>
              <w:rPr>
                <w:rFonts w:ascii="Cambria Math" w:hAnsi="Cambria Math"/>
                <w:noProof/>
              </w:rPr>
              <m:t>*</m:t>
            </m:r>
          </m:sup>
        </m:sSup>
      </m:oMath>
      <w:r w:rsidR="00DC0EC7">
        <w:rPr>
          <w:lang w:val="de-CH"/>
        </w:rPr>
        <w:t xml:space="preserve">=1.0 unbewölkt verwendet. Man erhält dann das korrespondierende GHI durch: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C0EC7" w:rsidTr="00634D24">
        <w:tc>
          <w:tcPr>
            <w:tcW w:w="7088" w:type="dxa"/>
            <w:shd w:val="clear" w:color="auto" w:fill="auto"/>
          </w:tcPr>
          <w:p w:rsidR="00DC0EC7" w:rsidRPr="00607B8F" w:rsidRDefault="00DC0EC7" w:rsidP="00DC0EC7">
            <w:pPr>
              <w:spacing w:before="0"/>
              <w:jc w:val="left"/>
              <w:rPr>
                <w:sz w:val="18"/>
                <w:szCs w:val="18"/>
              </w:rPr>
            </w:pPr>
            <w:r>
              <w:t xml:space="preserve">                                                               </w:t>
            </w:r>
            <m:oMath>
              <m:r>
                <w:rPr>
                  <w:rFonts w:ascii="Cambria Math" w:hAnsi="Cambria Math"/>
                </w:rPr>
                <m:t xml:space="preserve">GHI= </m:t>
              </m:r>
            </m:oMath>
            <w:r>
              <w:rPr>
                <w:sz w:val="18"/>
                <w:szCs w:val="18"/>
              </w:rPr>
              <w:t xml:space="preserve"> </w:t>
            </w:r>
            <m:oMath>
              <m:sSup>
                <m:sSupPr>
                  <m:ctrlPr>
                    <w:rPr>
                      <w:rFonts w:ascii="Cambria Math" w:hAnsi="Cambria Math"/>
                      <w:i/>
                      <w:noProof/>
                    </w:rPr>
                  </m:ctrlPr>
                </m:sSupPr>
                <m:e>
                  <m:r>
                    <w:rPr>
                      <w:rFonts w:ascii="Cambria Math" w:hAnsi="Cambria Math"/>
                      <w:noProof/>
                    </w:rPr>
                    <m:t>k</m:t>
                  </m:r>
                </m:e>
                <m:sup>
                  <m:r>
                    <w:rPr>
                      <w:rFonts w:ascii="Cambria Math" w:hAnsi="Cambria Math"/>
                      <w:noProof/>
                    </w:rPr>
                    <m:t>*</m:t>
                  </m:r>
                </m:sup>
              </m:sSup>
            </m:oMath>
            <w:r>
              <w:rPr>
                <w:lang w:val="de-CH"/>
              </w:rPr>
              <w:t xml:space="preserve"> </w:t>
            </w:r>
            <m:oMath>
              <m:r>
                <w:rPr>
                  <w:rFonts w:ascii="Cambria Math" w:hAnsi="Cambria Math"/>
                  <w:lang w:val="de-CH"/>
                </w:rPr>
                <m:t>∙</m:t>
              </m:r>
              <m:sSub>
                <m:sSubPr>
                  <m:ctrlPr>
                    <w:rPr>
                      <w:rFonts w:ascii="Cambria Math" w:hAnsi="Cambria Math"/>
                      <w:i/>
                      <w:lang w:val="de-CH"/>
                    </w:rPr>
                  </m:ctrlPr>
                </m:sSubPr>
                <m:e>
                  <m:r>
                    <w:rPr>
                      <w:rFonts w:ascii="Cambria Math" w:hAnsi="Cambria Math"/>
                      <w:lang w:val="de-CH"/>
                    </w:rPr>
                    <m:t>GHI</m:t>
                  </m:r>
                </m:e>
                <m:sub>
                  <m:r>
                    <w:rPr>
                      <w:rFonts w:ascii="Cambria Math" w:hAnsi="Cambria Math"/>
                      <w:lang w:val="de-CH"/>
                    </w:rPr>
                    <m:t>clear</m:t>
                  </m:r>
                </m:sub>
              </m:sSub>
            </m:oMath>
          </w:p>
        </w:tc>
        <w:tc>
          <w:tcPr>
            <w:tcW w:w="0" w:type="dxa"/>
            <w:shd w:val="clear" w:color="auto" w:fill="auto"/>
          </w:tcPr>
          <w:p w:rsidR="00DC0EC7" w:rsidRPr="00087DEA" w:rsidRDefault="00DC0EC7" w:rsidP="00087DEA">
            <w:pPr>
              <w:pStyle w:val="Beschriftung"/>
              <w:keepNext/>
              <w:spacing w:before="0" w:after="0"/>
              <w:jc w:val="center"/>
            </w:pPr>
            <w:bookmarkStart w:id="71" w:name="_Ref535766438"/>
            <w:bookmarkStart w:id="72" w:name="_Ref535766664"/>
            <w:r>
              <w:t>(</w:t>
            </w:r>
            <w:bookmarkEnd w:id="71"/>
            <w:bookmarkEnd w:id="72"/>
          </w:p>
        </w:tc>
        <w:tc>
          <w:tcPr>
            <w:tcW w:w="1275" w:type="dxa"/>
            <w:shd w:val="clear" w:color="auto" w:fill="auto"/>
          </w:tcPr>
          <w:p w:rsidR="00DC0EC7" w:rsidRPr="00087DEA" w:rsidRDefault="00DC0EC7" w:rsidP="00634D24">
            <w:pPr>
              <w:pStyle w:val="Beschriftung"/>
              <w:keepNext/>
              <w:spacing w:before="0" w:after="0"/>
              <w:jc w:val="left"/>
            </w:pPr>
            <w:r>
              <w:fldChar w:fldCharType="begin"/>
            </w:r>
            <w:r>
              <w:instrText xml:space="preserve"> STYLEREF 1 \s </w:instrText>
            </w:r>
            <w:r>
              <w:fldChar w:fldCharType="separate"/>
            </w:r>
            <w:r>
              <w:rPr>
                <w:noProof/>
              </w:rPr>
              <w:t>8</w:t>
            </w:r>
            <w:r>
              <w:fldChar w:fldCharType="end"/>
            </w:r>
            <w:r>
              <w:t>.</w:t>
            </w:r>
            <w:r>
              <w:fldChar w:fldCharType="begin"/>
            </w:r>
            <w:r>
              <w:instrText xml:space="preserve"> SEQ Formel \* ARABIC \s 1 </w:instrText>
            </w:r>
            <w:r>
              <w:fldChar w:fldCharType="separate"/>
            </w:r>
            <w:r>
              <w:rPr>
                <w:noProof/>
              </w:rPr>
              <w:t>3</w:t>
            </w:r>
            <w:r>
              <w:fldChar w:fldCharType="end"/>
            </w:r>
            <w:r>
              <w:t>)</w:t>
            </w:r>
          </w:p>
        </w:tc>
      </w:tr>
    </w:tbl>
    <w:p w:rsidR="00191ACF" w:rsidRDefault="004E3761" w:rsidP="00191ACF">
      <w:pPr>
        <w:rPr>
          <w:lang w:val="de-CH"/>
        </w:rPr>
      </w:pPr>
      <w:r>
        <w:rPr>
          <w:lang w:val="de-CH"/>
        </w:rPr>
        <w:t xml:space="preserve">Um die zukünftige Bestrahlungsverteilung vorherzusagen, </w:t>
      </w:r>
      <w:r w:rsidR="00191ACF">
        <w:rPr>
          <w:lang w:val="de-CH"/>
        </w:rPr>
        <w:t xml:space="preserve">kann der vorher bestimmte Geschwindigkeitsvektor der Wolken dazu verwendet werden um zukünftige </w:t>
      </w:r>
      <w:r>
        <w:rPr>
          <w:lang w:val="de-CH"/>
        </w:rPr>
        <w:t>Wolkenkarten</w:t>
      </w:r>
      <w:r w:rsidR="00191ACF">
        <w:rPr>
          <w:lang w:val="de-CH"/>
        </w:rPr>
        <w:t xml:space="preserve"> zu </w:t>
      </w:r>
      <w:r>
        <w:rPr>
          <w:lang w:val="de-CH"/>
        </w:rPr>
        <w:t>extrapolier</w:t>
      </w:r>
      <w:r w:rsidR="00191ACF">
        <w:rPr>
          <w:lang w:val="de-CH"/>
        </w:rPr>
        <w:t xml:space="preserve">en. Anschliessend werden die Wolkenschatten-Karten erzeugt, </w:t>
      </w:r>
      <w:r w:rsidR="00191ACF" w:rsidRPr="00191ACF">
        <w:rPr>
          <w:lang w:val="de-CH"/>
        </w:rPr>
        <w:t>basierend auf dem Sonn</w:t>
      </w:r>
      <w:r w:rsidR="00191ACF">
        <w:rPr>
          <w:lang w:val="de-CH"/>
        </w:rPr>
        <w:t>enstand zum entsprechenden Zeitpunkt</w:t>
      </w:r>
      <w:r w:rsidR="00191ACF" w:rsidRPr="00191ACF">
        <w:rPr>
          <w:lang w:val="de-CH"/>
        </w:rPr>
        <w:t>.</w:t>
      </w:r>
      <w:r w:rsidR="00191ACF">
        <w:rPr>
          <w:lang w:val="de-CH"/>
        </w:rPr>
        <w:t xml:space="preserve"> </w:t>
      </w:r>
      <w:r w:rsidR="00191ACF" w:rsidRPr="00191ACF">
        <w:rPr>
          <w:lang w:val="de-CH"/>
        </w:rPr>
        <w:t>Mit</w:t>
      </w:r>
      <w:r w:rsidR="00191ACF">
        <w:rPr>
          <w:lang w:val="de-CH"/>
        </w:rPr>
        <w:t xml:space="preserve"> der</w:t>
      </w:r>
      <w:r w:rsidR="00191ACF" w:rsidRPr="00191ACF">
        <w:rPr>
          <w:lang w:val="de-CH"/>
        </w:rPr>
        <w:t xml:space="preserve"> Transformation der Schattenkarten in </w:t>
      </w:r>
      <w:r w:rsidR="00DF434B">
        <w:rPr>
          <w:lang w:val="de-CH"/>
        </w:rPr>
        <w:t xml:space="preserve">Sonneneinstrahlungs-Karten, können Zeitreihen der GHI erstellt werden. Durch Predictive Modelling können die Zeitreihen dazu genutzt werden, Vorhersagen zu treffen.  </w:t>
      </w:r>
    </w:p>
    <w:p w:rsidR="00875077" w:rsidRDefault="00CA17A7" w:rsidP="003E65BD">
      <w:pPr>
        <w:pStyle w:val="berschrift1"/>
      </w:pPr>
      <w:bookmarkStart w:id="73" w:name="_Toc536049185"/>
      <w:r>
        <w:lastRenderedPageBreak/>
        <w:t>ProSekKa Sky Camera</w:t>
      </w:r>
      <w:bookmarkEnd w:id="73"/>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74" w:name="_Ref535350388"/>
      <w:bookmarkStart w:id="75" w:name="_Toc536049186"/>
      <w:r>
        <w:t xml:space="preserve">Allgemeiner Aufbau der </w:t>
      </w:r>
      <w:r w:rsidRPr="00FB2DFF">
        <w:t>ProSekKa</w:t>
      </w:r>
      <w:r w:rsidR="00CC3ADF">
        <w:t xml:space="preserve"> </w:t>
      </w:r>
      <w:r w:rsidR="00CA17A7">
        <w:t>Sky Camera</w:t>
      </w:r>
      <w:bookmarkEnd w:id="74"/>
      <w:bookmarkEnd w:id="75"/>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6" w:name="_Toc53604923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17</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6"/>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7" w:name="_Toc536049187"/>
      <w:r w:rsidRPr="00C40B7F">
        <w:t>Ground Truth</w:t>
      </w:r>
      <w:bookmarkEnd w:id="77"/>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rsidR="001F200C">
        <w:instrText xml:space="preserve"> ADDIN ZOTERO_ITEM CSL_CITATION {"citationID":"Uw94GL4u","properties":{"formattedCitation":"[28]","plainCitation":"[28]","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001F200C" w:rsidRPr="001F200C">
        <w:t>[28]</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8" w:name="_Ref534278342"/>
      <w:bookmarkStart w:id="79" w:name="_Toc53604923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18</w:t>
      </w:r>
      <w:r w:rsidR="00BA1753">
        <w:rPr>
          <w:noProof/>
        </w:rPr>
        <w:fldChar w:fldCharType="end"/>
      </w:r>
      <w:bookmarkEnd w:id="78"/>
      <w:r>
        <w:rPr>
          <w:noProof/>
        </w:rPr>
        <w:t xml:space="preserve">: </w:t>
      </w:r>
      <w:r w:rsidRPr="00D162AB">
        <w:rPr>
          <w:noProof/>
        </w:rPr>
        <w:t>Lageplan Hochschule Luzern für Technik und Architektur</w:t>
      </w:r>
      <w:bookmarkEnd w:id="79"/>
    </w:p>
    <w:p w:rsidR="00697EE2" w:rsidRPr="000B6D1F" w:rsidRDefault="00697EE2" w:rsidP="00697EE2"/>
    <w:p w:rsidR="00697EE2" w:rsidRDefault="00697EE2" w:rsidP="005C3106">
      <w:pPr>
        <w:spacing w:after="480"/>
      </w:pPr>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BF17DE">
        <w:t xml:space="preserve">Abbildung </w:t>
      </w:r>
      <w:r w:rsidR="00BF17DE">
        <w:rPr>
          <w:noProof/>
        </w:rPr>
        <w:t>18</w:t>
      </w:r>
      <w:r>
        <w:fldChar w:fldCharType="end"/>
      </w:r>
      <w:r>
        <w:t xml:space="preserve">, links. Der horizontale, normaldirekte Anteil der Sonnenstrahlung (DNI), wird aus den beiden Messgrössen berechnet.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150726" w:rsidTr="005C3106">
        <w:tc>
          <w:tcPr>
            <w:tcW w:w="7151" w:type="dxa"/>
            <w:shd w:val="clear" w:color="auto" w:fill="auto"/>
          </w:tcPr>
          <w:p w:rsidR="00150726" w:rsidRPr="00607B8F" w:rsidRDefault="00150726" w:rsidP="008B0734">
            <w:pPr>
              <w:spacing w:before="0"/>
              <w:jc w:val="center"/>
              <w:rPr>
                <w:sz w:val="18"/>
                <w:szCs w:val="18"/>
              </w:rPr>
            </w:pPr>
            <w:r>
              <w:t xml:space="preserve">                             </w:t>
            </w: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p>
        </w:tc>
        <w:tc>
          <w:tcPr>
            <w:tcW w:w="68" w:type="dxa"/>
            <w:shd w:val="clear" w:color="auto" w:fill="auto"/>
          </w:tcPr>
          <w:p w:rsidR="00150726" w:rsidRPr="00087DEA" w:rsidRDefault="00150726" w:rsidP="005C3106">
            <w:pPr>
              <w:pStyle w:val="Beschriftung"/>
              <w:keepNext/>
              <w:spacing w:after="0"/>
              <w:jc w:val="center"/>
            </w:pPr>
            <w:r>
              <w:t>(</w:t>
            </w:r>
          </w:p>
        </w:tc>
        <w:tc>
          <w:tcPr>
            <w:tcW w:w="1286" w:type="dxa"/>
            <w:shd w:val="clear" w:color="auto" w:fill="auto"/>
          </w:tcPr>
          <w:p w:rsidR="00150726" w:rsidRPr="00087DEA" w:rsidRDefault="00150726" w:rsidP="005C3106">
            <w:pPr>
              <w:pStyle w:val="Beschriftung"/>
              <w:keepNext/>
              <w:spacing w:after="0"/>
              <w:jc w:val="left"/>
            </w:pPr>
            <w:r>
              <w:fldChar w:fldCharType="begin"/>
            </w:r>
            <w:r>
              <w:instrText xml:space="preserve"> STYLEREF 1 \s </w:instrText>
            </w:r>
            <w:r>
              <w:fldChar w:fldCharType="separate"/>
            </w:r>
            <w:r w:rsidR="00BF17DE">
              <w:rPr>
                <w:noProof/>
              </w:rPr>
              <w:t>9</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80" w:name="_Ref532641609"/>
      <w:bookmarkStart w:id="81" w:name="_Toc53604923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19</w:t>
      </w:r>
      <w:r w:rsidR="00BA1753">
        <w:rPr>
          <w:noProof/>
        </w:rPr>
        <w:fldChar w:fldCharType="end"/>
      </w:r>
      <w:bookmarkEnd w:id="80"/>
      <w:r>
        <w:t>: Links Messung der diffusen und rechts der globalen</w:t>
      </w:r>
      <w:r>
        <w:rPr>
          <w:noProof/>
        </w:rPr>
        <w:t xml:space="preserve"> Strahlung.</w:t>
      </w:r>
      <w:bookmarkEnd w:id="81"/>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rsidR="001F200C">
        <w:instrText xml:space="preserve"> ADDIN ZOTERO_ITEM CSL_CITATION {"citationID":"TK7W4JJ8","properties":{"formattedCitation":"[29]","plainCitation":"[29]","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001F200C" w:rsidRPr="001F200C">
        <w:t>[29]</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82" w:name="_Toc53604923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20</w:t>
      </w:r>
      <w:r w:rsidR="00BA1753">
        <w:rPr>
          <w:noProof/>
        </w:rPr>
        <w:fldChar w:fldCharType="end"/>
      </w:r>
      <w:r>
        <w:t xml:space="preserve">: Messstation und </w:t>
      </w:r>
      <w:r>
        <w:rPr>
          <w:noProof/>
        </w:rPr>
        <w:t>Datenerfassung</w:t>
      </w:r>
      <w:bookmarkEnd w:id="82"/>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83" w:name="_Toc535768712"/>
      <w:r>
        <w:t xml:space="preserve">Tabelle </w:t>
      </w:r>
      <w:r w:rsidR="00C7465A">
        <w:fldChar w:fldCharType="begin"/>
      </w:r>
      <w:r w:rsidR="00C7465A">
        <w:instrText xml:space="preserve"> SEQ Tabelle \* ARABIC </w:instrText>
      </w:r>
      <w:r w:rsidR="00C7465A">
        <w:fldChar w:fldCharType="separate"/>
      </w:r>
      <w:r w:rsidR="00492AFA">
        <w:rPr>
          <w:noProof/>
        </w:rPr>
        <w:t>3</w:t>
      </w:r>
      <w:r w:rsidR="00C7465A">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83"/>
    </w:p>
    <w:p w:rsidR="001254E8" w:rsidRPr="001254E8" w:rsidRDefault="001254E8" w:rsidP="001254E8"/>
    <w:p w:rsidR="001254E8" w:rsidRDefault="001254E8" w:rsidP="001254E8">
      <w:pPr>
        <w:pStyle w:val="berschrift2"/>
      </w:pPr>
      <w:bookmarkStart w:id="84" w:name="_Toc536049188"/>
      <w:r>
        <w:lastRenderedPageBreak/>
        <w:t>Datensätze</w:t>
      </w:r>
      <w:bookmarkEnd w:id="84"/>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BF17DE">
        <w:t>11.2</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1F200C">
        <w:instrText xml:space="preserve"> ADDIN ZOTERO_ITEM CSL_CITATION {"citationID":"fsxbUD50","properties":{"formattedCitation":"[30]","plainCitation":"[30]","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1F200C" w:rsidRPr="001F200C">
        <w:t>[30]</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85" w:name="_Toc53604924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21</w:t>
      </w:r>
      <w:r w:rsidR="00BA1753">
        <w:rPr>
          <w:noProof/>
        </w:rPr>
        <w:fldChar w:fldCharType="end"/>
      </w:r>
      <w:r>
        <w:rPr>
          <w:noProof/>
        </w:rPr>
        <w:t>: Zusammenfassung der Bodenmessstation Luzern in der Allmend.</w:t>
      </w:r>
      <w:bookmarkEnd w:id="85"/>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F12098">
      <w:pPr>
        <w:pStyle w:val="berschrift1"/>
        <w:spacing w:before="600"/>
      </w:pPr>
      <w:bookmarkStart w:id="86" w:name="_Toc536049189"/>
      <w:r>
        <w:lastRenderedPageBreak/>
        <w:t>Hardware</w:t>
      </w:r>
      <w:bookmarkEnd w:id="86"/>
      <w:r>
        <w:t xml:space="preserve"> </w:t>
      </w:r>
    </w:p>
    <w:p w:rsidR="0050518C" w:rsidRDefault="0050518C" w:rsidP="0050518C">
      <w:pPr>
        <w:spacing w:after="360"/>
        <w:rPr>
          <w:color w:val="000000" w:themeColor="text1"/>
        </w:rPr>
      </w:pPr>
      <w:r>
        <w:rPr>
          <w:color w:val="000000" w:themeColor="text1"/>
        </w:rPr>
        <w:t>Da an beiden Standorten Strom zur Verfügung steht, ist der Prototyp der Sky Camera für Netzbetrieb ausgelegt. Abgesehen von der Kuppelheizung, die über ein eigenes Netzteil gespeist wird, werden die restlichen Baugruppen über das Raspberry Pi mit Strom versorgt. Das Raspberry Pi bietet sowohl 5V, wie auch 3V Spannungsversorgung an. Dies erlaubt es neben den 3V gespiesen Sensoren, auch den Lüfter der Entfeuchtungsanlage über das Raspberry Pi zu versorgen. Die nachfolgende schematische Darstellung der e</w:t>
      </w:r>
      <w:r w:rsidR="004F414A">
        <w:rPr>
          <w:color w:val="000000" w:themeColor="text1"/>
        </w:rPr>
        <w:t>inzelnen Baugruppen, fasst das B</w:t>
      </w:r>
      <w:r>
        <w:rPr>
          <w:color w:val="000000" w:themeColor="text1"/>
        </w:rPr>
        <w:t>eschriebe nochmals zusammen.</w:t>
      </w:r>
    </w:p>
    <w:p w:rsidR="0050518C" w:rsidRDefault="0050518C" w:rsidP="0050518C">
      <w:pPr>
        <w:keepNext/>
        <w:jc w:val="center"/>
      </w:pPr>
      <w:r>
        <w:rPr>
          <w:noProof/>
          <w:lang w:val="de-CH" w:eastAsia="de-CH"/>
        </w:rPr>
        <w:drawing>
          <wp:inline distT="0" distB="0" distL="0" distR="0" wp14:anchorId="20ECAE26" wp14:editId="32E1BD99">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50518C" w:rsidRPr="00222FB3" w:rsidRDefault="0050518C" w:rsidP="0050518C">
      <w:pPr>
        <w:pStyle w:val="Beschriftung"/>
        <w:jc w:val="center"/>
      </w:pPr>
      <w:bookmarkStart w:id="87" w:name="_Toc536049241"/>
      <w:r>
        <w:t xml:space="preserve">Abbildung </w:t>
      </w:r>
      <w:r>
        <w:rPr>
          <w:noProof/>
        </w:rPr>
        <w:fldChar w:fldCharType="begin"/>
      </w:r>
      <w:r>
        <w:rPr>
          <w:noProof/>
        </w:rPr>
        <w:instrText xml:space="preserve"> SEQ Abbildung \* ARABIC </w:instrText>
      </w:r>
      <w:r>
        <w:rPr>
          <w:noProof/>
        </w:rPr>
        <w:fldChar w:fldCharType="separate"/>
      </w:r>
      <w:r w:rsidR="00616002">
        <w:rPr>
          <w:noProof/>
        </w:rPr>
        <w:t>22</w:t>
      </w:r>
      <w:r>
        <w:rPr>
          <w:noProof/>
        </w:rPr>
        <w:fldChar w:fldCharType="end"/>
      </w:r>
      <w:r>
        <w:rPr>
          <w:noProof/>
        </w:rPr>
        <w:t>: Bestandteile der Sky Camera</w:t>
      </w:r>
      <w:bookmarkEnd w:id="87"/>
    </w:p>
    <w:p w:rsidR="0050518C" w:rsidRPr="0050518C" w:rsidRDefault="0050518C" w:rsidP="0050518C"/>
    <w:p w:rsidR="00A87954" w:rsidRDefault="00A87954" w:rsidP="00F12098">
      <w:pPr>
        <w:pStyle w:val="berschrift2"/>
        <w:spacing w:before="120"/>
      </w:pPr>
      <w:bookmarkStart w:id="88" w:name="_Toc536049190"/>
      <w:r>
        <w:t>Kameragehäuse</w:t>
      </w:r>
      <w:bookmarkEnd w:id="88"/>
    </w:p>
    <w:p w:rsidR="002857DE" w:rsidRDefault="00ED1AC6" w:rsidP="00452D93">
      <w:r>
        <w:t xml:space="preserve">Als </w:t>
      </w:r>
      <w:r w:rsidR="00772E0D">
        <w:t>Prototypen G</w:t>
      </w:r>
      <w:r>
        <w:t xml:space="preserve">ehäuse </w:t>
      </w:r>
      <w:r w:rsidR="00772E0D">
        <w:t>bietet sich ein kleiner Kunst</w:t>
      </w:r>
      <w:r w:rsidR="001C2C71">
        <w:t>stoffk</w:t>
      </w:r>
      <w:r w:rsidR="00D03788">
        <w:t>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9" w:name="_Toc53604924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23</w:t>
      </w:r>
      <w:r w:rsidR="00BA1753">
        <w:rPr>
          <w:noProof/>
        </w:rPr>
        <w:fldChar w:fldCharType="end"/>
      </w:r>
      <w:r>
        <w:t xml:space="preserve">: Kunststoffkoffer KK-S1 von Fireking, als </w:t>
      </w:r>
      <w:r w:rsidR="00BB65AC">
        <w:t>Kamera</w:t>
      </w:r>
      <w:r>
        <w:t xml:space="preserve"> Gehäuse.</w:t>
      </w:r>
      <w:bookmarkEnd w:id="89"/>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lastRenderedPageBreak/>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370E81">
      <w:pPr>
        <w:spacing w:before="0"/>
      </w:pPr>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E1730B">
            <w:pPr>
              <w:spacing w:before="0"/>
              <w:rPr>
                <w:b/>
                <w:color w:val="FF0000"/>
              </w:rPr>
            </w:pPr>
          </w:p>
          <w:p w:rsidR="00AA7C6E" w:rsidRDefault="00AA7C6E" w:rsidP="00E1730B">
            <w:pPr>
              <w:spacing w:before="0"/>
              <w:rPr>
                <w:b/>
                <w:color w:val="FF0000"/>
              </w:rPr>
            </w:pPr>
          </w:p>
          <w:p w:rsidR="00AA7C6E" w:rsidRDefault="00AA7C6E" w:rsidP="00E1730B">
            <w:pPr>
              <w:spacing w:before="0"/>
              <w:rPr>
                <w:b/>
                <w:color w:val="FF0000"/>
              </w:rPr>
            </w:pPr>
          </w:p>
          <w:p w:rsidR="00AA7C6E" w:rsidRDefault="00AA7C6E" w:rsidP="00E1730B">
            <w:pPr>
              <w:spacing w:before="0"/>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E1730B">
            <w:pPr>
              <w:keepNext/>
              <w:spacing w:before="0"/>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370E81">
      <w:pPr>
        <w:pStyle w:val="Beschriftung"/>
        <w:spacing w:before="0"/>
        <w:jc w:val="left"/>
        <w:rPr>
          <w:b/>
          <w:color w:val="FF0000"/>
        </w:rPr>
      </w:pPr>
      <w:bookmarkStart w:id="90" w:name="_Toc53604924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24</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90"/>
    </w:p>
    <w:p w:rsidR="00466E02" w:rsidRDefault="00466E02" w:rsidP="00DA1BFD">
      <w:pPr>
        <w:pStyle w:val="berschrift2"/>
      </w:pPr>
      <w:bookmarkStart w:id="91" w:name="_Toc536049191"/>
      <w:r>
        <w:t>Sensoren</w:t>
      </w:r>
      <w:bookmarkEnd w:id="91"/>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BF7B59" w:rsidRDefault="00BF7B59" w:rsidP="00BF7B59">
      <w:pPr>
        <w:keepNext/>
        <w:jc w:val="center"/>
      </w:pPr>
      <w:r>
        <w:rPr>
          <w:noProof/>
          <w:lang w:val="de-CH" w:eastAsia="de-CH"/>
        </w:rPr>
        <w:drawing>
          <wp:inline distT="0" distB="0" distL="0" distR="0" wp14:anchorId="0CCA2211" wp14:editId="4189AA49">
            <wp:extent cx="4038600" cy="1833049"/>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38600" cy="1833049"/>
                    </a:xfrm>
                    <a:prstGeom prst="rect">
                      <a:avLst/>
                    </a:prstGeom>
                    <a:noFill/>
                    <a:ln>
                      <a:noFill/>
                    </a:ln>
                  </pic:spPr>
                </pic:pic>
              </a:graphicData>
            </a:graphic>
          </wp:inline>
        </w:drawing>
      </w:r>
    </w:p>
    <w:p w:rsidR="00BF7B59" w:rsidRDefault="00BF7B59" w:rsidP="00BF7B59">
      <w:pPr>
        <w:pStyle w:val="Beschriftung"/>
        <w:jc w:val="center"/>
      </w:pPr>
      <w:bookmarkStart w:id="92" w:name="_Toc536049244"/>
      <w:r>
        <w:t xml:space="preserve">Abbildung </w:t>
      </w:r>
      <w:r>
        <w:rPr>
          <w:noProof/>
        </w:rPr>
        <w:fldChar w:fldCharType="begin"/>
      </w:r>
      <w:r>
        <w:rPr>
          <w:noProof/>
        </w:rPr>
        <w:instrText xml:space="preserve"> SEQ Abbildung \* ARABIC </w:instrText>
      </w:r>
      <w:r>
        <w:rPr>
          <w:noProof/>
        </w:rPr>
        <w:fldChar w:fldCharType="separate"/>
      </w:r>
      <w:r w:rsidR="00616002">
        <w:rPr>
          <w:noProof/>
        </w:rPr>
        <w:t>25</w:t>
      </w:r>
      <w:r>
        <w:rPr>
          <w:noProof/>
        </w:rPr>
        <w:fldChar w:fldCharType="end"/>
      </w:r>
      <w:r>
        <w:t>: Links: Detailaufnahme Objektiv, Sensoren und Widerstandsheizung unter der Acrylkuppel. Rechts: Infrarot Aussenthermometer MLX90614 zur Detektion von Wolken.</w:t>
      </w:r>
      <w:bookmarkEnd w:id="92"/>
    </w:p>
    <w:p w:rsidR="00206EFC" w:rsidRDefault="00206EFC" w:rsidP="00466E02">
      <w:r>
        <w:lastRenderedPageBreak/>
        <w:t xml:space="preserve">Im Innern der </w:t>
      </w:r>
      <w:r w:rsidR="00FF763F">
        <w:t>Entfeuchtungsanlage</w:t>
      </w:r>
      <w:r>
        <w:t>, die im Kapitel</w:t>
      </w:r>
      <w:r w:rsidR="00AF41E3">
        <w:t xml:space="preserve"> </w:t>
      </w:r>
      <w:r w:rsidR="00AF41E3">
        <w:fldChar w:fldCharType="begin"/>
      </w:r>
      <w:r w:rsidR="00AF41E3">
        <w:instrText xml:space="preserve"> REF _Ref535783666 \r \h </w:instrText>
      </w:r>
      <w:r w:rsidR="00AF41E3">
        <w:fldChar w:fldCharType="separate"/>
      </w:r>
      <w:r w:rsidR="00BF17DE">
        <w:t>10.4</w:t>
      </w:r>
      <w:r w:rsidR="00AF41E3">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16438C" w:rsidRDefault="006976FC" w:rsidP="0016438C">
      <w:pPr>
        <w:pStyle w:val="berschrift3"/>
      </w:pPr>
      <w:r>
        <w:t xml:space="preserve"> </w:t>
      </w:r>
      <w:bookmarkStart w:id="93" w:name="_Toc536049192"/>
      <w:r w:rsidR="00CD2957">
        <w:t>Kontaktloses</w:t>
      </w:r>
      <w:r w:rsidR="0016438C">
        <w:t xml:space="preserve"> Infrarotthermometer </w:t>
      </w:r>
      <w:r w:rsidR="00CD2957">
        <w:t>MLX90614</w:t>
      </w:r>
      <w:bookmarkEnd w:id="93"/>
    </w:p>
    <w:p w:rsidR="00A810F5" w:rsidRDefault="00C4531F" w:rsidP="004A1725">
      <w:pPr>
        <w:spacing w:after="100" w:afterAutospacing="1"/>
      </w:pPr>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4" w:name="_Toc535768713"/>
      <w:r>
        <w:t xml:space="preserve">Tabelle </w:t>
      </w:r>
      <w:r w:rsidR="00C7465A">
        <w:fldChar w:fldCharType="begin"/>
      </w:r>
      <w:r w:rsidR="00C7465A">
        <w:instrText xml:space="preserve"> SEQ Tabelle \* ARABIC </w:instrText>
      </w:r>
      <w:r w:rsidR="00C7465A">
        <w:fldChar w:fldCharType="separate"/>
      </w:r>
      <w:r w:rsidR="00492AFA">
        <w:rPr>
          <w:noProof/>
        </w:rPr>
        <w:t>4</w:t>
      </w:r>
      <w:r w:rsidR="00C7465A">
        <w:fldChar w:fldCharType="end"/>
      </w:r>
      <w:r>
        <w:rPr>
          <w:noProof/>
        </w:rPr>
        <w:t xml:space="preserve">: </w:t>
      </w:r>
      <w:r w:rsidRPr="00503807">
        <w:rPr>
          <w:noProof/>
        </w:rPr>
        <w:t>Spezifikationen Melexis MLX90614ESF-BCI</w:t>
      </w:r>
      <w:r>
        <w:rPr>
          <w:noProof/>
        </w:rPr>
        <w:t>.</w:t>
      </w:r>
      <w:bookmarkEnd w:id="94"/>
    </w:p>
    <w:p w:rsidR="00C4531F" w:rsidRDefault="00CD2957" w:rsidP="00CD2957">
      <w:pPr>
        <w:pStyle w:val="berschrift4"/>
        <w:tabs>
          <w:tab w:val="clear" w:pos="864"/>
        </w:tabs>
        <w:ind w:left="720" w:hanging="720"/>
      </w:pPr>
      <w:r>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001F200C">
        <w:rPr>
          <w:lang w:val="de-CH"/>
        </w:rPr>
        <w:instrText xml:space="preserve"> ADDIN ZOTERO_ITEM CSL_CITATION {"citationID":"SLoV2wZ9","properties":{"formattedCitation":"[31]","plainCitation":"[31]","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001F200C" w:rsidRPr="001F200C">
        <w:t>[31]</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t>
      </w:r>
      <w:r w:rsidR="00930317">
        <w:lastRenderedPageBreak/>
        <w:t xml:space="preserve">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w:t>
      </w:r>
      <w:r w:rsidR="00E369A6" w:rsidRPr="003C6317">
        <w:t xml:space="preserve">Steigt nun die Luft im Verlauf des Tages auf und </w:t>
      </w:r>
      <w:r w:rsidR="00025EB6" w:rsidRPr="003C6317">
        <w:t>erreicht</w:t>
      </w:r>
      <w:r w:rsidR="00E369A6" w:rsidRPr="003C6317">
        <w:t xml:space="preserve"> eine Höhe von 1‘040</w:t>
      </w:r>
      <w:r w:rsidR="00025EB6" w:rsidRPr="003C6317">
        <w:rPr>
          <w:rStyle w:val="Funotenzeichen"/>
        </w:rPr>
        <w:footnoteReference w:id="10"/>
      </w:r>
      <w:r w:rsidR="00025EB6" w:rsidRPr="003C6317">
        <w:t xml:space="preserve"> </w:t>
      </w:r>
      <w:r w:rsidR="003E5509" w:rsidRPr="003C6317">
        <w:t>Metern, dann wird sie auf 5.6 °C abgekühlt sein. Damit hat sie ihren Taupunkt erreicht, sodass bei weiterem Aufstieg</w:t>
      </w:r>
      <w:r w:rsidR="00242114" w:rsidRPr="003C6317">
        <w:t>,</w:t>
      </w:r>
      <w:r w:rsidR="003E5509" w:rsidRPr="003C6317">
        <w:t xml:space="preserve"> der enthaltene Wasserdampf </w:t>
      </w:r>
      <w:r w:rsidR="003E5509">
        <w:t>kondensiert. Es entsteht eine Wolke. Auf diese Weise lässt sich abschätz</w:t>
      </w:r>
      <w:r w:rsidR="00F121E4">
        <w:t xml:space="preserve">en, in welcher Höhe die Wolkenbildung einsetzt </w:t>
      </w:r>
      <w:r w:rsidR="00F121E4">
        <w:fldChar w:fldCharType="begin"/>
      </w:r>
      <w:r w:rsidR="001F200C">
        <w:instrText xml:space="preserve"> ADDIN ZOTERO_ITEM CSL_CITATION {"citationID":"srOzZZso","properties":{"formattedCitation":"[32]","plainCitation":"[32]","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1F200C" w:rsidRPr="001F200C">
        <w:t>[32]</w:t>
      </w:r>
      <w:r w:rsidR="00F121E4">
        <w:fldChar w:fldCharType="end"/>
      </w:r>
      <w:r w:rsidR="00F121E4">
        <w:t xml:space="preserve">. </w:t>
      </w:r>
    </w:p>
    <w:p w:rsidR="00A41159" w:rsidRDefault="00D610D5" w:rsidP="00615F6C">
      <w:pPr>
        <w:spacing w:after="240"/>
      </w:pPr>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r w:rsidR="00A41159">
        <w:tab/>
      </w:r>
      <w:r w:rsidR="00A41159">
        <w:tab/>
      </w:r>
    </w:p>
    <w:p w:rsidR="00FA0F67" w:rsidRDefault="00FA0F67" w:rsidP="00FA0F67"/>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F3A0D" w:rsidTr="00615F6C">
        <w:tc>
          <w:tcPr>
            <w:tcW w:w="7088" w:type="dxa"/>
            <w:shd w:val="clear" w:color="auto" w:fill="auto"/>
          </w:tcPr>
          <w:p w:rsidR="00EF3A0D" w:rsidRPr="00607B8F" w:rsidRDefault="00EF3A0D" w:rsidP="008B0734">
            <w:pPr>
              <w:spacing w:before="0"/>
              <w:jc w:val="center"/>
              <w:rPr>
                <w:sz w:val="18"/>
                <w:szCs w:val="18"/>
              </w:rP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t xml:space="preserve">  </w:t>
            </w:r>
            <w:r w:rsidRPr="00075D21">
              <w:t xml:space="preserve"> </w:t>
            </w:r>
          </w:p>
        </w:tc>
        <w:tc>
          <w:tcPr>
            <w:tcW w:w="0" w:type="dxa"/>
            <w:tcBorders>
              <w:left w:val="nil"/>
            </w:tcBorders>
            <w:shd w:val="clear" w:color="auto" w:fill="auto"/>
          </w:tcPr>
          <w:p w:rsidR="00EF3A0D" w:rsidRPr="00087DEA" w:rsidRDefault="00EF3A0D" w:rsidP="00087DEA">
            <w:pPr>
              <w:pStyle w:val="Beschriftung"/>
              <w:keepNext/>
              <w:spacing w:before="0" w:after="0"/>
              <w:jc w:val="center"/>
            </w:pPr>
            <w:r>
              <w:t>(</w:t>
            </w:r>
          </w:p>
        </w:tc>
        <w:tc>
          <w:tcPr>
            <w:tcW w:w="1275" w:type="dxa"/>
            <w:shd w:val="clear" w:color="auto" w:fill="auto"/>
          </w:tcPr>
          <w:p w:rsidR="00EF3A0D" w:rsidRPr="00087DEA" w:rsidRDefault="00EF3A0D" w:rsidP="00634D24">
            <w:pPr>
              <w:pStyle w:val="Beschriftung"/>
              <w:keepNext/>
              <w:spacing w:before="0" w:after="0"/>
              <w:jc w:val="left"/>
            </w:pPr>
            <w:r>
              <w:fldChar w:fldCharType="begin"/>
            </w:r>
            <w:r>
              <w:instrText xml:space="preserve"> STYLEREF 1 \s </w:instrText>
            </w:r>
            <w:r>
              <w:fldChar w:fldCharType="separate"/>
            </w:r>
            <w:r w:rsidR="00BF17DE">
              <w:rPr>
                <w:noProof/>
              </w:rPr>
              <w:t>10</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FA0F67" w:rsidRDefault="00FA0F67" w:rsidP="00FA0F67">
      <w:bookmarkStart w:id="95" w:name="_Ref534303385"/>
    </w:p>
    <w:p w:rsidR="00A87954" w:rsidRDefault="00A87954" w:rsidP="00A87954">
      <w:pPr>
        <w:pStyle w:val="berschrift2"/>
      </w:pPr>
      <w:bookmarkStart w:id="96" w:name="_Toc536049193"/>
      <w:r>
        <w:t>Kameradom Heizung</w:t>
      </w:r>
      <w:bookmarkEnd w:id="96"/>
    </w:p>
    <w:p w:rsidR="00A87954" w:rsidRDefault="00A87954" w:rsidP="00A87954">
      <w:r>
        <w:t xml:space="preserve">Erste Aufnahmen mit der Sky Camera haben gezeigt, dass die Acrylkuppel bei niedriger Lufttemperatur und hoher Luftfeuchtigkeit häufig von innen und aussen beschlagen ist. Die Kuppel beschlägt von aussen, wenn dessen Temperatur, der Taupunkttemperatur entspricht oder tiefer als diese liegt. </w:t>
      </w:r>
    </w:p>
    <w:p w:rsidR="00A87954" w:rsidRDefault="00A87954" w:rsidP="00A87954">
      <w:r>
        <w:t xml:space="preserve">Um das Beschlagen der Acrylkuppel von aussen zu verhindern, muss das Äussere der Acrylkuppel über den Taupunkt erwärmt werden. Dies kann durch eine Heizung im Innern der Kuppel erreicht werden. Die naheliegendste Variante einer einfachen Heizung, besteht aus mehreren in Serie geschalteten Leistungswiderständen. Es wurden insgesamt zwölf 1 Watt Leistungswiderstände in Serie geschaltet, und am Boden der Kuppel angebracht. Die Widerstandsheizung wird durch ein verstellbares 220AC/12DV - Steckernetzteil gespiesen. Die Ausgangsspannung des Netzteils, lässt sich von 4 Volt bis 12 Volt, in Schritten von 1 Volt einstellen. </w:t>
      </w:r>
    </w:p>
    <w:p w:rsidR="00A87954" w:rsidRDefault="00A87954" w:rsidP="00A87954">
      <w:r>
        <w:t>Um das Beschlagen von innen zu verhindern, muss die Luftfeuchtigkeit innerhalb der Kuppel reguliert werden. Dies wird mittels einer integrierten Entfeuchtungsanlage erreicht, die im folgenden Kapitel näher beschrieben wird.</w:t>
      </w:r>
    </w:p>
    <w:p w:rsidR="001E4B00" w:rsidRDefault="00794A71" w:rsidP="00FA0F67">
      <w:pPr>
        <w:pStyle w:val="berschrift2"/>
      </w:pPr>
      <w:bookmarkStart w:id="97" w:name="_Ref535783666"/>
      <w:bookmarkStart w:id="98" w:name="_Toc536049194"/>
      <w:r>
        <w:t>Entfeuchtungsanlage</w:t>
      </w:r>
      <w:bookmarkEnd w:id="95"/>
      <w:bookmarkEnd w:id="97"/>
      <w:bookmarkEnd w:id="98"/>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w:t>
      </w:r>
      <w:r w:rsidR="002C4E25">
        <w:t>en</w:t>
      </w:r>
      <w:r w:rsidR="0015666C">
        <w:t>mittel</w:t>
      </w:r>
      <w:r w:rsidR="00861828">
        <w:t xml:space="preserve"> und einem eingebauten Lüfter</w:t>
      </w:r>
      <w:r w:rsidR="0015666C">
        <w:t xml:space="preserve">. </w:t>
      </w:r>
    </w:p>
    <w:p w:rsidR="00861828" w:rsidRPr="00166F34" w:rsidRDefault="009B6A0A" w:rsidP="00861828">
      <w:r>
        <w:t>Das</w:t>
      </w:r>
      <w:r w:rsidR="00861828">
        <w:t xml:space="preserve"> </w:t>
      </w:r>
      <w:r w:rsidR="0065290B">
        <w:t xml:space="preserve">Trockenmittel </w:t>
      </w:r>
      <w:r>
        <w:t>ist ein</w:t>
      </w:r>
      <w:r w:rsidR="00861828">
        <w:t xml:space="preserve"> sogenanntes Molekularsieb </w:t>
      </w:r>
      <w:r w:rsidR="00861828">
        <w:fldChar w:fldCharType="begin"/>
      </w:r>
      <w:r w:rsidR="001F200C">
        <w:instrText xml:space="preserve"> ADDIN ZOTERO_ITEM CSL_CITATION {"citationID":"qGYidZ4F","properties":{"formattedCitation":"[33]","plainCitation":"[33]","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1F200C" w:rsidRPr="001F200C">
        <w:t>[33]</w:t>
      </w:r>
      <w:r w:rsidR="00861828">
        <w:fldChar w:fldCharType="end"/>
      </w:r>
      <w:r w:rsidR="00861828">
        <w:t>, dass aus synthetisiertem Zeolithe</w:t>
      </w:r>
      <w:r w:rsidR="00861828">
        <w:rPr>
          <w:rStyle w:val="Funotenzeichen"/>
        </w:rPr>
        <w:footnoteReference w:id="11"/>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 xml:space="preserve">sich zur sogenannten scharfen Trocknung, bei der jegliche Feuchtigkeit dem Gas entzogen wird und im </w:t>
      </w:r>
      <w:r w:rsidR="0065290B">
        <w:t xml:space="preserve">Trockenmittel </w:t>
      </w:r>
      <w:r w:rsidR="00861828">
        <w:t xml:space="preserve">eingelagert wird. Durch Erhitzen bei 250 – 350° C, kann das </w:t>
      </w:r>
      <w:r w:rsidR="0065290B">
        <w:t xml:space="preserve">Trockenmittel </w:t>
      </w:r>
      <w:r w:rsidR="00861828">
        <w:t>für den Wiedergebrauch, regeneriert werden.</w:t>
      </w:r>
    </w:p>
    <w:p w:rsidR="00861828" w:rsidRDefault="00861828" w:rsidP="00861828">
      <w:pPr>
        <w:keepNext/>
        <w:jc w:val="center"/>
      </w:pPr>
      <w:r>
        <w:rPr>
          <w:noProof/>
          <w:lang w:val="de-CH" w:eastAsia="de-CH"/>
        </w:rPr>
        <w:lastRenderedPageBreak/>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99" w:name="_Toc536049245"/>
      <w:r>
        <w:t xml:space="preserve">Abbildung </w:t>
      </w:r>
      <w:r>
        <w:rPr>
          <w:noProof/>
        </w:rPr>
        <w:fldChar w:fldCharType="begin"/>
      </w:r>
      <w:r>
        <w:rPr>
          <w:noProof/>
        </w:rPr>
        <w:instrText xml:space="preserve"> SEQ Abbildung \* ARABIC </w:instrText>
      </w:r>
      <w:r>
        <w:rPr>
          <w:noProof/>
        </w:rPr>
        <w:fldChar w:fldCharType="separate"/>
      </w:r>
      <w:r w:rsidR="00616002">
        <w:rPr>
          <w:noProof/>
        </w:rPr>
        <w:t>26</w:t>
      </w:r>
      <w:r>
        <w:rPr>
          <w:noProof/>
        </w:rPr>
        <w:fldChar w:fldCharType="end"/>
      </w:r>
      <w:r>
        <w:rPr>
          <w:noProof/>
        </w:rPr>
        <w:t xml:space="preserve">: </w:t>
      </w:r>
      <w:r>
        <w:t>Molekularsieb Perlen, zur scharfen Trocknung feuchter Luft.</w:t>
      </w:r>
      <w:bookmarkEnd w:id="99"/>
    </w:p>
    <w:p w:rsidR="0099740F" w:rsidRDefault="00DC2CA3" w:rsidP="00BF7B59">
      <w:pPr>
        <w:spacing w:after="24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w:t>
      </w:r>
      <w:r w:rsidR="0065290B">
        <w:t>Trockenmittel</w:t>
      </w:r>
      <w:r w:rsidR="0015666C">
        <w:t xml:space="preserve">,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100" w:name="_Toc536049246"/>
      <w:r>
        <w:t xml:space="preserve">Abbildung </w:t>
      </w:r>
      <w:r>
        <w:rPr>
          <w:noProof/>
        </w:rPr>
        <w:fldChar w:fldCharType="begin"/>
      </w:r>
      <w:r>
        <w:rPr>
          <w:noProof/>
        </w:rPr>
        <w:instrText xml:space="preserve"> SEQ Abbildung \* ARABIC </w:instrText>
      </w:r>
      <w:r>
        <w:rPr>
          <w:noProof/>
        </w:rPr>
        <w:fldChar w:fldCharType="separate"/>
      </w:r>
      <w:r w:rsidR="00616002">
        <w:rPr>
          <w:noProof/>
        </w:rPr>
        <w:t>27</w:t>
      </w:r>
      <w:r>
        <w:rPr>
          <w:noProof/>
        </w:rPr>
        <w:fldChar w:fldCharType="end"/>
      </w:r>
      <w:r>
        <w:rPr>
          <w:noProof/>
        </w:rPr>
        <w:t xml:space="preserve">: Links Aufsicht und rechts Seitenansicht der </w:t>
      </w:r>
      <w:r>
        <w:t>Entfeuchtungsanlage</w:t>
      </w:r>
      <w:r>
        <w:rPr>
          <w:noProof/>
        </w:rPr>
        <w:t>.</w:t>
      </w:r>
      <w:bookmarkEnd w:id="100"/>
    </w:p>
    <w:p w:rsidR="0099740F" w:rsidRDefault="00FC6477" w:rsidP="00FA0F67">
      <w:pPr>
        <w:spacing w:before="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7A203A">
        <w:t>ausgetauscht werden kann</w:t>
      </w:r>
      <w:r w:rsidR="0099740F">
        <w:t>.</w:t>
      </w:r>
      <w:r w:rsidR="003E74FA">
        <w:t xml:space="preserve"> </w:t>
      </w:r>
      <w:r w:rsidR="0099740F">
        <w:t xml:space="preserve">Auf diese Weise kann ein gesättigtes </w:t>
      </w:r>
      <w:r w:rsidR="0065290B">
        <w:t>Trockenmittel</w:t>
      </w:r>
      <w:r w:rsidR="0099740F">
        <w:t>, schnell ersetzt werden, ohne dass die Kamera deswegen zu lange ausser Betrieb</w:t>
      </w:r>
      <w:r w:rsidR="007A203A">
        <w:t xml:space="preserve"> bleibt.</w:t>
      </w:r>
      <w:r w:rsidR="0099740F">
        <w:t xml:space="preserve"> </w:t>
      </w:r>
    </w:p>
    <w:p w:rsidR="005F4855" w:rsidRDefault="005F4855" w:rsidP="005F4855">
      <w:pPr>
        <w:keepNext/>
        <w:jc w:val="center"/>
      </w:pPr>
      <w:r>
        <w:rPr>
          <w:noProof/>
          <w:lang w:val="de-CH" w:eastAsia="de-CH"/>
        </w:rPr>
        <w:drawing>
          <wp:inline distT="0" distB="0" distL="0" distR="0" wp14:anchorId="10B174E9" wp14:editId="02DEB95C">
            <wp:extent cx="5073650" cy="1444836"/>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139765" cy="1463664"/>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101" w:name="_Toc53604924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28</w:t>
      </w:r>
      <w:r w:rsidR="00BA1753">
        <w:rPr>
          <w:noProof/>
        </w:rPr>
        <w:fldChar w:fldCharType="end"/>
      </w:r>
      <w:r>
        <w:t>: Links: geöffnete Entfeuchtungsanlage. Rechts: Entfeuchtungsanlage von vorne.</w:t>
      </w:r>
      <w:bookmarkEnd w:id="101"/>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102" w:name="_Toc53604924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6002">
        <w:rPr>
          <w:noProof/>
        </w:rPr>
        <w:t>29</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102"/>
    </w:p>
    <w:p w:rsidR="00763CB2" w:rsidRDefault="00763CB2" w:rsidP="00763CB2">
      <w:pPr>
        <w:pStyle w:val="berschrift2"/>
      </w:pPr>
      <w:bookmarkStart w:id="103" w:name="_Toc536049195"/>
      <w:r>
        <w:lastRenderedPageBreak/>
        <w:t>Fischaugenobjektiv</w:t>
      </w:r>
      <w:bookmarkEnd w:id="103"/>
    </w:p>
    <w:p w:rsidR="00DF703A" w:rsidRDefault="00104044" w:rsidP="00763CB2">
      <w:r>
        <w:t>Für die Vorhersage der Sonneneinstrahlung mittels Himmelsbilder, muss der gesamte Himmel erfasst werden. Für gewöhnlich wird ein Fischaugenobjektiv mit 180° Sichtfeld eingesetzt</w:t>
      </w:r>
      <w:r w:rsidR="00DF703A">
        <w:t>, dass zum Himmel gerichtet ist,</w:t>
      </w:r>
      <w:r>
        <w:t xml:space="preserve"> um </w:t>
      </w:r>
      <w:r w:rsidR="00DF703A">
        <w:t xml:space="preserve">die gesamte Hemisphäre abzubilden.  Die so erhalten hemisphärischen Bilder ermöglichen ein Maximum an räumlicher Abdeckung. Die ProSekKa Sky Camera verwendet eine günstiges Fischaugenobjektiv mit 180° Sichtfeld. </w:t>
      </w:r>
    </w:p>
    <w:p w:rsidR="007E06D1" w:rsidRDefault="006A0191" w:rsidP="00763CB2">
      <w:r>
        <w:t xml:space="preserve">Fischaugenobjektive sind extreme Weitwinkelobjektive die eine unendlich ausgedehnte Szene (Horizont zu Horizont) auf einen endlichen Bildbereich abbilden. Dies führt zu starken Verzerrungen, vor allem gegen die Bilderränder hin. </w:t>
      </w:r>
      <w:r w:rsidR="007E06D1">
        <w:t xml:space="preserve">Es gibt </w:t>
      </w:r>
      <w:r>
        <w:t xml:space="preserve">eine Vielzahl von </w:t>
      </w:r>
      <w:r w:rsidR="007E06D1">
        <w:t>unterschiedlichen Projektionsarten, die bei der Herstellung von Fischaugenobjektiven verwendet werden. Dabei beschreibt eine bestimmte Projektionsgleichung, wie die vom Fischauge erfasste Szene auf die Bildebene abzubilden ist. Folgende Tabelle zeigt einen kleinen Auszug, aus der Vielzahl unterschiedlicher Projektionsgleichungen.</w:t>
      </w:r>
    </w:p>
    <w:p w:rsidR="00F6137B" w:rsidRDefault="00F6137B" w:rsidP="00763CB2"/>
    <w:tbl>
      <w:tblPr>
        <w:tblStyle w:val="Tabellenraster"/>
        <w:tblW w:w="7083" w:type="dxa"/>
        <w:jc w:val="center"/>
        <w:tblBorders>
          <w:top w:val="none" w:sz="0" w:space="0" w:color="auto"/>
          <w:left w:val="none" w:sz="0" w:space="0" w:color="auto"/>
          <w:bottom w:val="none" w:sz="0" w:space="0" w:color="auto"/>
          <w:right w:val="none" w:sz="0" w:space="0" w:color="auto"/>
        </w:tblBorders>
        <w:tblCellMar>
          <w:left w:w="0" w:type="dxa"/>
          <w:right w:w="0" w:type="dxa"/>
        </w:tblCellMar>
        <w:tblLook w:val="04A0" w:firstRow="1" w:lastRow="0" w:firstColumn="1" w:lastColumn="0" w:noHBand="0" w:noVBand="1"/>
      </w:tblPr>
      <w:tblGrid>
        <w:gridCol w:w="142"/>
        <w:gridCol w:w="1555"/>
        <w:gridCol w:w="1984"/>
        <w:gridCol w:w="1701"/>
        <w:gridCol w:w="1701"/>
      </w:tblGrid>
      <w:tr w:rsidR="00743157" w:rsidTr="00F6137B">
        <w:trPr>
          <w:trHeight w:val="188"/>
          <w:jc w:val="center"/>
        </w:trPr>
        <w:tc>
          <w:tcPr>
            <w:tcW w:w="1697" w:type="dxa"/>
            <w:gridSpan w:val="2"/>
            <w:shd w:val="clear" w:color="auto" w:fill="FFFFFF" w:themeFill="background1"/>
          </w:tcPr>
          <w:p w:rsidR="00743157" w:rsidRPr="00F6137B" w:rsidRDefault="00743157" w:rsidP="00743157">
            <w:pPr>
              <w:spacing w:before="0" w:line="240" w:lineRule="auto"/>
              <w:jc w:val="center"/>
              <w:rPr>
                <w:sz w:val="17"/>
                <w:szCs w:val="17"/>
              </w:rPr>
            </w:pPr>
            <w:r w:rsidRPr="00F6137B">
              <w:rPr>
                <w:sz w:val="17"/>
                <w:szCs w:val="17"/>
              </w:rPr>
              <w:t>Geradlinige Abbildung</w:t>
            </w:r>
          </w:p>
        </w:tc>
        <w:tc>
          <w:tcPr>
            <w:tcW w:w="1984" w:type="dxa"/>
            <w:shd w:val="clear" w:color="auto" w:fill="FFFFFF" w:themeFill="background1"/>
          </w:tcPr>
          <w:p w:rsidR="00743157" w:rsidRPr="00F6137B" w:rsidRDefault="00743157" w:rsidP="00743157">
            <w:pPr>
              <w:spacing w:before="0" w:line="240" w:lineRule="auto"/>
              <w:jc w:val="center"/>
              <w:rPr>
                <w:sz w:val="17"/>
                <w:szCs w:val="17"/>
              </w:rPr>
            </w:pPr>
            <w:r w:rsidRPr="00F6137B">
              <w:rPr>
                <w:sz w:val="17"/>
                <w:szCs w:val="17"/>
              </w:rPr>
              <w:t>Stereographische Abbildung</w:t>
            </w:r>
          </w:p>
        </w:tc>
        <w:tc>
          <w:tcPr>
            <w:tcW w:w="1701" w:type="dxa"/>
            <w:shd w:val="clear" w:color="auto" w:fill="FFFFFF" w:themeFill="background1"/>
          </w:tcPr>
          <w:p w:rsidR="00743157" w:rsidRPr="00F6137B" w:rsidRDefault="00743157" w:rsidP="00743157">
            <w:pPr>
              <w:spacing w:before="0" w:line="240" w:lineRule="auto"/>
              <w:jc w:val="center"/>
              <w:rPr>
                <w:sz w:val="17"/>
                <w:szCs w:val="17"/>
              </w:rPr>
            </w:pPr>
            <w:r w:rsidRPr="00F6137B">
              <w:rPr>
                <w:sz w:val="17"/>
                <w:szCs w:val="17"/>
              </w:rPr>
              <w:t>Winkeltreue Abbildung</w:t>
            </w:r>
          </w:p>
        </w:tc>
        <w:tc>
          <w:tcPr>
            <w:tcW w:w="1701" w:type="dxa"/>
            <w:shd w:val="clear" w:color="auto" w:fill="FFFFFF" w:themeFill="background1"/>
          </w:tcPr>
          <w:p w:rsidR="00743157" w:rsidRPr="00F6137B" w:rsidRDefault="00743157" w:rsidP="00743157">
            <w:pPr>
              <w:spacing w:before="0" w:line="240" w:lineRule="auto"/>
              <w:jc w:val="center"/>
              <w:rPr>
                <w:sz w:val="17"/>
                <w:szCs w:val="17"/>
              </w:rPr>
            </w:pPr>
            <w:r w:rsidRPr="00F6137B">
              <w:rPr>
                <w:sz w:val="17"/>
                <w:szCs w:val="17"/>
              </w:rPr>
              <w:t>Flächentreue Abbildung</w:t>
            </w:r>
          </w:p>
        </w:tc>
      </w:tr>
      <w:tr w:rsidR="00743157" w:rsidTr="00F6137B">
        <w:trPr>
          <w:gridBefore w:val="1"/>
          <w:wBefore w:w="142" w:type="dxa"/>
          <w:trHeight w:val="188"/>
          <w:jc w:val="center"/>
        </w:trPr>
        <w:tc>
          <w:tcPr>
            <w:tcW w:w="1555" w:type="dxa"/>
            <w:shd w:val="clear" w:color="auto" w:fill="FFFFFF" w:themeFill="background1"/>
          </w:tcPr>
          <w:p w:rsidR="00743157" w:rsidRPr="004E1CB3" w:rsidRDefault="00743157" w:rsidP="00743157">
            <w:pPr>
              <w:spacing w:before="0" w:line="240" w:lineRule="auto"/>
              <w:jc w:val="center"/>
              <w:rPr>
                <w:sz w:val="16"/>
                <w:szCs w:val="16"/>
              </w:rPr>
            </w:pPr>
            <m:oMathPara>
              <m:oMath>
                <m:r>
                  <w:rPr>
                    <w:rFonts w:ascii="Cambria Math" w:hAnsi="Cambria Math"/>
                    <w:sz w:val="16"/>
                    <w:szCs w:val="16"/>
                  </w:rPr>
                  <m:t>r=f</m:t>
                </m:r>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tan</m:t>
                    </m:r>
                  </m:fName>
                  <m:e>
                    <m:r>
                      <w:rPr>
                        <w:rFonts w:ascii="Cambria Math" w:hAnsi="Cambria Math"/>
                        <w:sz w:val="16"/>
                        <w:szCs w:val="16"/>
                      </w:rPr>
                      <m:t>θ</m:t>
                    </m:r>
                  </m:e>
                </m:func>
              </m:oMath>
            </m:oMathPara>
          </w:p>
        </w:tc>
        <w:tc>
          <w:tcPr>
            <w:tcW w:w="1984" w:type="dxa"/>
            <w:shd w:val="clear" w:color="auto" w:fill="FFFFFF" w:themeFill="background1"/>
          </w:tcPr>
          <w:p w:rsidR="00743157" w:rsidRPr="004E1CB3" w:rsidRDefault="00743157" w:rsidP="00743157">
            <w:pPr>
              <w:spacing w:before="0" w:line="240" w:lineRule="auto"/>
              <w:jc w:val="center"/>
              <w:rPr>
                <w:sz w:val="16"/>
                <w:szCs w:val="16"/>
              </w:rPr>
            </w:pPr>
            <m:oMathPara>
              <m:oMath>
                <m:r>
                  <w:rPr>
                    <w:rFonts w:ascii="Cambria Math" w:hAnsi="Cambria Math"/>
                    <w:sz w:val="16"/>
                    <w:szCs w:val="16"/>
                  </w:rPr>
                  <m:t>r=2f</m:t>
                </m:r>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tan</m:t>
                    </m:r>
                  </m:fName>
                  <m:e>
                    <m:f>
                      <m:fPr>
                        <m:type m:val="lin"/>
                        <m:ctrlPr>
                          <w:rPr>
                            <w:rFonts w:ascii="Cambria Math" w:hAnsi="Cambria Math"/>
                            <w:i/>
                            <w:sz w:val="16"/>
                            <w:szCs w:val="16"/>
                          </w:rPr>
                        </m:ctrlPr>
                      </m:fPr>
                      <m:num>
                        <m:r>
                          <w:rPr>
                            <w:rFonts w:ascii="Cambria Math" w:hAnsi="Cambria Math"/>
                            <w:sz w:val="16"/>
                            <w:szCs w:val="16"/>
                          </w:rPr>
                          <m:t>(θ</m:t>
                        </m:r>
                      </m:num>
                      <m:den>
                        <m:r>
                          <w:rPr>
                            <w:rFonts w:ascii="Cambria Math" w:hAnsi="Cambria Math"/>
                            <w:sz w:val="16"/>
                            <w:szCs w:val="16"/>
                          </w:rPr>
                          <m:t>2</m:t>
                        </m:r>
                      </m:den>
                    </m:f>
                    <m:r>
                      <w:rPr>
                        <w:rFonts w:ascii="Cambria Math" w:hAnsi="Cambria Math"/>
                        <w:sz w:val="16"/>
                        <w:szCs w:val="16"/>
                      </w:rPr>
                      <m:t>)</m:t>
                    </m:r>
                  </m:e>
                </m:func>
              </m:oMath>
            </m:oMathPara>
          </w:p>
        </w:tc>
        <w:tc>
          <w:tcPr>
            <w:tcW w:w="1701" w:type="dxa"/>
            <w:shd w:val="clear" w:color="auto" w:fill="FFFFFF" w:themeFill="background1"/>
          </w:tcPr>
          <w:p w:rsidR="00743157" w:rsidRPr="004E1CB3" w:rsidRDefault="00743157" w:rsidP="00743157">
            <w:pPr>
              <w:spacing w:before="0" w:line="240" w:lineRule="auto"/>
              <w:jc w:val="center"/>
              <w:rPr>
                <w:sz w:val="16"/>
                <w:szCs w:val="16"/>
              </w:rPr>
            </w:pPr>
            <m:oMathPara>
              <m:oMath>
                <m:r>
                  <w:rPr>
                    <w:rFonts w:ascii="Cambria Math" w:hAnsi="Cambria Math"/>
                    <w:sz w:val="16"/>
                    <w:szCs w:val="16"/>
                  </w:rPr>
                  <m:t>r=f</m:t>
                </m:r>
                <m:func>
                  <m:funcPr>
                    <m:ctrlPr>
                      <w:rPr>
                        <w:rFonts w:ascii="Cambria Math" w:hAnsi="Cambria Math"/>
                        <w:i/>
                        <w:sz w:val="16"/>
                        <w:szCs w:val="16"/>
                      </w:rPr>
                    </m:ctrlPr>
                  </m:funcPr>
                  <m:fName>
                    <m:r>
                      <m:rPr>
                        <m:sty m:val="p"/>
                      </m:rPr>
                      <w:rPr>
                        <w:rFonts w:ascii="Cambria Math" w:hAnsi="Cambria Math"/>
                        <w:sz w:val="16"/>
                        <w:szCs w:val="16"/>
                      </w:rPr>
                      <m:t>∙</m:t>
                    </m:r>
                  </m:fName>
                  <m:e>
                    <m:r>
                      <w:rPr>
                        <w:rFonts w:ascii="Cambria Math" w:hAnsi="Cambria Math"/>
                        <w:sz w:val="16"/>
                        <w:szCs w:val="16"/>
                      </w:rPr>
                      <m:t>θ</m:t>
                    </m:r>
                  </m:e>
                </m:func>
              </m:oMath>
            </m:oMathPara>
          </w:p>
        </w:tc>
        <w:tc>
          <w:tcPr>
            <w:tcW w:w="1701" w:type="dxa"/>
            <w:shd w:val="clear" w:color="auto" w:fill="FFFFFF" w:themeFill="background1"/>
          </w:tcPr>
          <w:p w:rsidR="00743157" w:rsidRPr="004E1CB3" w:rsidRDefault="00743157" w:rsidP="00743157">
            <w:pPr>
              <w:keepNext/>
              <w:spacing w:before="0" w:line="240" w:lineRule="auto"/>
              <w:jc w:val="center"/>
              <w:rPr>
                <w:sz w:val="16"/>
                <w:szCs w:val="16"/>
              </w:rPr>
            </w:pPr>
            <m:oMathPara>
              <m:oMath>
                <m:r>
                  <w:rPr>
                    <w:rFonts w:ascii="Cambria Math" w:hAnsi="Cambria Math"/>
                    <w:sz w:val="16"/>
                    <w:szCs w:val="16"/>
                  </w:rPr>
                  <m:t>r=2f</m:t>
                </m:r>
                <m:func>
                  <m:funcPr>
                    <m:ctrlPr>
                      <w:rPr>
                        <w:rFonts w:ascii="Cambria Math" w:hAnsi="Cambria Math"/>
                        <w:i/>
                        <w:sz w:val="16"/>
                        <w:szCs w:val="16"/>
                      </w:rPr>
                    </m:ctrlPr>
                  </m:funcPr>
                  <m:fName>
                    <m:r>
                      <m:rPr>
                        <m:sty m:val="p"/>
                      </m:rPr>
                      <w:rPr>
                        <w:rFonts w:ascii="Cambria Math" w:hAnsi="Cambria Math"/>
                        <w:sz w:val="16"/>
                        <w:szCs w:val="16"/>
                      </w:rPr>
                      <m:t>∙si</m:t>
                    </m:r>
                    <m:r>
                      <m:rPr>
                        <m:sty m:val="p"/>
                      </m:rPr>
                      <w:rPr>
                        <w:rFonts w:ascii="Cambria Math" w:hAnsi="Cambria Math"/>
                        <w:sz w:val="16"/>
                        <w:szCs w:val="16"/>
                      </w:rPr>
                      <m:t>n</m:t>
                    </m:r>
                  </m:fName>
                  <m:e>
                    <m:f>
                      <m:fPr>
                        <m:type m:val="lin"/>
                        <m:ctrlPr>
                          <w:rPr>
                            <w:rFonts w:ascii="Cambria Math" w:hAnsi="Cambria Math"/>
                            <w:i/>
                            <w:sz w:val="16"/>
                            <w:szCs w:val="16"/>
                          </w:rPr>
                        </m:ctrlPr>
                      </m:fPr>
                      <m:num>
                        <m:r>
                          <w:rPr>
                            <w:rFonts w:ascii="Cambria Math" w:hAnsi="Cambria Math"/>
                            <w:sz w:val="16"/>
                            <w:szCs w:val="16"/>
                          </w:rPr>
                          <m:t>(θ</m:t>
                        </m:r>
                      </m:num>
                      <m:den>
                        <m:r>
                          <w:rPr>
                            <w:rFonts w:ascii="Cambria Math" w:hAnsi="Cambria Math"/>
                            <w:sz w:val="16"/>
                            <w:szCs w:val="16"/>
                          </w:rPr>
                          <m:t>2</m:t>
                        </m:r>
                      </m:den>
                    </m:f>
                    <m:r>
                      <w:rPr>
                        <w:rFonts w:ascii="Cambria Math" w:hAnsi="Cambria Math"/>
                        <w:sz w:val="16"/>
                        <w:szCs w:val="16"/>
                      </w:rPr>
                      <m:t>)</m:t>
                    </m:r>
                  </m:e>
                </m:func>
              </m:oMath>
            </m:oMathPara>
          </w:p>
        </w:tc>
      </w:tr>
    </w:tbl>
    <w:p w:rsidR="007E06D1" w:rsidRDefault="00743157" w:rsidP="00F6137B">
      <w:pPr>
        <w:pStyle w:val="Beschriftung"/>
        <w:spacing w:before="240"/>
        <w:jc w:val="center"/>
      </w:pPr>
      <w:r>
        <w:t xml:space="preserve">Tabelle </w:t>
      </w:r>
      <w:r>
        <w:fldChar w:fldCharType="begin"/>
      </w:r>
      <w:r>
        <w:instrText xml:space="preserve"> SEQ Tabelle \* ARABIC </w:instrText>
      </w:r>
      <w:r>
        <w:fldChar w:fldCharType="separate"/>
      </w:r>
      <w:r w:rsidR="00492AFA">
        <w:rPr>
          <w:noProof/>
        </w:rPr>
        <w:t>5</w:t>
      </w:r>
      <w:r>
        <w:fldChar w:fldCharType="end"/>
      </w:r>
      <w:r>
        <w:rPr>
          <w:noProof/>
        </w:rPr>
        <w:t>: Beispiele verwendeter Projektionsgleichung für Fischaugenobjektive</w:t>
      </w:r>
      <w:r w:rsidR="00F6137B">
        <w:rPr>
          <w:noProof/>
        </w:rPr>
        <w:t xml:space="preserve"> </w:t>
      </w:r>
      <w:r w:rsidR="00F6137B">
        <w:rPr>
          <w:noProof/>
        </w:rPr>
        <w:fldChar w:fldCharType="begin"/>
      </w:r>
      <w:r w:rsidR="001F200C">
        <w:rPr>
          <w:noProof/>
        </w:rPr>
        <w:instrText xml:space="preserve"> ADDIN ZOTERO_ITEM CSL_CITATION {"citationID":"eiY8g38P","properties":{"formattedCitation":"[35]","plainCitation":"[35]","noteIndex":0},"citationItems":[{"id":504,"uris":["http://zotero.org/users/4187467/items/BAW3QLFV"],"uri":["http://zotero.org/users/4187467/items/BAW3QLFV"],"itemData":{"id":504,"type":"webpage","title":"Fisheye projection-models","URL":"http://michel.thoby.free.fr/Fisheye_history_short/Projections/Fisheye_projection-models.html","accessed":{"date-parts":[["2019",1,22]]}}}],"schema":"https://github.com/citation-style-language/schema/raw/master/csl-citation.json"} </w:instrText>
      </w:r>
      <w:r w:rsidR="00F6137B">
        <w:rPr>
          <w:noProof/>
        </w:rPr>
        <w:fldChar w:fldCharType="separate"/>
      </w:r>
      <w:r w:rsidR="001F200C" w:rsidRPr="001F200C">
        <w:t>[35]</w:t>
      </w:r>
      <w:r w:rsidR="00F6137B">
        <w:rPr>
          <w:noProof/>
        </w:rPr>
        <w:fldChar w:fldCharType="end"/>
      </w:r>
      <w:r>
        <w:rPr>
          <w:noProof/>
        </w:rPr>
        <w:t>.</w:t>
      </w:r>
    </w:p>
    <w:p w:rsidR="00F2797B" w:rsidRDefault="00394F6C" w:rsidP="00F2797B">
      <w:r>
        <w:t xml:space="preserve">Hersteller von Weitwinkelobjektiven </w:t>
      </w:r>
      <w:r w:rsidR="00F2797B">
        <w:t xml:space="preserve">berufen sich in der Regel auf eine dieser Projektionsgleichungen. </w:t>
      </w:r>
      <w:r w:rsidR="00F47F6D">
        <w:t>Doch in der Praxis zeigt sich häufig, dass die tatsächliche Projektion nicht exakt der angegebenen Gleichung folgt. Weshalb die Projektionsgleichung nicht zur Entzerrung der Bilder verwendet werden kann.</w:t>
      </w:r>
    </w:p>
    <w:p w:rsidR="00F2797B" w:rsidRDefault="00F2797B" w:rsidP="00F2797B">
      <w:pPr>
        <w:pStyle w:val="berschrift3"/>
      </w:pPr>
      <w:r>
        <w:t xml:space="preserve"> </w:t>
      </w:r>
      <w:bookmarkStart w:id="104" w:name="_Toc536049196"/>
      <w:r>
        <w:t>Kalibrierung der ProSekKa Sky Camera</w:t>
      </w:r>
      <w:bookmarkEnd w:id="104"/>
    </w:p>
    <w:p w:rsidR="00F47F6D" w:rsidRDefault="00F47F6D" w:rsidP="00F2797B">
      <w:r>
        <w:t xml:space="preserve">Ein häufig verwendeter Ansatz um die Projektionsgleichung dennoch zu bestimmen, ist die Verwendung einer Taylor-Reihenentwicklungen um die Projektionsgleichung zu approximieren. Diesen Prozess bezeichnet man als geometrische Kalibrierung der Kamera. </w:t>
      </w:r>
    </w:p>
    <w:p w:rsidR="00C7623A" w:rsidRDefault="005D66B1" w:rsidP="00F2797B">
      <w:r>
        <w:t xml:space="preserve">Die geometrische Kalibrierung besteht aus zwei Schritten. Der erste Schritt ist die </w:t>
      </w:r>
      <w:r w:rsidRPr="005D66B1">
        <w:rPr>
          <w:rStyle w:val="Hervorhebung"/>
          <w:i w:val="0"/>
        </w:rPr>
        <w:t xml:space="preserve">intrinsische </w:t>
      </w:r>
      <w:r w:rsidRPr="001A0A9D">
        <w:t xml:space="preserve">Kalibrierung bei </w:t>
      </w:r>
      <w:r w:rsidR="001A0A9D">
        <w:t>der die k</w:t>
      </w:r>
      <w:r w:rsidR="001A0A9D" w:rsidRPr="001A0A9D">
        <w:t xml:space="preserve">ameraspezifische </w:t>
      </w:r>
      <w:r w:rsidR="001A0A9D">
        <w:t>Projektionsgleichung bestimmt wird</w:t>
      </w:r>
      <w:r w:rsidR="00F47F6D">
        <w:t xml:space="preserve">. Hierzu müssen mit der Sky Camera eine Reihe von unterschiedlich orientierten Bildern eines Schachbrettmusters aufgenommen werden. Anschliessend kann zum Bespiel die </w:t>
      </w:r>
      <w:r w:rsidR="0000129C">
        <w:t>OcamCalib T</w:t>
      </w:r>
      <w:r w:rsidR="00F47F6D" w:rsidRPr="00F47F6D">
        <w:t>oolbox</w:t>
      </w:r>
      <w:r w:rsidR="0000129C">
        <w:t xml:space="preserve"> </w:t>
      </w:r>
      <w:r w:rsidR="0000129C">
        <w:fldChar w:fldCharType="begin"/>
      </w:r>
      <w:r w:rsidR="001F200C">
        <w:instrText xml:space="preserve"> ADDIN ZOTERO_ITEM CSL_CITATION {"citationID":"28CixuN6","properties":{"formattedCitation":"[36]","plainCitation":"[36]","noteIndex":0},"citationItems":[{"id":505,"uris":["http://zotero.org/users/4187467/items/JL6JCZBZ"],"uri":["http://zotero.org/users/4187467/items/JL6JCZBZ"],"itemData":{"id":505,"type":"webpage","title":"OCamCalib: Omnidirectional Camera Calibration Toolbox for Matlab - Davide Scaramuzza","URL":"https://sites.google.com/site/scarabotix/ocamcalib-toolbox","accessed":{"date-parts":[["2019",1,22]]}}}],"schema":"https://github.com/citation-style-language/schema/raw/master/csl-citation.json"} </w:instrText>
      </w:r>
      <w:r w:rsidR="0000129C">
        <w:fldChar w:fldCharType="separate"/>
      </w:r>
      <w:r w:rsidR="001F200C" w:rsidRPr="001F200C">
        <w:t>[36]</w:t>
      </w:r>
      <w:r w:rsidR="0000129C">
        <w:fldChar w:fldCharType="end"/>
      </w:r>
      <w:r w:rsidR="0000129C">
        <w:t xml:space="preserve"> von Scaramuzza verwendet werden um die </w:t>
      </w:r>
      <w:r w:rsidR="0000129C" w:rsidRPr="005D66B1">
        <w:rPr>
          <w:rStyle w:val="Hervorhebung"/>
          <w:i w:val="0"/>
        </w:rPr>
        <w:t xml:space="preserve">intrinsische </w:t>
      </w:r>
      <w:r w:rsidR="0000129C">
        <w:t xml:space="preserve">Kalibrierung vorzunehmen. Die Anwendung ist in Matlab geschrieben und verfügt über eine Benutzeroberfläche. Die OcamCalib Toolbox identifiziert die Kanten und Ecken des </w:t>
      </w:r>
      <w:r w:rsidR="008E4B63">
        <w:t>Schachbrettmusters. Mit den detektierten Punkten und der Annahme, dass die Projektionsgleichung mit einer Taylor-Reihenentwicklungen approximiert werden kann, können die Koeffizienten der Taylor-Reihenentwicklungen mit der Methode der kleinsten Quadrate bestimmt werden</w:t>
      </w:r>
      <w:r w:rsidR="0039555C">
        <w:t xml:space="preserve">. </w:t>
      </w:r>
    </w:p>
    <w:p w:rsidR="00FC186D" w:rsidRDefault="00FC186D" w:rsidP="00FC186D">
      <w:pPr>
        <w:keepNext/>
      </w:pPr>
      <w:r>
        <w:rPr>
          <w:noProof/>
        </w:rPr>
        <w:drawing>
          <wp:inline distT="0" distB="0" distL="0" distR="0">
            <wp:extent cx="5397500" cy="1460500"/>
            <wp:effectExtent l="0" t="0" r="0" b="6350"/>
            <wp:docPr id="95" name="Grafik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97500" cy="1460500"/>
                    </a:xfrm>
                    <a:prstGeom prst="rect">
                      <a:avLst/>
                    </a:prstGeom>
                    <a:noFill/>
                    <a:ln>
                      <a:noFill/>
                    </a:ln>
                  </pic:spPr>
                </pic:pic>
              </a:graphicData>
            </a:graphic>
          </wp:inline>
        </w:drawing>
      </w:r>
    </w:p>
    <w:p w:rsidR="00FC186D" w:rsidRDefault="00FC186D" w:rsidP="00FC186D">
      <w:pPr>
        <w:pStyle w:val="Beschriftung"/>
      </w:pPr>
      <w:bookmarkStart w:id="105" w:name="_Toc536049249"/>
      <w:r>
        <w:t xml:space="preserve">Abbildung </w:t>
      </w:r>
      <w:r>
        <w:fldChar w:fldCharType="begin"/>
      </w:r>
      <w:r>
        <w:instrText xml:space="preserve"> SEQ Abbildung \* ARABIC </w:instrText>
      </w:r>
      <w:r>
        <w:fldChar w:fldCharType="separate"/>
      </w:r>
      <w:r w:rsidR="00616002">
        <w:rPr>
          <w:noProof/>
        </w:rPr>
        <w:t>30</w:t>
      </w:r>
      <w:r>
        <w:fldChar w:fldCharType="end"/>
      </w:r>
      <w:r>
        <w:rPr>
          <w:noProof/>
        </w:rPr>
        <w:t>: Schachbrettbilder die zur Kalibrierung verwendet wurden.</w:t>
      </w:r>
      <w:r>
        <w:t xml:space="preserve"> Die Ecken und Kanten werden automatisch erkannt</w:t>
      </w:r>
      <w:r w:rsidR="00BC5770">
        <w:t xml:space="preserve"> und ausgehend von den Eckkoordinaten wird </w:t>
      </w:r>
      <w:r w:rsidR="00823B57">
        <w:t>die Projektionsgleichung</w:t>
      </w:r>
      <w:r w:rsidR="00BC5770">
        <w:t xml:space="preserve"> bestimmt.</w:t>
      </w:r>
      <w:bookmarkEnd w:id="105"/>
    </w:p>
    <w:p w:rsidR="002A009A" w:rsidRDefault="0039555C" w:rsidP="00F2797B">
      <w:r>
        <w:lastRenderedPageBreak/>
        <w:t xml:space="preserve">Die Software </w:t>
      </w:r>
      <w:r w:rsidR="008A631F">
        <w:t>erstell</w:t>
      </w:r>
      <w:r>
        <w:t xml:space="preserve"> sowohl </w:t>
      </w:r>
      <w:r w:rsidR="008A631F">
        <w:t xml:space="preserve">ein Model </w:t>
      </w:r>
      <w:r w:rsidR="002A009A">
        <w:t xml:space="preserve">für die </w:t>
      </w:r>
      <w:r w:rsidR="00F73D5C">
        <w:t>Vorwärts-</w:t>
      </w:r>
      <w:r w:rsidR="00C7623A">
        <w:t xml:space="preserve"> wie auch die </w:t>
      </w:r>
      <w:r w:rsidR="00F73D5C">
        <w:t>Rückwerts-</w:t>
      </w:r>
      <w:r w:rsidR="002A009A">
        <w:t xml:space="preserve">Projektion des Fischaugenobjektivs und berechnet zusätzlich das Zentrum der Verzerrung. </w:t>
      </w:r>
      <w:r w:rsidR="008A2CC9">
        <w:t xml:space="preserve">Im Folgenden werden die Ergebnisse der </w:t>
      </w:r>
      <w:r w:rsidR="008A2CC9">
        <w:rPr>
          <w:rStyle w:val="Hervorhebung"/>
          <w:i w:val="0"/>
        </w:rPr>
        <w:t xml:space="preserve">intrinsischen </w:t>
      </w:r>
      <w:r w:rsidR="008A2CC9">
        <w:t>Kalibration für die Sky Camera 2 zur Verdeutlichung des Verfahrens verwendet.</w:t>
      </w:r>
    </w:p>
    <w:p w:rsidR="000675C1" w:rsidRDefault="00F531C5" w:rsidP="00F2797B">
      <w:r>
        <w:t xml:space="preserve">Für die Approximation der </w:t>
      </w:r>
      <w:r w:rsidR="000675C1">
        <w:t xml:space="preserve">Vorwärtsprojektion </w:t>
      </w:r>
      <w:r>
        <w:t xml:space="preserve">wurde ein Polynom vierten </w:t>
      </w:r>
      <w:r w:rsidR="002A2DE7">
        <w:t xml:space="preserve">Grades </w:t>
      </w:r>
      <w:r>
        <w:t xml:space="preserve">vorgegeben. </w:t>
      </w:r>
    </w:p>
    <w:tbl>
      <w:tblPr>
        <w:tblStyle w:val="Tabellenraster"/>
        <w:tblpPr w:leftFromText="141" w:rightFromText="141" w:vertAnchor="text" w:horzAnchor="margin" w:tblpY="35"/>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0675C1" w:rsidTr="000675C1">
        <w:tc>
          <w:tcPr>
            <w:tcW w:w="7151" w:type="dxa"/>
            <w:shd w:val="clear" w:color="auto" w:fill="auto"/>
          </w:tcPr>
          <w:p w:rsidR="000675C1" w:rsidRPr="00607B8F" w:rsidRDefault="000675C1" w:rsidP="000675C1">
            <w:pPr>
              <w:spacing w:before="0"/>
              <w:jc w:val="center"/>
              <w:rPr>
                <w:sz w:val="18"/>
                <w:szCs w:val="18"/>
              </w:rPr>
            </w:pPr>
            <w:r>
              <w:t xml:space="preserve">                     </w:t>
            </w:r>
            <m:oMath>
              <m:r>
                <w:rPr>
                  <w:rFonts w:ascii="Cambria Math" w:hAnsi="Cambria Math"/>
                </w:rPr>
                <m:t xml:space="preserve">F=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0</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1</m:t>
                  </m:r>
                </m:sub>
              </m:sSub>
              <m:r>
                <w:rPr>
                  <w:rFonts w:ascii="Cambria Math" w:hAnsi="Cambria Math"/>
                  <w:sz w:val="18"/>
                  <w:szCs w:val="18"/>
                </w:rPr>
                <m:t xml:space="preserve">ρ+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2</m:t>
                  </m:r>
                </m:sub>
              </m:sSub>
              <m:sSup>
                <m:sSupPr>
                  <m:ctrlPr>
                    <w:rPr>
                      <w:rFonts w:ascii="Cambria Math" w:hAnsi="Cambria Math"/>
                      <w:i/>
                      <w:sz w:val="18"/>
                      <w:szCs w:val="18"/>
                    </w:rPr>
                  </m:ctrlPr>
                </m:sSupPr>
                <m:e>
                  <m:r>
                    <w:rPr>
                      <w:rFonts w:ascii="Cambria Math" w:hAnsi="Cambria Math"/>
                      <w:sz w:val="18"/>
                      <w:szCs w:val="18"/>
                    </w:rPr>
                    <m:t>ρ</m:t>
                  </m:r>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3</m:t>
                  </m:r>
                </m:sub>
              </m:sSub>
              <m:sSup>
                <m:sSupPr>
                  <m:ctrlPr>
                    <w:rPr>
                      <w:rFonts w:ascii="Cambria Math" w:hAnsi="Cambria Math"/>
                      <w:i/>
                      <w:sz w:val="18"/>
                      <w:szCs w:val="18"/>
                    </w:rPr>
                  </m:ctrlPr>
                </m:sSupPr>
                <m:e>
                  <m:r>
                    <w:rPr>
                      <w:rFonts w:ascii="Cambria Math" w:hAnsi="Cambria Math"/>
                      <w:sz w:val="18"/>
                      <w:szCs w:val="18"/>
                    </w:rPr>
                    <m:t>ρ</m:t>
                  </m:r>
                </m:e>
                <m:sup>
                  <m:r>
                    <w:rPr>
                      <w:rFonts w:ascii="Cambria Math" w:hAnsi="Cambria Math"/>
                      <w:sz w:val="18"/>
                      <w:szCs w:val="18"/>
                    </w:rPr>
                    <m:t>3</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4</m:t>
                  </m:r>
                </m:sub>
              </m:sSub>
              <m:sSup>
                <m:sSupPr>
                  <m:ctrlPr>
                    <w:rPr>
                      <w:rFonts w:ascii="Cambria Math" w:hAnsi="Cambria Math"/>
                      <w:i/>
                      <w:sz w:val="18"/>
                      <w:szCs w:val="18"/>
                    </w:rPr>
                  </m:ctrlPr>
                </m:sSupPr>
                <m:e>
                  <m:r>
                    <w:rPr>
                      <w:rFonts w:ascii="Cambria Math" w:hAnsi="Cambria Math"/>
                      <w:sz w:val="18"/>
                      <w:szCs w:val="18"/>
                    </w:rPr>
                    <m:t>ρ</m:t>
                  </m:r>
                </m:e>
                <m:sup>
                  <m:r>
                    <w:rPr>
                      <w:rFonts w:ascii="Cambria Math" w:hAnsi="Cambria Math"/>
                      <w:sz w:val="18"/>
                      <w:szCs w:val="18"/>
                    </w:rPr>
                    <m:t>4</m:t>
                  </m:r>
                </m:sup>
              </m:sSup>
            </m:oMath>
          </w:p>
        </w:tc>
        <w:tc>
          <w:tcPr>
            <w:tcW w:w="68" w:type="dxa"/>
            <w:shd w:val="clear" w:color="auto" w:fill="auto"/>
          </w:tcPr>
          <w:p w:rsidR="000675C1" w:rsidRPr="00087DEA" w:rsidRDefault="000675C1" w:rsidP="000675C1">
            <w:pPr>
              <w:pStyle w:val="Beschriftung"/>
              <w:keepNext/>
              <w:spacing w:before="0" w:after="0"/>
              <w:jc w:val="center"/>
            </w:pPr>
            <w:r>
              <w:t>(</w:t>
            </w:r>
          </w:p>
        </w:tc>
        <w:tc>
          <w:tcPr>
            <w:tcW w:w="1286" w:type="dxa"/>
            <w:shd w:val="clear" w:color="auto" w:fill="auto"/>
          </w:tcPr>
          <w:p w:rsidR="000675C1" w:rsidRPr="00087DEA" w:rsidRDefault="000675C1" w:rsidP="000675C1">
            <w:pPr>
              <w:pStyle w:val="Beschriftung"/>
              <w:keepNext/>
              <w:spacing w:before="0" w:after="0"/>
              <w:jc w:val="left"/>
            </w:pPr>
            <w:r>
              <w:fldChar w:fldCharType="begin"/>
            </w:r>
            <w:r>
              <w:instrText xml:space="preserve"> STYLEREF 1 \s </w:instrText>
            </w:r>
            <w:r>
              <w:fldChar w:fldCharType="separate"/>
            </w:r>
            <w:r>
              <w:rPr>
                <w:noProof/>
              </w:rPr>
              <w:t>10</w:t>
            </w:r>
            <w:r>
              <w:fldChar w:fldCharType="end"/>
            </w:r>
            <w:r>
              <w:t>.</w:t>
            </w:r>
            <w:r>
              <w:fldChar w:fldCharType="begin"/>
            </w:r>
            <w:r>
              <w:instrText xml:space="preserve"> SEQ Formel \* ARABIC \s 1 </w:instrText>
            </w:r>
            <w:r>
              <w:fldChar w:fldCharType="separate"/>
            </w:r>
            <w:r>
              <w:rPr>
                <w:noProof/>
              </w:rPr>
              <w:t>2</w:t>
            </w:r>
            <w:r>
              <w:fldChar w:fldCharType="end"/>
            </w:r>
            <w:r>
              <w:t>)</w:t>
            </w:r>
          </w:p>
        </w:tc>
      </w:tr>
    </w:tbl>
    <w:p w:rsidR="002A2DE7" w:rsidRDefault="00F531C5" w:rsidP="00F2797B">
      <w:r>
        <w:t>Man erhält als Koeffizienten für die Vorwärtsprojektion die Werte</w:t>
      </w:r>
      <w:r w:rsidR="002A2DE7">
        <w:t xml:space="preserve"> in der folgenden Tabelle</w:t>
      </w:r>
      <w:r>
        <w:t>.</w:t>
      </w:r>
    </w:p>
    <w:tbl>
      <w:tblPr>
        <w:tblStyle w:val="Tabellenraster"/>
        <w:tblW w:w="4431" w:type="dxa"/>
        <w:jc w:val="center"/>
        <w:tblBorders>
          <w:top w:val="none" w:sz="0" w:space="0" w:color="auto"/>
          <w:left w:val="none" w:sz="0" w:space="0" w:color="auto"/>
          <w:bottom w:val="none" w:sz="0" w:space="0" w:color="auto"/>
          <w:right w:val="none" w:sz="0" w:space="0" w:color="auto"/>
          <w:insideH w:val="none" w:sz="0" w:space="0" w:color="auto"/>
        </w:tblBorders>
        <w:tblCellMar>
          <w:left w:w="0" w:type="dxa"/>
          <w:right w:w="0" w:type="dxa"/>
        </w:tblCellMar>
        <w:tblLook w:val="04A0" w:firstRow="1" w:lastRow="0" w:firstColumn="1" w:lastColumn="0" w:noHBand="0" w:noVBand="1"/>
      </w:tblPr>
      <w:tblGrid>
        <w:gridCol w:w="886"/>
        <w:gridCol w:w="886"/>
        <w:gridCol w:w="886"/>
        <w:gridCol w:w="886"/>
        <w:gridCol w:w="887"/>
      </w:tblGrid>
      <w:tr w:rsidR="002A2DE7" w:rsidTr="002A2DE7">
        <w:trPr>
          <w:jc w:val="center"/>
        </w:trPr>
        <w:tc>
          <w:tcPr>
            <w:tcW w:w="886"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0</m:t>
                    </m:r>
                  </m:sub>
                </m:sSub>
              </m:oMath>
            </m:oMathPara>
          </w:p>
        </w:tc>
        <w:tc>
          <w:tcPr>
            <w:tcW w:w="886"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1</m:t>
                    </m:r>
                  </m:sub>
                </m:sSub>
              </m:oMath>
            </m:oMathPara>
          </w:p>
        </w:tc>
        <w:tc>
          <w:tcPr>
            <w:tcW w:w="886"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2</m:t>
                    </m:r>
                  </m:sub>
                </m:sSub>
              </m:oMath>
            </m:oMathPara>
          </w:p>
        </w:tc>
        <w:tc>
          <w:tcPr>
            <w:tcW w:w="886"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3</m:t>
                    </m:r>
                  </m:sub>
                </m:sSub>
              </m:oMath>
            </m:oMathPara>
          </w:p>
        </w:tc>
        <w:tc>
          <w:tcPr>
            <w:tcW w:w="887"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4</m:t>
                    </m:r>
                  </m:sub>
                </m:sSub>
              </m:oMath>
            </m:oMathPara>
          </w:p>
        </w:tc>
      </w:tr>
      <w:tr w:rsidR="002A2DE7" w:rsidTr="002A2DE7">
        <w:trPr>
          <w:jc w:val="center"/>
        </w:trPr>
        <w:tc>
          <w:tcPr>
            <w:tcW w:w="886" w:type="dxa"/>
            <w:tcBorders>
              <w:top w:val="single" w:sz="4" w:space="0" w:color="auto"/>
            </w:tcBorders>
            <w:shd w:val="clear" w:color="auto" w:fill="FFFFFF" w:themeFill="background1"/>
          </w:tcPr>
          <w:p w:rsidR="002A2DE7" w:rsidRPr="00467899" w:rsidRDefault="002A2DE7" w:rsidP="002A2DE7">
            <w:pPr>
              <w:spacing w:before="0"/>
              <w:jc w:val="center"/>
              <w:rPr>
                <w:sz w:val="18"/>
                <w:szCs w:val="18"/>
              </w:rPr>
            </w:pPr>
            <w:r w:rsidRPr="002A2DE7">
              <w:rPr>
                <w:sz w:val="18"/>
                <w:szCs w:val="18"/>
              </w:rPr>
              <w:t>-2.308e+03</w:t>
            </w:r>
          </w:p>
        </w:tc>
        <w:tc>
          <w:tcPr>
            <w:tcW w:w="886" w:type="dxa"/>
            <w:tcBorders>
              <w:top w:val="single" w:sz="4" w:space="0" w:color="auto"/>
            </w:tcBorders>
            <w:shd w:val="clear" w:color="auto" w:fill="FFFFFF" w:themeFill="background1"/>
          </w:tcPr>
          <w:p w:rsidR="002A2DE7" w:rsidRPr="00467899" w:rsidRDefault="002A2DE7" w:rsidP="002A2DE7">
            <w:pPr>
              <w:spacing w:before="0"/>
              <w:jc w:val="center"/>
              <w:rPr>
                <w:sz w:val="18"/>
                <w:szCs w:val="18"/>
              </w:rPr>
            </w:pPr>
            <w:r>
              <w:rPr>
                <w:sz w:val="18"/>
                <w:szCs w:val="18"/>
              </w:rPr>
              <w:t>0</w:t>
            </w:r>
          </w:p>
        </w:tc>
        <w:tc>
          <w:tcPr>
            <w:tcW w:w="886" w:type="dxa"/>
            <w:tcBorders>
              <w:top w:val="single" w:sz="4" w:space="0" w:color="auto"/>
            </w:tcBorders>
            <w:shd w:val="clear" w:color="auto" w:fill="FFFFFF" w:themeFill="background1"/>
          </w:tcPr>
          <w:p w:rsidR="002A2DE7" w:rsidRPr="00467899" w:rsidRDefault="002A2DE7" w:rsidP="002A2DE7">
            <w:pPr>
              <w:spacing w:before="0"/>
              <w:jc w:val="center"/>
              <w:rPr>
                <w:sz w:val="18"/>
                <w:szCs w:val="18"/>
              </w:rPr>
            </w:pPr>
            <w:r w:rsidRPr="002A2DE7">
              <w:rPr>
                <w:sz w:val="18"/>
                <w:szCs w:val="18"/>
              </w:rPr>
              <w:t>8.157e-04</w:t>
            </w:r>
          </w:p>
        </w:tc>
        <w:tc>
          <w:tcPr>
            <w:tcW w:w="886" w:type="dxa"/>
            <w:tcBorders>
              <w:top w:val="single" w:sz="4" w:space="0" w:color="auto"/>
            </w:tcBorders>
            <w:shd w:val="clear" w:color="auto" w:fill="FFFFFF" w:themeFill="background1"/>
          </w:tcPr>
          <w:p w:rsidR="002A2DE7" w:rsidRPr="00467899" w:rsidRDefault="002A2DE7" w:rsidP="002A2DE7">
            <w:pPr>
              <w:spacing w:before="0"/>
              <w:jc w:val="center"/>
              <w:rPr>
                <w:sz w:val="18"/>
                <w:szCs w:val="18"/>
              </w:rPr>
            </w:pPr>
            <w:r>
              <w:rPr>
                <w:sz w:val="18"/>
                <w:szCs w:val="18"/>
              </w:rPr>
              <w:t>-4.5</w:t>
            </w:r>
            <w:r w:rsidRPr="002A2DE7">
              <w:rPr>
                <w:sz w:val="18"/>
                <w:szCs w:val="18"/>
              </w:rPr>
              <w:t>9</w:t>
            </w:r>
            <w:r>
              <w:rPr>
                <w:sz w:val="18"/>
                <w:szCs w:val="18"/>
              </w:rPr>
              <w:t>0e-07</w:t>
            </w:r>
          </w:p>
        </w:tc>
        <w:tc>
          <w:tcPr>
            <w:tcW w:w="887" w:type="dxa"/>
            <w:tcBorders>
              <w:top w:val="single" w:sz="4" w:space="0" w:color="auto"/>
            </w:tcBorders>
            <w:shd w:val="clear" w:color="auto" w:fill="FFFFFF" w:themeFill="background1"/>
          </w:tcPr>
          <w:p w:rsidR="002A2DE7" w:rsidRPr="00467899" w:rsidRDefault="002A2DE7" w:rsidP="000675C1">
            <w:pPr>
              <w:keepNext/>
              <w:spacing w:before="0"/>
              <w:jc w:val="center"/>
              <w:rPr>
                <w:sz w:val="18"/>
                <w:szCs w:val="18"/>
              </w:rPr>
            </w:pPr>
            <w:r w:rsidRPr="002A2DE7">
              <w:rPr>
                <w:sz w:val="18"/>
                <w:szCs w:val="18"/>
              </w:rPr>
              <w:t>6.082</w:t>
            </w:r>
            <w:r>
              <w:rPr>
                <w:sz w:val="18"/>
                <w:szCs w:val="18"/>
              </w:rPr>
              <w:t>e-10</w:t>
            </w:r>
          </w:p>
        </w:tc>
      </w:tr>
    </w:tbl>
    <w:p w:rsidR="00F531C5" w:rsidRDefault="000675C1" w:rsidP="000675C1">
      <w:pPr>
        <w:pStyle w:val="Beschriftung"/>
        <w:spacing w:after="240"/>
        <w:jc w:val="center"/>
      </w:pPr>
      <w:r>
        <w:t xml:space="preserve">Tabelle </w:t>
      </w:r>
      <w:r>
        <w:fldChar w:fldCharType="begin"/>
      </w:r>
      <w:r>
        <w:instrText xml:space="preserve"> SEQ Tabelle \* ARABIC </w:instrText>
      </w:r>
      <w:r>
        <w:fldChar w:fldCharType="separate"/>
      </w:r>
      <w:r w:rsidR="00492AFA">
        <w:rPr>
          <w:noProof/>
        </w:rPr>
        <w:t>6</w:t>
      </w:r>
      <w:r>
        <w:fldChar w:fldCharType="end"/>
      </w:r>
      <w:r>
        <w:rPr>
          <w:noProof/>
        </w:rPr>
        <w:t xml:space="preserve">: </w:t>
      </w:r>
      <w:r>
        <w:t xml:space="preserve">Koeffizienten </w:t>
      </w:r>
      <w:r>
        <w:rPr>
          <w:noProof/>
        </w:rPr>
        <w:t xml:space="preserve">der </w:t>
      </w:r>
      <w:r>
        <w:t xml:space="preserve">Vorwärtsprojektion </w:t>
      </w:r>
      <w:r>
        <w:rPr>
          <w:noProof/>
        </w:rPr>
        <w:t>berechnet mit OCamCalib Toolbox.</w:t>
      </w:r>
    </w:p>
    <w:p w:rsidR="001D1B1F" w:rsidRDefault="002A009A" w:rsidP="00F2797B">
      <w:r>
        <w:t xml:space="preserve">Der zweite Schritt der geometrischen Kalibrierung ist die extrinsische Kalibrierung. Sie dient dazu die Ausrichtung der Kamera im lokalen Bezugssystem festzustellen. Die tatsächliche Ausrichtung der Kamera kann durch Neigungs,- Roll-, und </w:t>
      </w:r>
      <w:r w:rsidRPr="002A009A">
        <w:t xml:space="preserve">Gierwinkel </w:t>
      </w:r>
      <w:r w:rsidR="00EE11DC">
        <w:t xml:space="preserve">beschrieben werden. Die Winkel </w:t>
      </w:r>
      <w:r w:rsidR="000E249E">
        <w:t xml:space="preserve">werden </w:t>
      </w:r>
      <w:r w:rsidR="00EE11DC">
        <w:t xml:space="preserve">bestimmt indem die berechnete Position der Sonne mit der im Bild verglichen wird. </w:t>
      </w:r>
      <w:r w:rsidR="000E249E">
        <w:t xml:space="preserve">Die Abweichungen in den drei Winkeln </w:t>
      </w:r>
      <w:r w:rsidR="001D1B1F">
        <w:t>werden zu</w:t>
      </w:r>
      <w:r w:rsidR="000E249E">
        <w:t xml:space="preserve"> einer Rotationsmatrix zusammengefasst und zur Korrektur de</w:t>
      </w:r>
      <w:r w:rsidR="001D1B1F">
        <w:t>r</w:t>
      </w:r>
      <w:r w:rsidR="000E249E">
        <w:t xml:space="preserve"> Vorwärtsprojektion verwendet</w:t>
      </w:r>
      <w:r w:rsidR="001D1B1F">
        <w:t>.</w:t>
      </w:r>
      <w:r w:rsidR="000E249E">
        <w:t xml:space="preserve"> </w:t>
      </w:r>
      <w:r w:rsidR="001D1B1F">
        <w:t xml:space="preserve">Der Einfachheit halber wird jedoch für die ProSekKa Sky Camera angenommen, dass sie </w:t>
      </w:r>
      <w:r w:rsidR="00496AFF">
        <w:t xml:space="preserve">mit einer Wasserwage </w:t>
      </w:r>
      <w:r w:rsidR="001D1B1F">
        <w:t xml:space="preserve">optimal horizontal ausgerichtet wurde </w:t>
      </w:r>
      <w:r w:rsidR="00496AFF">
        <w:t xml:space="preserve">und mittels Kompass </w:t>
      </w:r>
      <w:r w:rsidR="00AC3FE4">
        <w:t xml:space="preserve">exakt </w:t>
      </w:r>
      <w:r w:rsidR="00496AFF">
        <w:t xml:space="preserve">gegen Norden ausgerichtet ist. </w:t>
      </w:r>
    </w:p>
    <w:p w:rsidR="00434B79" w:rsidRDefault="00C7623A" w:rsidP="00F2797B">
      <w:r>
        <w:t xml:space="preserve">Die </w:t>
      </w:r>
      <w:r w:rsidR="00434B79">
        <w:t xml:space="preserve">Vorwärtsprojektion </w:t>
      </w:r>
      <w:r>
        <w:t xml:space="preserve">bildet </w:t>
      </w:r>
      <w:r w:rsidR="00434B79">
        <w:t>echte 3D Weltkoordinaten</w:t>
      </w:r>
      <w:r>
        <w:t xml:space="preserve"> auf der Hemisphäre in Bildkoordinaten ab</w:t>
      </w:r>
      <w:r w:rsidR="003C014E">
        <w:t>,</w:t>
      </w:r>
      <w:r>
        <w:t xml:space="preserve"> so zum Beispiel die Position der Sonne. </w:t>
      </w:r>
    </w:p>
    <w:p w:rsidR="006C7E62" w:rsidRDefault="006C7E62" w:rsidP="00F2797B">
      <w:r>
        <w:t xml:space="preserve">Aus Mangel an Zeit </w:t>
      </w:r>
      <w:r w:rsidR="00552DE3">
        <w:t>sind</w:t>
      </w:r>
      <w:r>
        <w:t xml:space="preserve"> die Vorwärts- und Rückwertsgleichungen der Projektion nicht implementiert</w:t>
      </w:r>
      <w:r w:rsidR="00552DE3">
        <w:t xml:space="preserve">. Damit kann auch keine </w:t>
      </w:r>
      <w:r>
        <w:t>Koordinatentransformation von 3D Weltkoordinaten in Bildkoordinaten</w:t>
      </w:r>
      <w:r w:rsidR="00552DE3">
        <w:t xml:space="preserve"> oder in entgegengesetzte Richtung stattfinden.</w:t>
      </w:r>
      <w:r>
        <w:t xml:space="preserve"> </w:t>
      </w:r>
    </w:p>
    <w:p w:rsidR="00F6137B" w:rsidRDefault="00F6137B" w:rsidP="00F2797B">
      <w:r>
        <w:br w:type="page"/>
      </w:r>
    </w:p>
    <w:p w:rsidR="0041535F" w:rsidRDefault="0041535F" w:rsidP="0041535F">
      <w:pPr>
        <w:pStyle w:val="berschrift2"/>
      </w:pPr>
      <w:bookmarkStart w:id="106" w:name="_Toc536049197"/>
      <w:r>
        <w:lastRenderedPageBreak/>
        <w:t>Kostenaufstellung der ProSekKa Sky Camera</w:t>
      </w:r>
      <w:bookmarkEnd w:id="106"/>
    </w:p>
    <w:p w:rsidR="00F767EB" w:rsidRDefault="00BF17DE" w:rsidP="000A46E1">
      <w:pPr>
        <w:rPr>
          <w:lang w:val="de-CH"/>
        </w:rPr>
      </w:pPr>
      <w:r>
        <w:rPr>
          <w:lang w:val="de-CH"/>
        </w:rPr>
        <w:t>Die folgende Kostenaufstellung</w:t>
      </w:r>
      <w:r w:rsidR="002279E6">
        <w:rPr>
          <w:lang w:val="de-CH"/>
        </w:rPr>
        <w:t xml:space="preserve"> enthält alle Hardwarekomponenten, die für den Aufbau </w:t>
      </w:r>
      <w:proofErr w:type="gramStart"/>
      <w:r>
        <w:rPr>
          <w:lang w:val="de-CH"/>
        </w:rPr>
        <w:t>des Prototypen</w:t>
      </w:r>
      <w:proofErr w:type="gramEnd"/>
      <w:r>
        <w:rPr>
          <w:lang w:val="de-CH"/>
        </w:rPr>
        <w:t xml:space="preserve"> </w:t>
      </w:r>
      <w:r w:rsidR="002279E6">
        <w:rPr>
          <w:lang w:val="de-CH"/>
        </w:rPr>
        <w:t>der ProSekKa Sky Camera verwendet wurden.</w:t>
      </w:r>
      <w:r w:rsidR="00E6679E">
        <w:rPr>
          <w:lang w:val="de-CH"/>
        </w:rPr>
        <w:t xml:space="preserve"> Alle Preisangaben sind in Schweizer Franken.</w:t>
      </w:r>
    </w:p>
    <w:p w:rsidR="00C72AF6" w:rsidRDefault="00C72AF6" w:rsidP="000A46E1">
      <w:pPr>
        <w:rPr>
          <w:lang w:val="de-CH"/>
        </w:rPr>
      </w:pPr>
    </w:p>
    <w:tbl>
      <w:tblPr>
        <w:tblStyle w:val="Tabellenraster"/>
        <w:tblW w:w="864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7"/>
        <w:gridCol w:w="1876"/>
        <w:gridCol w:w="2058"/>
        <w:gridCol w:w="783"/>
        <w:gridCol w:w="565"/>
        <w:gridCol w:w="563"/>
      </w:tblGrid>
      <w:tr w:rsidR="00AF3E31" w:rsidTr="00E6679E">
        <w:trPr>
          <w:jc w:val="center"/>
        </w:trPr>
        <w:tc>
          <w:tcPr>
            <w:tcW w:w="2797" w:type="dxa"/>
            <w:tcBorders>
              <w:bottom w:val="single" w:sz="4" w:space="0" w:color="auto"/>
              <w:right w:val="single" w:sz="4" w:space="0" w:color="auto"/>
            </w:tcBorders>
            <w:shd w:val="clear" w:color="auto" w:fill="FFFFFF" w:themeFill="background1"/>
          </w:tcPr>
          <w:p w:rsidR="00C72AF6" w:rsidRPr="00C72AF6" w:rsidRDefault="00C72AF6" w:rsidP="00DF08E7">
            <w:pPr>
              <w:spacing w:before="0"/>
              <w:jc w:val="center"/>
              <w:rPr>
                <w:sz w:val="16"/>
                <w:szCs w:val="16"/>
                <w:lang w:val="de-CH"/>
              </w:rPr>
            </w:pPr>
            <w:r>
              <w:rPr>
                <w:lang w:val="de-CH"/>
              </w:rPr>
              <w:t>Artikel</w:t>
            </w:r>
          </w:p>
        </w:tc>
        <w:tc>
          <w:tcPr>
            <w:tcW w:w="1876"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Bestellnummer</w:t>
            </w:r>
          </w:p>
        </w:tc>
        <w:tc>
          <w:tcPr>
            <w:tcW w:w="2058"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Anbieter</w:t>
            </w:r>
          </w:p>
        </w:tc>
        <w:tc>
          <w:tcPr>
            <w:tcW w:w="783"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Preis/St</w:t>
            </w:r>
            <w:r w:rsidR="00AF3E31">
              <w:rPr>
                <w:lang w:val="de-CH"/>
              </w:rPr>
              <w:t>k.</w:t>
            </w:r>
          </w:p>
        </w:tc>
        <w:tc>
          <w:tcPr>
            <w:tcW w:w="565"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Stück</w:t>
            </w:r>
          </w:p>
        </w:tc>
        <w:tc>
          <w:tcPr>
            <w:tcW w:w="563" w:type="dxa"/>
            <w:tcBorders>
              <w:left w:val="single" w:sz="4" w:space="0" w:color="auto"/>
              <w:bottom w:val="single" w:sz="4" w:space="0" w:color="auto"/>
            </w:tcBorders>
            <w:shd w:val="clear" w:color="auto" w:fill="FFFFFF" w:themeFill="background1"/>
          </w:tcPr>
          <w:p w:rsidR="00C72AF6" w:rsidRPr="005C4F05" w:rsidRDefault="00C72AF6" w:rsidP="00DF08E7">
            <w:pPr>
              <w:spacing w:before="0" w:line="240" w:lineRule="auto"/>
              <w:jc w:val="center"/>
              <w:rPr>
                <w:sz w:val="16"/>
                <w:szCs w:val="16"/>
              </w:rPr>
            </w:pPr>
            <w:r w:rsidRPr="005C4F05">
              <w:rPr>
                <w:lang w:val="de-CH"/>
              </w:rPr>
              <w:t>Total</w:t>
            </w:r>
          </w:p>
        </w:tc>
      </w:tr>
      <w:tr w:rsidR="00391885" w:rsidTr="00E6679E">
        <w:trPr>
          <w:jc w:val="center"/>
        </w:trPr>
        <w:tc>
          <w:tcPr>
            <w:tcW w:w="2797" w:type="dxa"/>
            <w:tcBorders>
              <w:top w:val="single" w:sz="4" w:space="0" w:color="auto"/>
              <w:right w:val="single" w:sz="4" w:space="0" w:color="auto"/>
            </w:tcBorders>
            <w:shd w:val="clear" w:color="auto" w:fill="DAEEF3" w:themeFill="accent5" w:themeFillTint="33"/>
          </w:tcPr>
          <w:p w:rsidR="00391885" w:rsidRDefault="00391885" w:rsidP="00391885">
            <w:pPr>
              <w:spacing w:before="0"/>
            </w:pPr>
            <w:r>
              <w:t>Kunststoffkoffer</w:t>
            </w:r>
            <w:r w:rsidR="00E734D9">
              <w:t xml:space="preserve"> KK-S1, gelb</w:t>
            </w:r>
          </w:p>
        </w:tc>
        <w:tc>
          <w:tcPr>
            <w:tcW w:w="1876" w:type="dxa"/>
            <w:tcBorders>
              <w:top w:val="single" w:sz="4" w:space="0" w:color="auto"/>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w:t>
            </w:r>
          </w:p>
        </w:tc>
        <w:tc>
          <w:tcPr>
            <w:tcW w:w="2058" w:type="dxa"/>
            <w:tcBorders>
              <w:top w:val="single" w:sz="4" w:space="0" w:color="auto"/>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igros Do it + Garden</w:t>
            </w:r>
          </w:p>
        </w:tc>
        <w:tc>
          <w:tcPr>
            <w:tcW w:w="783" w:type="dxa"/>
            <w:tcBorders>
              <w:top w:val="single" w:sz="4" w:space="0" w:color="auto"/>
              <w:left w:val="single" w:sz="4" w:space="0" w:color="auto"/>
              <w:right w:val="single" w:sz="4" w:space="0" w:color="auto"/>
            </w:tcBorders>
            <w:shd w:val="clear" w:color="auto" w:fill="DAEEF3" w:themeFill="accent5" w:themeFillTint="33"/>
          </w:tcPr>
          <w:p w:rsidR="00391885" w:rsidRDefault="00391885" w:rsidP="00391885">
            <w:pPr>
              <w:spacing w:before="0"/>
              <w:jc w:val="center"/>
            </w:pPr>
            <w:r>
              <w:t>16.90</w:t>
            </w:r>
          </w:p>
        </w:tc>
        <w:tc>
          <w:tcPr>
            <w:tcW w:w="565" w:type="dxa"/>
            <w:tcBorders>
              <w:top w:val="single" w:sz="4" w:space="0" w:color="auto"/>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top w:val="single" w:sz="4" w:space="0" w:color="auto"/>
              <w:left w:val="single" w:sz="4" w:space="0" w:color="auto"/>
            </w:tcBorders>
            <w:shd w:val="clear" w:color="auto" w:fill="DAEEF3" w:themeFill="accent5" w:themeFillTint="33"/>
          </w:tcPr>
          <w:p w:rsidR="00391885" w:rsidRPr="005C4F05" w:rsidRDefault="00391885" w:rsidP="00391885">
            <w:pPr>
              <w:spacing w:before="0"/>
              <w:jc w:val="center"/>
            </w:pPr>
            <w:r w:rsidRPr="005C4F05">
              <w:t>16.90</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rPr>
                <w:lang w:val="de-CH"/>
              </w:rPr>
            </w:pPr>
            <w:r>
              <w:t>Raspberry Pi 3 Model B+</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7"/>
                <w:szCs w:val="17"/>
                <w:lang w:val="de-CH"/>
              </w:rPr>
            </w:pPr>
            <w:r w:rsidRPr="00391885">
              <w:rPr>
                <w:sz w:val="17"/>
                <w:szCs w:val="17"/>
                <w:lang w:val="de-CH"/>
              </w:rPr>
              <w:t>358-RPI3-MODBP-BULK</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50.46</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50.46</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rPr>
                <w:lang w:val="de-CH"/>
              </w:rPr>
            </w:pPr>
            <w:r>
              <w:t>Pi Camera Module V2</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474-DEV-14028</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38.77</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38.77</w:t>
            </w:r>
          </w:p>
        </w:tc>
      </w:tr>
      <w:tr w:rsidR="00391885" w:rsidTr="00E6679E">
        <w:trPr>
          <w:jc w:val="center"/>
        </w:trPr>
        <w:tc>
          <w:tcPr>
            <w:tcW w:w="2797" w:type="dxa"/>
            <w:tcBorders>
              <w:right w:val="single" w:sz="4" w:space="0" w:color="auto"/>
            </w:tcBorders>
            <w:shd w:val="clear" w:color="auto" w:fill="FFFFFF" w:themeFill="background1"/>
          </w:tcPr>
          <w:p w:rsidR="00391885" w:rsidRPr="00951781" w:rsidRDefault="00391885" w:rsidP="00391885">
            <w:pPr>
              <w:spacing w:before="0"/>
              <w:rPr>
                <w:lang w:val="en-US"/>
              </w:rPr>
            </w:pPr>
            <w:r w:rsidRPr="00951781">
              <w:rPr>
                <w:lang w:val="en-US"/>
              </w:rPr>
              <w:t>Flex Cable for Pi Camera</w:t>
            </w:r>
          </w:p>
        </w:tc>
        <w:tc>
          <w:tcPr>
            <w:tcW w:w="1876" w:type="dxa"/>
            <w:tcBorders>
              <w:left w:val="single" w:sz="4" w:space="0" w:color="auto"/>
              <w:right w:val="single" w:sz="4" w:space="0" w:color="auto"/>
            </w:tcBorders>
            <w:shd w:val="clear" w:color="auto" w:fill="FFFFFF" w:themeFill="background1"/>
          </w:tcPr>
          <w:p w:rsidR="00391885" w:rsidRPr="002C4E25" w:rsidRDefault="00391885" w:rsidP="00604B91">
            <w:pPr>
              <w:spacing w:before="0"/>
              <w:jc w:val="center"/>
              <w:rPr>
                <w:sz w:val="18"/>
                <w:szCs w:val="18"/>
                <w:lang w:val="de-CH"/>
              </w:rPr>
            </w:pPr>
            <w:r w:rsidRPr="00391885">
              <w:rPr>
                <w:sz w:val="18"/>
                <w:szCs w:val="18"/>
                <w:lang w:val="de-CH"/>
              </w:rPr>
              <w:t>485-1646</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1.91</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1.91</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rsidRPr="003738DE">
              <w:t>Samsung Evo+ microSD</w:t>
            </w:r>
            <w:r>
              <w:t xml:space="preserve"> 128 GB</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6304645</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Digitec</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62</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62</w:t>
            </w:r>
          </w:p>
        </w:tc>
      </w:tr>
      <w:tr w:rsidR="00780C5F" w:rsidRPr="00780C5F" w:rsidTr="00E6679E">
        <w:trPr>
          <w:jc w:val="center"/>
        </w:trPr>
        <w:tc>
          <w:tcPr>
            <w:tcW w:w="2797" w:type="dxa"/>
            <w:tcBorders>
              <w:right w:val="single" w:sz="4" w:space="0" w:color="auto"/>
            </w:tcBorders>
            <w:shd w:val="clear" w:color="auto" w:fill="FFFFFF" w:themeFill="background1"/>
          </w:tcPr>
          <w:p w:rsidR="00391885" w:rsidRPr="00780C5F" w:rsidRDefault="00391885" w:rsidP="00391885">
            <w:pPr>
              <w:spacing w:before="0"/>
              <w:rPr>
                <w:color w:val="000000" w:themeColor="text1"/>
                <w:lang w:val="de-CH"/>
              </w:rPr>
            </w:pPr>
            <w:r w:rsidRPr="00780C5F">
              <w:rPr>
                <w:color w:val="000000" w:themeColor="text1"/>
                <w:lang w:val="de-CH"/>
              </w:rPr>
              <w:t>Netzteil für Raspberry Pi</w:t>
            </w:r>
          </w:p>
        </w:tc>
        <w:tc>
          <w:tcPr>
            <w:tcW w:w="1876" w:type="dxa"/>
            <w:tcBorders>
              <w:left w:val="single" w:sz="4" w:space="0" w:color="auto"/>
              <w:right w:val="single" w:sz="4" w:space="0" w:color="auto"/>
            </w:tcBorders>
            <w:shd w:val="clear" w:color="auto" w:fill="FFFFFF" w:themeFill="background1"/>
          </w:tcPr>
          <w:p w:rsidR="00391885" w:rsidRPr="00CA6843" w:rsidRDefault="00780C5F" w:rsidP="00604B91">
            <w:pPr>
              <w:spacing w:before="0"/>
              <w:jc w:val="center"/>
              <w:rPr>
                <w:sz w:val="18"/>
                <w:szCs w:val="18"/>
                <w:lang w:val="de-CH"/>
              </w:rPr>
            </w:pPr>
            <w:r w:rsidRPr="00CA6843">
              <w:rPr>
                <w:sz w:val="18"/>
                <w:szCs w:val="18"/>
                <w:lang w:val="de-CH"/>
              </w:rPr>
              <w:t>1426025 - 62</w:t>
            </w:r>
          </w:p>
        </w:tc>
        <w:tc>
          <w:tcPr>
            <w:tcW w:w="2058" w:type="dxa"/>
            <w:tcBorders>
              <w:left w:val="single" w:sz="4" w:space="0" w:color="auto"/>
              <w:right w:val="single" w:sz="4" w:space="0" w:color="auto"/>
            </w:tcBorders>
            <w:shd w:val="clear" w:color="auto" w:fill="FFFFFF" w:themeFill="background1"/>
          </w:tcPr>
          <w:p w:rsidR="00391885" w:rsidRPr="00780C5F" w:rsidRDefault="00780C5F" w:rsidP="00391885">
            <w:pPr>
              <w:spacing w:before="0"/>
              <w:jc w:val="center"/>
              <w:rPr>
                <w:color w:val="000000" w:themeColor="text1"/>
                <w:lang w:val="de-CH"/>
              </w:rPr>
            </w:pPr>
            <w:r w:rsidRPr="00780C5F">
              <w:rPr>
                <w:color w:val="000000" w:themeColor="text1"/>
                <w:lang w:val="de-CH"/>
              </w:rPr>
              <w:t>Conrad</w:t>
            </w:r>
          </w:p>
        </w:tc>
        <w:tc>
          <w:tcPr>
            <w:tcW w:w="783" w:type="dxa"/>
            <w:tcBorders>
              <w:left w:val="single" w:sz="4" w:space="0" w:color="auto"/>
              <w:right w:val="single" w:sz="4" w:space="0" w:color="auto"/>
            </w:tcBorders>
            <w:shd w:val="clear" w:color="auto" w:fill="FFFFFF" w:themeFill="background1"/>
          </w:tcPr>
          <w:p w:rsidR="00391885" w:rsidRPr="00780C5F" w:rsidRDefault="00780C5F" w:rsidP="00391885">
            <w:pPr>
              <w:spacing w:before="0"/>
              <w:jc w:val="center"/>
              <w:rPr>
                <w:color w:val="000000" w:themeColor="text1"/>
              </w:rPr>
            </w:pPr>
            <w:r w:rsidRPr="00780C5F">
              <w:rPr>
                <w:color w:val="000000" w:themeColor="text1"/>
              </w:rPr>
              <w:t>12.95</w:t>
            </w:r>
          </w:p>
        </w:tc>
        <w:tc>
          <w:tcPr>
            <w:tcW w:w="565" w:type="dxa"/>
            <w:tcBorders>
              <w:left w:val="single" w:sz="4" w:space="0" w:color="auto"/>
              <w:right w:val="single" w:sz="4" w:space="0" w:color="auto"/>
            </w:tcBorders>
            <w:shd w:val="clear" w:color="auto" w:fill="FFFFFF" w:themeFill="background1"/>
          </w:tcPr>
          <w:p w:rsidR="00391885" w:rsidRPr="00780C5F" w:rsidRDefault="00391885" w:rsidP="00391885">
            <w:pPr>
              <w:spacing w:before="0"/>
              <w:jc w:val="center"/>
              <w:rPr>
                <w:color w:val="000000" w:themeColor="text1"/>
                <w:lang w:val="de-CH"/>
              </w:rPr>
            </w:pPr>
            <w:r w:rsidRPr="00780C5F">
              <w:rPr>
                <w:color w:val="000000" w:themeColor="text1"/>
                <w:lang w:val="de-CH"/>
              </w:rPr>
              <w:t>1</w:t>
            </w:r>
          </w:p>
        </w:tc>
        <w:tc>
          <w:tcPr>
            <w:tcW w:w="563" w:type="dxa"/>
            <w:tcBorders>
              <w:left w:val="single" w:sz="4" w:space="0" w:color="auto"/>
            </w:tcBorders>
            <w:shd w:val="clear" w:color="auto" w:fill="FFFFFF" w:themeFill="background1"/>
          </w:tcPr>
          <w:p w:rsidR="00391885" w:rsidRPr="005C4F05" w:rsidRDefault="00780C5F" w:rsidP="00391885">
            <w:pPr>
              <w:spacing w:before="0"/>
              <w:jc w:val="center"/>
              <w:rPr>
                <w:color w:val="000000" w:themeColor="text1"/>
              </w:rPr>
            </w:pPr>
            <w:r w:rsidRPr="005C4F05">
              <w:rPr>
                <w:color w:val="000000" w:themeColor="text1"/>
              </w:rPr>
              <w:t>12.95</w:t>
            </w:r>
          </w:p>
        </w:tc>
      </w:tr>
      <w:tr w:rsidR="00780C5F" w:rsidRPr="00780C5F" w:rsidTr="00E6679E">
        <w:trPr>
          <w:jc w:val="center"/>
        </w:trPr>
        <w:tc>
          <w:tcPr>
            <w:tcW w:w="2797" w:type="dxa"/>
            <w:tcBorders>
              <w:right w:val="single" w:sz="4" w:space="0" w:color="auto"/>
            </w:tcBorders>
            <w:shd w:val="clear" w:color="auto" w:fill="DAEEF3" w:themeFill="accent5" w:themeFillTint="33"/>
          </w:tcPr>
          <w:p w:rsidR="00391885" w:rsidRPr="00780C5F" w:rsidRDefault="00780C5F" w:rsidP="00391885">
            <w:pPr>
              <w:spacing w:before="0"/>
              <w:rPr>
                <w:color w:val="000000" w:themeColor="text1"/>
                <w:lang w:val="de-CH"/>
              </w:rPr>
            </w:pPr>
            <w:r w:rsidRPr="00780C5F">
              <w:rPr>
                <w:color w:val="000000" w:themeColor="text1"/>
                <w:lang w:val="de-CH"/>
              </w:rPr>
              <w:t xml:space="preserve">Regelbares </w:t>
            </w:r>
            <w:r w:rsidR="00391885" w:rsidRPr="00780C5F">
              <w:rPr>
                <w:color w:val="000000" w:themeColor="text1"/>
                <w:lang w:val="de-CH"/>
              </w:rPr>
              <w:t>Netzteil für Heizung</w:t>
            </w:r>
          </w:p>
        </w:tc>
        <w:tc>
          <w:tcPr>
            <w:tcW w:w="1876" w:type="dxa"/>
            <w:tcBorders>
              <w:left w:val="single" w:sz="4" w:space="0" w:color="auto"/>
              <w:right w:val="single" w:sz="4" w:space="0" w:color="auto"/>
            </w:tcBorders>
            <w:shd w:val="clear" w:color="auto" w:fill="DAEEF3" w:themeFill="accent5" w:themeFillTint="33"/>
          </w:tcPr>
          <w:p w:rsidR="00391885" w:rsidRPr="00CA6843" w:rsidRDefault="00780C5F" w:rsidP="00604B91">
            <w:pPr>
              <w:spacing w:before="0"/>
              <w:jc w:val="center"/>
              <w:rPr>
                <w:sz w:val="18"/>
                <w:szCs w:val="18"/>
                <w:lang w:val="de-CH"/>
              </w:rPr>
            </w:pPr>
            <w:r w:rsidRPr="00CA6843">
              <w:rPr>
                <w:sz w:val="18"/>
                <w:szCs w:val="18"/>
                <w:lang w:val="de-CH"/>
              </w:rPr>
              <w:t>1380522 - 62</w:t>
            </w:r>
          </w:p>
        </w:tc>
        <w:tc>
          <w:tcPr>
            <w:tcW w:w="2058" w:type="dxa"/>
            <w:tcBorders>
              <w:left w:val="single" w:sz="4" w:space="0" w:color="auto"/>
              <w:right w:val="single" w:sz="4" w:space="0" w:color="auto"/>
            </w:tcBorders>
            <w:shd w:val="clear" w:color="auto" w:fill="DAEEF3" w:themeFill="accent5" w:themeFillTint="33"/>
          </w:tcPr>
          <w:p w:rsidR="00391885" w:rsidRPr="00780C5F" w:rsidRDefault="00780C5F" w:rsidP="00391885">
            <w:pPr>
              <w:spacing w:before="0"/>
              <w:jc w:val="center"/>
              <w:rPr>
                <w:color w:val="000000" w:themeColor="text1"/>
                <w:lang w:val="de-CH"/>
              </w:rPr>
            </w:pPr>
            <w:r w:rsidRPr="00780C5F">
              <w:rPr>
                <w:color w:val="000000" w:themeColor="text1"/>
                <w:lang w:val="de-CH"/>
              </w:rPr>
              <w:t>Conrad</w:t>
            </w:r>
          </w:p>
        </w:tc>
        <w:tc>
          <w:tcPr>
            <w:tcW w:w="783" w:type="dxa"/>
            <w:tcBorders>
              <w:left w:val="single" w:sz="4" w:space="0" w:color="auto"/>
              <w:right w:val="single" w:sz="4" w:space="0" w:color="auto"/>
            </w:tcBorders>
            <w:shd w:val="clear" w:color="auto" w:fill="DAEEF3" w:themeFill="accent5" w:themeFillTint="33"/>
          </w:tcPr>
          <w:p w:rsidR="00391885" w:rsidRPr="00780C5F" w:rsidRDefault="00780C5F" w:rsidP="00391885">
            <w:pPr>
              <w:spacing w:before="0"/>
              <w:jc w:val="center"/>
              <w:rPr>
                <w:color w:val="000000" w:themeColor="text1"/>
              </w:rPr>
            </w:pPr>
            <w:r w:rsidRPr="00780C5F">
              <w:rPr>
                <w:color w:val="000000" w:themeColor="text1"/>
              </w:rPr>
              <w:t>15.95</w:t>
            </w:r>
          </w:p>
        </w:tc>
        <w:tc>
          <w:tcPr>
            <w:tcW w:w="565" w:type="dxa"/>
            <w:tcBorders>
              <w:left w:val="single" w:sz="4" w:space="0" w:color="auto"/>
              <w:right w:val="single" w:sz="4" w:space="0" w:color="auto"/>
            </w:tcBorders>
            <w:shd w:val="clear" w:color="auto" w:fill="DAEEF3" w:themeFill="accent5" w:themeFillTint="33"/>
          </w:tcPr>
          <w:p w:rsidR="00391885" w:rsidRPr="00780C5F" w:rsidRDefault="00391885" w:rsidP="00391885">
            <w:pPr>
              <w:spacing w:before="0"/>
              <w:jc w:val="center"/>
              <w:rPr>
                <w:color w:val="000000" w:themeColor="text1"/>
                <w:lang w:val="de-CH"/>
              </w:rPr>
            </w:pPr>
            <w:r w:rsidRPr="00780C5F">
              <w:rPr>
                <w:color w:val="000000" w:themeColor="text1"/>
                <w:lang w:val="de-CH"/>
              </w:rPr>
              <w:t>1</w:t>
            </w:r>
          </w:p>
        </w:tc>
        <w:tc>
          <w:tcPr>
            <w:tcW w:w="563" w:type="dxa"/>
            <w:tcBorders>
              <w:left w:val="single" w:sz="4" w:space="0" w:color="auto"/>
            </w:tcBorders>
            <w:shd w:val="clear" w:color="auto" w:fill="DAEEF3" w:themeFill="accent5" w:themeFillTint="33"/>
          </w:tcPr>
          <w:p w:rsidR="00391885" w:rsidRPr="005C4F05" w:rsidRDefault="00780C5F" w:rsidP="00391885">
            <w:pPr>
              <w:spacing w:before="0"/>
              <w:jc w:val="center"/>
              <w:rPr>
                <w:color w:val="000000" w:themeColor="text1"/>
              </w:rPr>
            </w:pPr>
            <w:r w:rsidRPr="005C4F05">
              <w:rPr>
                <w:color w:val="000000" w:themeColor="text1"/>
              </w:rPr>
              <w:t>15.95</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rPr>
                <w:lang w:val="de-CH"/>
              </w:rPr>
            </w:pPr>
            <w:r>
              <w:rPr>
                <w:lang w:val="de-CH"/>
              </w:rPr>
              <w:t>Fischaugenobjektiv</w:t>
            </w:r>
          </w:p>
        </w:tc>
        <w:tc>
          <w:tcPr>
            <w:tcW w:w="1876" w:type="dxa"/>
            <w:tcBorders>
              <w:left w:val="single" w:sz="4" w:space="0" w:color="auto"/>
              <w:right w:val="single" w:sz="4" w:space="0" w:color="auto"/>
            </w:tcBorders>
            <w:shd w:val="clear" w:color="auto" w:fill="FFFFFF" w:themeFill="background1"/>
          </w:tcPr>
          <w:p w:rsidR="00391885" w:rsidRPr="002C4E25" w:rsidRDefault="00391885" w:rsidP="00604B91">
            <w:pPr>
              <w:spacing w:before="0"/>
              <w:jc w:val="center"/>
              <w:rPr>
                <w:sz w:val="18"/>
                <w:szCs w:val="18"/>
                <w:lang w:val="de-CH"/>
              </w:rPr>
            </w:pPr>
            <w:r w:rsidRPr="00391885">
              <w:rPr>
                <w:sz w:val="18"/>
                <w:szCs w:val="18"/>
                <w:lang w:val="de-CH"/>
              </w:rPr>
              <w:t>10291</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Pi-shop.ch</w:t>
            </w:r>
          </w:p>
        </w:tc>
        <w:tc>
          <w:tcPr>
            <w:tcW w:w="783" w:type="dxa"/>
            <w:tcBorders>
              <w:left w:val="single" w:sz="4" w:space="0" w:color="auto"/>
              <w:right w:val="single" w:sz="4" w:space="0" w:color="auto"/>
            </w:tcBorders>
            <w:shd w:val="clear" w:color="auto" w:fill="FFFFFF" w:themeFill="background1"/>
          </w:tcPr>
          <w:p w:rsidR="00391885" w:rsidRDefault="00780C5F" w:rsidP="00391885">
            <w:pPr>
              <w:spacing w:before="0"/>
              <w:jc w:val="center"/>
            </w:pPr>
            <w:r>
              <w:t>12.90</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12.90</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rPr>
                <w:lang w:val="de-CH"/>
              </w:rPr>
            </w:pPr>
            <w:r>
              <w:rPr>
                <w:lang w:val="de-CH"/>
              </w:rPr>
              <w:t>Acryldom</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391885">
              <w:rPr>
                <w:sz w:val="18"/>
                <w:szCs w:val="18"/>
                <w:lang w:val="de-CH"/>
              </w:rPr>
              <w:t>A005</w:t>
            </w:r>
          </w:p>
        </w:tc>
        <w:tc>
          <w:tcPr>
            <w:tcW w:w="2058" w:type="dxa"/>
            <w:tcBorders>
              <w:left w:val="single" w:sz="4" w:space="0" w:color="auto"/>
              <w:right w:val="single" w:sz="4" w:space="0" w:color="auto"/>
            </w:tcBorders>
            <w:shd w:val="clear" w:color="auto" w:fill="DAEEF3" w:themeFill="accent5" w:themeFillTint="33"/>
          </w:tcPr>
          <w:p w:rsidR="00391885" w:rsidRPr="00391885" w:rsidRDefault="00391885" w:rsidP="00391885">
            <w:pPr>
              <w:spacing w:before="0"/>
              <w:jc w:val="center"/>
              <w:rPr>
                <w:lang w:val="de-CH"/>
              </w:rPr>
            </w:pPr>
            <w:r w:rsidRPr="00391885">
              <w:rPr>
                <w:lang w:val="de-CH"/>
              </w:rPr>
              <w:t>Acrylhaus.com</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t>14</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rPr>
                <w:lang w:val="de-CH"/>
              </w:rPr>
            </w:pPr>
            <w:r w:rsidRPr="005C4F05">
              <w:t>14</w:t>
            </w:r>
          </w:p>
        </w:tc>
      </w:tr>
      <w:tr w:rsidR="00391885" w:rsidTr="00E6679E">
        <w:trPr>
          <w:jc w:val="center"/>
        </w:trPr>
        <w:tc>
          <w:tcPr>
            <w:tcW w:w="2797" w:type="dxa"/>
            <w:tcBorders>
              <w:right w:val="single" w:sz="4" w:space="0" w:color="auto"/>
            </w:tcBorders>
            <w:shd w:val="clear" w:color="auto" w:fill="FFFFFF" w:themeFill="background1"/>
          </w:tcPr>
          <w:p w:rsidR="00391885" w:rsidRPr="00DA6759" w:rsidRDefault="00391885" w:rsidP="00391885">
            <w:pPr>
              <w:spacing w:before="0"/>
            </w:pPr>
            <w:r>
              <w:t>Lüfter</w:t>
            </w:r>
          </w:p>
        </w:tc>
        <w:tc>
          <w:tcPr>
            <w:tcW w:w="1876" w:type="dxa"/>
            <w:tcBorders>
              <w:left w:val="single" w:sz="4" w:space="0" w:color="auto"/>
              <w:right w:val="single" w:sz="4" w:space="0" w:color="auto"/>
            </w:tcBorders>
            <w:shd w:val="clear" w:color="auto" w:fill="FFFFFF" w:themeFill="background1"/>
          </w:tcPr>
          <w:p w:rsidR="00391885" w:rsidRPr="002C4E25" w:rsidRDefault="00391885" w:rsidP="00604B91">
            <w:pPr>
              <w:spacing w:before="0"/>
              <w:jc w:val="center"/>
              <w:rPr>
                <w:sz w:val="18"/>
                <w:szCs w:val="18"/>
                <w:lang w:val="de-CH"/>
              </w:rPr>
            </w:pPr>
            <w:r w:rsidRPr="00391885">
              <w:rPr>
                <w:sz w:val="18"/>
                <w:szCs w:val="18"/>
                <w:lang w:val="de-CH"/>
              </w:rPr>
              <w:t>ASB0405HHA-AF00</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7.21</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7.21</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rsidRPr="00FE467B">
              <w:t>Widerstand 1 Ω</w:t>
            </w:r>
            <w:r>
              <w:t>, 1W</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419206 - 62</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Conrad</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0.20</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2</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2.40</w:t>
            </w:r>
          </w:p>
        </w:tc>
      </w:tr>
      <w:tr w:rsidR="00DA1F80" w:rsidTr="00E6679E">
        <w:trPr>
          <w:jc w:val="center"/>
        </w:trPr>
        <w:tc>
          <w:tcPr>
            <w:tcW w:w="2797" w:type="dxa"/>
            <w:tcBorders>
              <w:right w:val="single" w:sz="4" w:space="0" w:color="auto"/>
            </w:tcBorders>
            <w:shd w:val="clear" w:color="auto" w:fill="FFFFFF" w:themeFill="background1"/>
          </w:tcPr>
          <w:p w:rsidR="00DA1F80" w:rsidRPr="00FE467B" w:rsidRDefault="00DA1F80" w:rsidP="00391885">
            <w:pPr>
              <w:spacing w:before="0"/>
            </w:pPr>
            <w:r>
              <w:t>BJT NPN 40V, 1.5A</w:t>
            </w:r>
          </w:p>
        </w:tc>
        <w:tc>
          <w:tcPr>
            <w:tcW w:w="1876" w:type="dxa"/>
            <w:tcBorders>
              <w:left w:val="single" w:sz="4" w:space="0" w:color="auto"/>
              <w:right w:val="single" w:sz="4" w:space="0" w:color="auto"/>
            </w:tcBorders>
            <w:shd w:val="clear" w:color="auto" w:fill="FFFFFF" w:themeFill="background1"/>
          </w:tcPr>
          <w:p w:rsidR="00DA1F80" w:rsidRPr="00391885" w:rsidRDefault="00DA1F80" w:rsidP="00604B91">
            <w:pPr>
              <w:spacing w:before="0"/>
              <w:jc w:val="center"/>
              <w:rPr>
                <w:sz w:val="18"/>
                <w:szCs w:val="18"/>
                <w:lang w:val="de-CH"/>
              </w:rPr>
            </w:pPr>
            <w:r w:rsidRPr="00DA1F80">
              <w:rPr>
                <w:sz w:val="18"/>
                <w:szCs w:val="18"/>
                <w:lang w:val="de-CH"/>
              </w:rPr>
              <w:t>512-SS8050BBU</w:t>
            </w:r>
          </w:p>
        </w:tc>
        <w:tc>
          <w:tcPr>
            <w:tcW w:w="2058" w:type="dxa"/>
            <w:tcBorders>
              <w:left w:val="single" w:sz="4" w:space="0" w:color="auto"/>
              <w:right w:val="single" w:sz="4" w:space="0" w:color="auto"/>
            </w:tcBorders>
            <w:shd w:val="clear" w:color="auto" w:fill="FFFFFF" w:themeFill="background1"/>
          </w:tcPr>
          <w:p w:rsidR="00DA1F80" w:rsidRDefault="00DA1F80"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DA1F80" w:rsidRDefault="00991E2A" w:rsidP="00391885">
            <w:pPr>
              <w:spacing w:before="0"/>
              <w:jc w:val="center"/>
            </w:pPr>
            <w:r>
              <w:t>0.31</w:t>
            </w:r>
          </w:p>
        </w:tc>
        <w:tc>
          <w:tcPr>
            <w:tcW w:w="565" w:type="dxa"/>
            <w:tcBorders>
              <w:left w:val="single" w:sz="4" w:space="0" w:color="auto"/>
              <w:right w:val="single" w:sz="4" w:space="0" w:color="auto"/>
            </w:tcBorders>
            <w:shd w:val="clear" w:color="auto" w:fill="FFFFFF" w:themeFill="background1"/>
          </w:tcPr>
          <w:p w:rsidR="00DA1F80" w:rsidRDefault="00991E2A"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DA1F80" w:rsidRPr="005C4F05" w:rsidRDefault="00991E2A" w:rsidP="00391885">
            <w:pPr>
              <w:spacing w:before="0"/>
              <w:jc w:val="center"/>
            </w:pPr>
            <w:r w:rsidRPr="005C4F05">
              <w:t>0.31</w:t>
            </w:r>
          </w:p>
        </w:tc>
      </w:tr>
      <w:tr w:rsidR="00391885" w:rsidTr="00E6679E">
        <w:trPr>
          <w:jc w:val="center"/>
        </w:trPr>
        <w:tc>
          <w:tcPr>
            <w:tcW w:w="2797" w:type="dxa"/>
            <w:tcBorders>
              <w:right w:val="single" w:sz="4" w:space="0" w:color="auto"/>
            </w:tcBorders>
            <w:shd w:val="clear" w:color="auto" w:fill="DAEEF3" w:themeFill="accent5" w:themeFillTint="33"/>
          </w:tcPr>
          <w:p w:rsidR="00391885" w:rsidRPr="00DA6759" w:rsidRDefault="00391885" w:rsidP="00391885">
            <w:pPr>
              <w:spacing w:before="0"/>
            </w:pPr>
            <w:r>
              <w:t>DHT22 Feuchte Sensor</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485-385</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9.73</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9.73</w:t>
            </w:r>
          </w:p>
        </w:tc>
      </w:tr>
      <w:tr w:rsidR="00391885" w:rsidTr="00E6679E">
        <w:trPr>
          <w:jc w:val="center"/>
        </w:trPr>
        <w:tc>
          <w:tcPr>
            <w:tcW w:w="2797" w:type="dxa"/>
            <w:tcBorders>
              <w:right w:val="single" w:sz="4" w:space="0" w:color="auto"/>
            </w:tcBorders>
            <w:shd w:val="clear" w:color="auto" w:fill="auto"/>
          </w:tcPr>
          <w:p w:rsidR="00391885" w:rsidRDefault="00391885" w:rsidP="00391885">
            <w:pPr>
              <w:spacing w:before="0"/>
            </w:pPr>
            <w:r>
              <w:t>RGB Farbsensor</w:t>
            </w:r>
          </w:p>
        </w:tc>
        <w:tc>
          <w:tcPr>
            <w:tcW w:w="1876" w:type="dxa"/>
            <w:tcBorders>
              <w:left w:val="single" w:sz="4" w:space="0" w:color="auto"/>
              <w:right w:val="single" w:sz="4" w:space="0" w:color="auto"/>
            </w:tcBorders>
            <w:shd w:val="clear" w:color="auto" w:fill="auto"/>
          </w:tcPr>
          <w:p w:rsidR="00391885" w:rsidRPr="002C4E25" w:rsidRDefault="00391885" w:rsidP="00604B91">
            <w:pPr>
              <w:spacing w:before="0"/>
              <w:jc w:val="center"/>
              <w:rPr>
                <w:sz w:val="18"/>
                <w:szCs w:val="18"/>
                <w:lang w:val="de-CH"/>
              </w:rPr>
            </w:pPr>
            <w:r w:rsidRPr="002C4E25">
              <w:rPr>
                <w:sz w:val="18"/>
                <w:szCs w:val="18"/>
                <w:lang w:val="de-CH"/>
              </w:rPr>
              <w:t>485-1334</w:t>
            </w:r>
          </w:p>
        </w:tc>
        <w:tc>
          <w:tcPr>
            <w:tcW w:w="2058" w:type="dxa"/>
            <w:tcBorders>
              <w:left w:val="single" w:sz="4" w:space="0" w:color="auto"/>
              <w:right w:val="single" w:sz="4" w:space="0" w:color="auto"/>
            </w:tcBorders>
            <w:shd w:val="clear" w:color="auto" w:fill="auto"/>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auto"/>
          </w:tcPr>
          <w:p w:rsidR="00391885" w:rsidRDefault="00391885" w:rsidP="00391885">
            <w:pPr>
              <w:spacing w:before="0"/>
              <w:jc w:val="center"/>
            </w:pPr>
            <w:r>
              <w:t>7.77</w:t>
            </w:r>
          </w:p>
        </w:tc>
        <w:tc>
          <w:tcPr>
            <w:tcW w:w="565" w:type="dxa"/>
            <w:tcBorders>
              <w:left w:val="single" w:sz="4" w:space="0" w:color="auto"/>
              <w:right w:val="single" w:sz="4" w:space="0" w:color="auto"/>
            </w:tcBorders>
            <w:shd w:val="clear" w:color="auto" w:fill="auto"/>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auto"/>
          </w:tcPr>
          <w:p w:rsidR="00391885" w:rsidRPr="005C4F05" w:rsidRDefault="00391885" w:rsidP="00391885">
            <w:pPr>
              <w:spacing w:before="0"/>
              <w:jc w:val="center"/>
            </w:pPr>
            <w:r w:rsidRPr="005C4F05">
              <w:t>7.77</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t>Temperatursensor</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391885">
              <w:rPr>
                <w:sz w:val="18"/>
                <w:szCs w:val="18"/>
                <w:lang w:val="de-CH"/>
              </w:rPr>
              <w:t>700-DS18B20PAR</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3.26</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3.26</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pPr>
            <w:r>
              <w:t>IR- Temperatursensor</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482-90614ESFBCI000SP</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36.81</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36.81</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t>Helligkeitssensor</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485-439</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5.93</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5.93</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pPr>
            <w:r>
              <w:t>Netzwerkkabel</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MP-6ARJ45SNNW-001</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5.36</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5.36</w:t>
            </w:r>
          </w:p>
        </w:tc>
      </w:tr>
      <w:tr w:rsidR="00391885" w:rsidRPr="00951781" w:rsidTr="00E6679E">
        <w:trPr>
          <w:jc w:val="center"/>
        </w:trPr>
        <w:tc>
          <w:tcPr>
            <w:tcW w:w="2797" w:type="dxa"/>
            <w:tcBorders>
              <w:right w:val="single" w:sz="4" w:space="0" w:color="auto"/>
            </w:tcBorders>
            <w:shd w:val="clear" w:color="auto" w:fill="DAEEF3" w:themeFill="accent5" w:themeFillTint="33"/>
          </w:tcPr>
          <w:p w:rsidR="00391885" w:rsidRPr="00951781" w:rsidRDefault="00391885" w:rsidP="00391885">
            <w:pPr>
              <w:spacing w:before="0"/>
              <w:rPr>
                <w:lang w:val="en-US"/>
              </w:rPr>
            </w:pPr>
            <w:r w:rsidRPr="00951781">
              <w:rPr>
                <w:lang w:val="en-US"/>
              </w:rPr>
              <w:t xml:space="preserve">USB Kabel </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2750905</w:t>
            </w:r>
          </w:p>
        </w:tc>
        <w:tc>
          <w:tcPr>
            <w:tcW w:w="2058" w:type="dxa"/>
            <w:tcBorders>
              <w:left w:val="single" w:sz="4" w:space="0" w:color="auto"/>
              <w:right w:val="single" w:sz="4" w:space="0" w:color="auto"/>
            </w:tcBorders>
            <w:shd w:val="clear" w:color="auto" w:fill="DAEEF3" w:themeFill="accent5" w:themeFillTint="33"/>
          </w:tcPr>
          <w:p w:rsidR="00391885" w:rsidRPr="00391885" w:rsidRDefault="00391885" w:rsidP="00391885">
            <w:pPr>
              <w:spacing w:before="0"/>
              <w:jc w:val="center"/>
              <w:rPr>
                <w:lang w:val="de-CH"/>
              </w:rPr>
            </w:pPr>
            <w:r w:rsidRPr="00391885">
              <w:rPr>
                <w:lang w:val="de-CH"/>
              </w:rPr>
              <w:t>Digitec</w:t>
            </w:r>
          </w:p>
        </w:tc>
        <w:tc>
          <w:tcPr>
            <w:tcW w:w="783" w:type="dxa"/>
            <w:tcBorders>
              <w:left w:val="single" w:sz="4" w:space="0" w:color="auto"/>
              <w:right w:val="single" w:sz="4" w:space="0" w:color="auto"/>
            </w:tcBorders>
            <w:shd w:val="clear" w:color="auto" w:fill="DAEEF3" w:themeFill="accent5" w:themeFillTint="33"/>
          </w:tcPr>
          <w:p w:rsidR="00391885" w:rsidRPr="00951781" w:rsidRDefault="00391885" w:rsidP="00391885">
            <w:pPr>
              <w:spacing w:before="0"/>
              <w:jc w:val="center"/>
              <w:rPr>
                <w:lang w:val="en-US"/>
              </w:rPr>
            </w:pPr>
            <w:r>
              <w:rPr>
                <w:lang w:val="en-US"/>
              </w:rPr>
              <w:t>5.90</w:t>
            </w:r>
          </w:p>
        </w:tc>
        <w:tc>
          <w:tcPr>
            <w:tcW w:w="565" w:type="dxa"/>
            <w:tcBorders>
              <w:left w:val="single" w:sz="4" w:space="0" w:color="auto"/>
              <w:right w:val="single" w:sz="4" w:space="0" w:color="auto"/>
            </w:tcBorders>
            <w:shd w:val="clear" w:color="auto" w:fill="DAEEF3" w:themeFill="accent5" w:themeFillTint="33"/>
          </w:tcPr>
          <w:p w:rsidR="00391885" w:rsidRPr="00951781" w:rsidRDefault="00391885" w:rsidP="00391885">
            <w:pPr>
              <w:spacing w:before="0"/>
              <w:jc w:val="center"/>
              <w:rPr>
                <w:lang w:val="en-US"/>
              </w:rPr>
            </w:pPr>
            <w:r>
              <w:rPr>
                <w:lang w:val="en-US"/>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rPr>
                <w:lang w:val="en-US"/>
              </w:rPr>
            </w:pPr>
            <w:r w:rsidRPr="005C4F05">
              <w:rPr>
                <w:lang w:val="en-US"/>
              </w:rPr>
              <w:t>5.90</w:t>
            </w:r>
          </w:p>
        </w:tc>
      </w:tr>
      <w:tr w:rsidR="00CA6843" w:rsidRPr="00951781" w:rsidTr="00E6679E">
        <w:trPr>
          <w:jc w:val="center"/>
        </w:trPr>
        <w:tc>
          <w:tcPr>
            <w:tcW w:w="2797" w:type="dxa"/>
            <w:tcBorders>
              <w:right w:val="single" w:sz="4" w:space="0" w:color="auto"/>
            </w:tcBorders>
            <w:shd w:val="clear" w:color="auto" w:fill="FFFFFF" w:themeFill="background1"/>
          </w:tcPr>
          <w:p w:rsidR="00CA6843" w:rsidRPr="00951781" w:rsidRDefault="00CA6843" w:rsidP="00391885">
            <w:pPr>
              <w:spacing w:before="0"/>
              <w:rPr>
                <w:lang w:val="en-US"/>
              </w:rPr>
            </w:pPr>
            <w:r>
              <w:rPr>
                <w:lang w:val="en-US"/>
              </w:rPr>
              <w:t>Stecker T12</w:t>
            </w:r>
          </w:p>
        </w:tc>
        <w:tc>
          <w:tcPr>
            <w:tcW w:w="1876" w:type="dxa"/>
            <w:tcBorders>
              <w:left w:val="single" w:sz="4" w:space="0" w:color="auto"/>
              <w:right w:val="single" w:sz="4" w:space="0" w:color="auto"/>
            </w:tcBorders>
            <w:shd w:val="clear" w:color="auto" w:fill="FFFFFF" w:themeFill="background1"/>
          </w:tcPr>
          <w:p w:rsidR="00CA6843" w:rsidRPr="00391885" w:rsidRDefault="00CA6843" w:rsidP="00604B91">
            <w:pPr>
              <w:spacing w:before="0"/>
              <w:jc w:val="center"/>
              <w:rPr>
                <w:sz w:val="18"/>
                <w:szCs w:val="18"/>
                <w:lang w:val="de-CH"/>
              </w:rPr>
            </w:pPr>
            <w:r>
              <w:rPr>
                <w:sz w:val="18"/>
                <w:szCs w:val="18"/>
                <w:lang w:val="de-CH"/>
              </w:rPr>
              <w:t>5.615.070</w:t>
            </w:r>
          </w:p>
        </w:tc>
        <w:tc>
          <w:tcPr>
            <w:tcW w:w="2058" w:type="dxa"/>
            <w:tcBorders>
              <w:left w:val="single" w:sz="4" w:space="0" w:color="auto"/>
              <w:right w:val="single" w:sz="4" w:space="0" w:color="auto"/>
            </w:tcBorders>
            <w:shd w:val="clear" w:color="auto" w:fill="FFFFFF" w:themeFill="background1"/>
          </w:tcPr>
          <w:p w:rsidR="00CA6843" w:rsidRPr="00391885" w:rsidRDefault="00CA6843" w:rsidP="00391885">
            <w:pPr>
              <w:spacing w:before="0"/>
              <w:jc w:val="center"/>
              <w:rPr>
                <w:lang w:val="de-CH"/>
              </w:rPr>
            </w:pPr>
            <w:r>
              <w:rPr>
                <w:lang w:val="de-CH"/>
              </w:rPr>
              <w:t>Coop Bau+Hobby</w:t>
            </w:r>
          </w:p>
        </w:tc>
        <w:tc>
          <w:tcPr>
            <w:tcW w:w="783" w:type="dxa"/>
            <w:tcBorders>
              <w:left w:val="single" w:sz="4" w:space="0" w:color="auto"/>
              <w:right w:val="single" w:sz="4" w:space="0" w:color="auto"/>
            </w:tcBorders>
            <w:shd w:val="clear" w:color="auto" w:fill="FFFFFF" w:themeFill="background1"/>
          </w:tcPr>
          <w:p w:rsidR="00CA6843" w:rsidRDefault="00CA6843" w:rsidP="00391885">
            <w:pPr>
              <w:spacing w:before="0"/>
              <w:jc w:val="center"/>
              <w:rPr>
                <w:lang w:val="en-US"/>
              </w:rPr>
            </w:pPr>
            <w:r>
              <w:rPr>
                <w:lang w:val="en-US"/>
              </w:rPr>
              <w:t>1.45</w:t>
            </w:r>
          </w:p>
        </w:tc>
        <w:tc>
          <w:tcPr>
            <w:tcW w:w="565" w:type="dxa"/>
            <w:tcBorders>
              <w:left w:val="single" w:sz="4" w:space="0" w:color="auto"/>
              <w:right w:val="single" w:sz="4" w:space="0" w:color="auto"/>
            </w:tcBorders>
            <w:shd w:val="clear" w:color="auto" w:fill="FFFFFF" w:themeFill="background1"/>
          </w:tcPr>
          <w:p w:rsidR="00CA6843" w:rsidRDefault="00CA6843" w:rsidP="00391885">
            <w:pPr>
              <w:spacing w:before="0"/>
              <w:jc w:val="center"/>
              <w:rPr>
                <w:lang w:val="en-US"/>
              </w:rPr>
            </w:pPr>
            <w:r>
              <w:rPr>
                <w:lang w:val="en-US"/>
              </w:rPr>
              <w:t>1</w:t>
            </w:r>
          </w:p>
        </w:tc>
        <w:tc>
          <w:tcPr>
            <w:tcW w:w="563" w:type="dxa"/>
            <w:tcBorders>
              <w:left w:val="single" w:sz="4" w:space="0" w:color="auto"/>
            </w:tcBorders>
            <w:shd w:val="clear" w:color="auto" w:fill="FFFFFF" w:themeFill="background1"/>
          </w:tcPr>
          <w:p w:rsidR="00CA6843" w:rsidRPr="005C4F05" w:rsidRDefault="00CA6843" w:rsidP="00391885">
            <w:pPr>
              <w:spacing w:before="0"/>
              <w:jc w:val="center"/>
              <w:rPr>
                <w:lang w:val="en-US"/>
              </w:rPr>
            </w:pPr>
            <w:r w:rsidRPr="005C4F05">
              <w:rPr>
                <w:lang w:val="en-US"/>
              </w:rPr>
              <w:t>1.45</w:t>
            </w:r>
          </w:p>
        </w:tc>
      </w:tr>
      <w:tr w:rsidR="00CA6843" w:rsidRPr="00951781" w:rsidTr="00E6679E">
        <w:trPr>
          <w:jc w:val="center"/>
        </w:trPr>
        <w:tc>
          <w:tcPr>
            <w:tcW w:w="2797" w:type="dxa"/>
            <w:tcBorders>
              <w:right w:val="single" w:sz="4" w:space="0" w:color="auto"/>
            </w:tcBorders>
            <w:shd w:val="clear" w:color="auto" w:fill="DAEEF3" w:themeFill="accent5" w:themeFillTint="33"/>
          </w:tcPr>
          <w:p w:rsidR="00CA6843" w:rsidRDefault="00CA6843" w:rsidP="00391885">
            <w:pPr>
              <w:spacing w:before="0"/>
              <w:rPr>
                <w:lang w:val="en-US"/>
              </w:rPr>
            </w:pPr>
            <w:r>
              <w:rPr>
                <w:lang w:val="en-US"/>
              </w:rPr>
              <w:t>Abzweigstecker 2xT13 drehbar</w:t>
            </w:r>
          </w:p>
        </w:tc>
        <w:tc>
          <w:tcPr>
            <w:tcW w:w="1876" w:type="dxa"/>
            <w:tcBorders>
              <w:left w:val="single" w:sz="4" w:space="0" w:color="auto"/>
              <w:right w:val="single" w:sz="4" w:space="0" w:color="auto"/>
            </w:tcBorders>
            <w:shd w:val="clear" w:color="auto" w:fill="DAEEF3" w:themeFill="accent5" w:themeFillTint="33"/>
          </w:tcPr>
          <w:p w:rsidR="00CA6843" w:rsidRPr="00391885" w:rsidRDefault="00CA6843" w:rsidP="00604B91">
            <w:pPr>
              <w:spacing w:before="0"/>
              <w:jc w:val="center"/>
              <w:rPr>
                <w:sz w:val="18"/>
                <w:szCs w:val="18"/>
                <w:lang w:val="de-CH"/>
              </w:rPr>
            </w:pPr>
            <w:r w:rsidRPr="00CA6843">
              <w:rPr>
                <w:sz w:val="18"/>
                <w:szCs w:val="18"/>
                <w:lang w:val="de-CH"/>
              </w:rPr>
              <w:t>4.949.829</w:t>
            </w:r>
          </w:p>
        </w:tc>
        <w:tc>
          <w:tcPr>
            <w:tcW w:w="2058" w:type="dxa"/>
            <w:tcBorders>
              <w:left w:val="single" w:sz="4" w:space="0" w:color="auto"/>
              <w:right w:val="single" w:sz="4" w:space="0" w:color="auto"/>
            </w:tcBorders>
            <w:shd w:val="clear" w:color="auto" w:fill="DAEEF3" w:themeFill="accent5" w:themeFillTint="33"/>
          </w:tcPr>
          <w:p w:rsidR="00CA6843" w:rsidRDefault="00CA6843" w:rsidP="00391885">
            <w:pPr>
              <w:spacing w:before="0"/>
              <w:jc w:val="center"/>
              <w:rPr>
                <w:lang w:val="de-CH"/>
              </w:rPr>
            </w:pPr>
            <w:r>
              <w:rPr>
                <w:lang w:val="de-CH"/>
              </w:rPr>
              <w:t>Coop Bau+Hobby</w:t>
            </w:r>
          </w:p>
        </w:tc>
        <w:tc>
          <w:tcPr>
            <w:tcW w:w="783" w:type="dxa"/>
            <w:tcBorders>
              <w:left w:val="single" w:sz="4" w:space="0" w:color="auto"/>
              <w:right w:val="single" w:sz="4" w:space="0" w:color="auto"/>
            </w:tcBorders>
            <w:shd w:val="clear" w:color="auto" w:fill="DAEEF3" w:themeFill="accent5" w:themeFillTint="33"/>
          </w:tcPr>
          <w:p w:rsidR="00CA6843" w:rsidRDefault="00CA6843" w:rsidP="00391885">
            <w:pPr>
              <w:spacing w:before="0"/>
              <w:jc w:val="center"/>
              <w:rPr>
                <w:lang w:val="en-US"/>
              </w:rPr>
            </w:pPr>
            <w:r>
              <w:rPr>
                <w:lang w:val="en-US"/>
              </w:rPr>
              <w:t>7.95</w:t>
            </w:r>
          </w:p>
        </w:tc>
        <w:tc>
          <w:tcPr>
            <w:tcW w:w="565" w:type="dxa"/>
            <w:tcBorders>
              <w:left w:val="single" w:sz="4" w:space="0" w:color="auto"/>
              <w:right w:val="single" w:sz="4" w:space="0" w:color="auto"/>
            </w:tcBorders>
            <w:shd w:val="clear" w:color="auto" w:fill="DAEEF3" w:themeFill="accent5" w:themeFillTint="33"/>
          </w:tcPr>
          <w:p w:rsidR="00CA6843" w:rsidRDefault="00CA6843" w:rsidP="00391885">
            <w:pPr>
              <w:spacing w:before="0"/>
              <w:jc w:val="center"/>
              <w:rPr>
                <w:lang w:val="en-US"/>
              </w:rPr>
            </w:pPr>
            <w:r>
              <w:rPr>
                <w:lang w:val="en-US"/>
              </w:rPr>
              <w:t>1</w:t>
            </w:r>
          </w:p>
        </w:tc>
        <w:tc>
          <w:tcPr>
            <w:tcW w:w="563" w:type="dxa"/>
            <w:tcBorders>
              <w:left w:val="single" w:sz="4" w:space="0" w:color="auto"/>
            </w:tcBorders>
            <w:shd w:val="clear" w:color="auto" w:fill="DAEEF3" w:themeFill="accent5" w:themeFillTint="33"/>
          </w:tcPr>
          <w:p w:rsidR="00CA6843" w:rsidRPr="005C4F05" w:rsidRDefault="00CA6843" w:rsidP="00391885">
            <w:pPr>
              <w:spacing w:before="0"/>
              <w:jc w:val="center"/>
              <w:rPr>
                <w:lang w:val="en-US"/>
              </w:rPr>
            </w:pPr>
            <w:r w:rsidRPr="005C4F05">
              <w:rPr>
                <w:lang w:val="en-US"/>
              </w:rPr>
              <w:t>7.95</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pPr>
            <w:r>
              <w:t>Kabeldurchführung</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617-19000005180</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4.38</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4.38</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rsidRPr="003738DE">
              <w:t>Kabeldurchführungstülle</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617-09-00-000-5353</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3.66</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3.66</w:t>
            </w:r>
          </w:p>
        </w:tc>
      </w:tr>
      <w:tr w:rsidR="00391885" w:rsidTr="00E6679E">
        <w:trPr>
          <w:jc w:val="center"/>
        </w:trPr>
        <w:tc>
          <w:tcPr>
            <w:tcW w:w="2797" w:type="dxa"/>
            <w:tcBorders>
              <w:right w:val="single" w:sz="4" w:space="0" w:color="auto"/>
            </w:tcBorders>
            <w:shd w:val="clear" w:color="auto" w:fill="FFFFFF" w:themeFill="background1"/>
          </w:tcPr>
          <w:p w:rsidR="00391885" w:rsidRPr="003738DE" w:rsidRDefault="00391885" w:rsidP="00391885">
            <w:pPr>
              <w:spacing w:before="0"/>
            </w:pPr>
            <w:r>
              <w:t>USB-Stecker mit Kappe IP67</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706-17-200161</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13.10</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13.10</w:t>
            </w:r>
          </w:p>
        </w:tc>
      </w:tr>
      <w:tr w:rsidR="00391885" w:rsidTr="00E6679E">
        <w:trPr>
          <w:jc w:val="center"/>
        </w:trPr>
        <w:tc>
          <w:tcPr>
            <w:tcW w:w="2797" w:type="dxa"/>
            <w:tcBorders>
              <w:right w:val="single" w:sz="4" w:space="0" w:color="auto"/>
            </w:tcBorders>
            <w:shd w:val="clear" w:color="auto" w:fill="DAEEF3" w:themeFill="accent5" w:themeFillTint="33"/>
          </w:tcPr>
          <w:p w:rsidR="00391885" w:rsidRPr="003738DE" w:rsidRDefault="00391885" w:rsidP="00391885">
            <w:pPr>
              <w:spacing w:before="0"/>
            </w:pPr>
            <w:r>
              <w:t>Ethernet-Steckverbinder IP67</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523-RJFRB71</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24.49</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24.49</w:t>
            </w:r>
          </w:p>
        </w:tc>
      </w:tr>
      <w:tr w:rsidR="00391885" w:rsidTr="00E6679E">
        <w:trPr>
          <w:jc w:val="center"/>
        </w:trPr>
        <w:tc>
          <w:tcPr>
            <w:tcW w:w="2797" w:type="dxa"/>
            <w:tcBorders>
              <w:right w:val="single" w:sz="4" w:space="0" w:color="auto"/>
            </w:tcBorders>
            <w:shd w:val="clear" w:color="auto" w:fill="FFFFFF" w:themeFill="background1"/>
          </w:tcPr>
          <w:p w:rsidR="00391885" w:rsidRPr="003738DE" w:rsidRDefault="00391885" w:rsidP="00391885">
            <w:pPr>
              <w:spacing w:before="0"/>
            </w:pPr>
            <w:r>
              <w:t>Kappe für Ethernet-Steckverbinder</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523-RJFRBC7</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8.37</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8.37</w:t>
            </w:r>
          </w:p>
        </w:tc>
      </w:tr>
      <w:tr w:rsidR="00DF47EA" w:rsidTr="00E6679E">
        <w:trPr>
          <w:jc w:val="center"/>
        </w:trPr>
        <w:tc>
          <w:tcPr>
            <w:tcW w:w="2797" w:type="dxa"/>
            <w:tcBorders>
              <w:right w:val="single" w:sz="4" w:space="0" w:color="auto"/>
            </w:tcBorders>
            <w:shd w:val="clear" w:color="auto" w:fill="DAEEF3" w:themeFill="accent5" w:themeFillTint="33"/>
          </w:tcPr>
          <w:p w:rsidR="00DF47EA" w:rsidRDefault="00DF47EA" w:rsidP="00391885">
            <w:pPr>
              <w:spacing w:before="0"/>
            </w:pPr>
            <w:r>
              <w:t>Verbrauchsmaterial</w:t>
            </w:r>
          </w:p>
        </w:tc>
        <w:tc>
          <w:tcPr>
            <w:tcW w:w="1876" w:type="dxa"/>
            <w:tcBorders>
              <w:left w:val="single" w:sz="4" w:space="0" w:color="auto"/>
              <w:right w:val="single" w:sz="4" w:space="0" w:color="auto"/>
            </w:tcBorders>
            <w:shd w:val="clear" w:color="auto" w:fill="DAEEF3" w:themeFill="accent5" w:themeFillTint="33"/>
          </w:tcPr>
          <w:p w:rsidR="00DF47EA" w:rsidRPr="00391885" w:rsidRDefault="00DF47EA" w:rsidP="00604B91">
            <w:pPr>
              <w:spacing w:before="0"/>
              <w:jc w:val="center"/>
              <w:rPr>
                <w:sz w:val="18"/>
                <w:szCs w:val="18"/>
                <w:lang w:val="de-CH"/>
              </w:rPr>
            </w:pPr>
            <w:r>
              <w:rPr>
                <w:sz w:val="18"/>
                <w:szCs w:val="18"/>
                <w:lang w:val="de-CH"/>
              </w:rPr>
              <w:t>-</w:t>
            </w:r>
          </w:p>
        </w:tc>
        <w:tc>
          <w:tcPr>
            <w:tcW w:w="2058" w:type="dxa"/>
            <w:tcBorders>
              <w:left w:val="single" w:sz="4" w:space="0" w:color="auto"/>
              <w:right w:val="single" w:sz="4" w:space="0" w:color="auto"/>
            </w:tcBorders>
            <w:shd w:val="clear" w:color="auto" w:fill="DAEEF3" w:themeFill="accent5" w:themeFillTint="33"/>
          </w:tcPr>
          <w:p w:rsidR="00DF47EA" w:rsidRDefault="00DF47EA" w:rsidP="00391885">
            <w:pPr>
              <w:spacing w:before="0"/>
              <w:jc w:val="center"/>
              <w:rPr>
                <w:lang w:val="de-CH"/>
              </w:rPr>
            </w:pPr>
            <w:r>
              <w:rPr>
                <w:lang w:val="de-CH"/>
              </w:rPr>
              <w:t>Coop Bau+Hobby</w:t>
            </w:r>
          </w:p>
        </w:tc>
        <w:tc>
          <w:tcPr>
            <w:tcW w:w="783" w:type="dxa"/>
            <w:tcBorders>
              <w:left w:val="single" w:sz="4" w:space="0" w:color="auto"/>
              <w:right w:val="single" w:sz="4" w:space="0" w:color="auto"/>
            </w:tcBorders>
            <w:shd w:val="clear" w:color="auto" w:fill="DAEEF3" w:themeFill="accent5" w:themeFillTint="33"/>
          </w:tcPr>
          <w:p w:rsidR="00DF47EA" w:rsidRDefault="00DF47EA" w:rsidP="00391885">
            <w:pPr>
              <w:spacing w:before="0"/>
              <w:jc w:val="center"/>
            </w:pPr>
            <w:r>
              <w:t>30</w:t>
            </w:r>
          </w:p>
        </w:tc>
        <w:tc>
          <w:tcPr>
            <w:tcW w:w="565" w:type="dxa"/>
            <w:tcBorders>
              <w:left w:val="single" w:sz="4" w:space="0" w:color="auto"/>
              <w:right w:val="single" w:sz="4" w:space="0" w:color="auto"/>
            </w:tcBorders>
            <w:shd w:val="clear" w:color="auto" w:fill="DAEEF3" w:themeFill="accent5" w:themeFillTint="33"/>
          </w:tcPr>
          <w:p w:rsidR="00DF47EA" w:rsidRDefault="00DF47EA"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DF47EA" w:rsidRPr="005C4F05" w:rsidRDefault="00DF47EA" w:rsidP="00391885">
            <w:pPr>
              <w:spacing w:before="0"/>
              <w:jc w:val="center"/>
            </w:pPr>
            <w:r w:rsidRPr="005C4F05">
              <w:t>30</w:t>
            </w:r>
          </w:p>
        </w:tc>
      </w:tr>
      <w:tr w:rsidR="00391885" w:rsidTr="00E6679E">
        <w:trPr>
          <w:jc w:val="center"/>
        </w:trPr>
        <w:tc>
          <w:tcPr>
            <w:tcW w:w="2797" w:type="dxa"/>
            <w:tcBorders>
              <w:bottom w:val="single" w:sz="4" w:space="0" w:color="auto"/>
              <w:right w:val="single" w:sz="4" w:space="0" w:color="auto"/>
            </w:tcBorders>
            <w:shd w:val="clear" w:color="auto" w:fill="FFFFFF" w:themeFill="background1"/>
          </w:tcPr>
          <w:p w:rsidR="00391885" w:rsidRDefault="00391885" w:rsidP="00391885">
            <w:pPr>
              <w:spacing w:before="0"/>
            </w:pPr>
            <w:r>
              <w:t>1 kg Molekularsieb Trockenmittel</w:t>
            </w:r>
          </w:p>
        </w:tc>
        <w:tc>
          <w:tcPr>
            <w:tcW w:w="1876" w:type="dxa"/>
            <w:tcBorders>
              <w:left w:val="single" w:sz="4" w:space="0" w:color="auto"/>
              <w:bottom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240.001</w:t>
            </w:r>
          </w:p>
        </w:tc>
        <w:tc>
          <w:tcPr>
            <w:tcW w:w="2058" w:type="dxa"/>
            <w:tcBorders>
              <w:left w:val="single" w:sz="4" w:space="0" w:color="auto"/>
              <w:bottom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sidRPr="002C4E25">
              <w:rPr>
                <w:lang w:val="de-CH"/>
              </w:rPr>
              <w:t>trockenmittel.ch</w:t>
            </w:r>
          </w:p>
        </w:tc>
        <w:tc>
          <w:tcPr>
            <w:tcW w:w="783" w:type="dxa"/>
            <w:tcBorders>
              <w:left w:val="single" w:sz="4" w:space="0" w:color="auto"/>
              <w:bottom w:val="single" w:sz="4" w:space="0" w:color="auto"/>
              <w:right w:val="single" w:sz="4" w:space="0" w:color="auto"/>
            </w:tcBorders>
            <w:shd w:val="clear" w:color="auto" w:fill="FFFFFF" w:themeFill="background1"/>
          </w:tcPr>
          <w:p w:rsidR="00391885" w:rsidRDefault="00391885" w:rsidP="00391885">
            <w:pPr>
              <w:spacing w:before="0"/>
              <w:jc w:val="center"/>
            </w:pPr>
            <w:r>
              <w:t>56.50</w:t>
            </w:r>
          </w:p>
        </w:tc>
        <w:tc>
          <w:tcPr>
            <w:tcW w:w="565" w:type="dxa"/>
            <w:tcBorders>
              <w:left w:val="single" w:sz="4" w:space="0" w:color="auto"/>
              <w:bottom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bottom w:val="single" w:sz="4" w:space="0" w:color="auto"/>
            </w:tcBorders>
            <w:shd w:val="clear" w:color="auto" w:fill="FFFFFF" w:themeFill="background1"/>
          </w:tcPr>
          <w:p w:rsidR="00391885" w:rsidRPr="005C4F05" w:rsidRDefault="00391885" w:rsidP="00391885">
            <w:pPr>
              <w:spacing w:before="0"/>
              <w:jc w:val="center"/>
            </w:pPr>
            <w:r w:rsidRPr="005C4F05">
              <w:t>56.50</w:t>
            </w:r>
          </w:p>
        </w:tc>
      </w:tr>
      <w:tr w:rsidR="00D217ED" w:rsidTr="00E6679E">
        <w:trPr>
          <w:jc w:val="center"/>
        </w:trPr>
        <w:tc>
          <w:tcPr>
            <w:tcW w:w="2797" w:type="dxa"/>
            <w:tcBorders>
              <w:top w:val="single" w:sz="4" w:space="0" w:color="auto"/>
            </w:tcBorders>
            <w:shd w:val="clear" w:color="auto" w:fill="DAEEF3" w:themeFill="accent5" w:themeFillTint="33"/>
          </w:tcPr>
          <w:p w:rsidR="00D217ED" w:rsidRDefault="00D217ED" w:rsidP="00391885">
            <w:pPr>
              <w:spacing w:before="0"/>
            </w:pPr>
            <w:r>
              <w:t>Endsumme</w:t>
            </w:r>
          </w:p>
        </w:tc>
        <w:tc>
          <w:tcPr>
            <w:tcW w:w="1876" w:type="dxa"/>
            <w:tcBorders>
              <w:top w:val="single" w:sz="4" w:space="0" w:color="auto"/>
            </w:tcBorders>
            <w:shd w:val="clear" w:color="auto" w:fill="DAEEF3" w:themeFill="accent5" w:themeFillTint="33"/>
          </w:tcPr>
          <w:p w:rsidR="00D217ED" w:rsidRPr="00391885" w:rsidRDefault="00D217ED" w:rsidP="00604B91">
            <w:pPr>
              <w:spacing w:before="0"/>
              <w:jc w:val="center"/>
              <w:rPr>
                <w:sz w:val="18"/>
                <w:szCs w:val="18"/>
                <w:lang w:val="de-CH"/>
              </w:rPr>
            </w:pPr>
          </w:p>
        </w:tc>
        <w:tc>
          <w:tcPr>
            <w:tcW w:w="2058" w:type="dxa"/>
            <w:tcBorders>
              <w:top w:val="single" w:sz="4" w:space="0" w:color="auto"/>
            </w:tcBorders>
            <w:shd w:val="clear" w:color="auto" w:fill="DAEEF3" w:themeFill="accent5" w:themeFillTint="33"/>
          </w:tcPr>
          <w:p w:rsidR="00D217ED" w:rsidRPr="002C4E25" w:rsidRDefault="00D217ED" w:rsidP="00391885">
            <w:pPr>
              <w:spacing w:before="0"/>
              <w:jc w:val="center"/>
              <w:rPr>
                <w:lang w:val="de-CH"/>
              </w:rPr>
            </w:pPr>
          </w:p>
        </w:tc>
        <w:tc>
          <w:tcPr>
            <w:tcW w:w="783" w:type="dxa"/>
            <w:tcBorders>
              <w:top w:val="single" w:sz="4" w:space="0" w:color="auto"/>
            </w:tcBorders>
            <w:shd w:val="clear" w:color="auto" w:fill="DAEEF3" w:themeFill="accent5" w:themeFillTint="33"/>
          </w:tcPr>
          <w:p w:rsidR="00D217ED" w:rsidRDefault="00D217ED" w:rsidP="00391885">
            <w:pPr>
              <w:spacing w:before="0"/>
              <w:jc w:val="center"/>
            </w:pPr>
          </w:p>
        </w:tc>
        <w:tc>
          <w:tcPr>
            <w:tcW w:w="565" w:type="dxa"/>
            <w:tcBorders>
              <w:top w:val="single" w:sz="4" w:space="0" w:color="auto"/>
            </w:tcBorders>
            <w:shd w:val="clear" w:color="auto" w:fill="DAEEF3" w:themeFill="accent5" w:themeFillTint="33"/>
          </w:tcPr>
          <w:p w:rsidR="00D217ED" w:rsidRDefault="00D217ED" w:rsidP="00391885">
            <w:pPr>
              <w:spacing w:before="0"/>
              <w:jc w:val="center"/>
              <w:rPr>
                <w:lang w:val="de-CH"/>
              </w:rPr>
            </w:pPr>
          </w:p>
        </w:tc>
        <w:tc>
          <w:tcPr>
            <w:tcW w:w="563" w:type="dxa"/>
            <w:tcBorders>
              <w:top w:val="single" w:sz="4" w:space="0" w:color="auto"/>
              <w:bottom w:val="single" w:sz="4" w:space="0" w:color="auto"/>
            </w:tcBorders>
            <w:shd w:val="clear" w:color="auto" w:fill="DAEEF3" w:themeFill="accent5" w:themeFillTint="33"/>
          </w:tcPr>
          <w:p w:rsidR="00D217ED" w:rsidRPr="005C4F05" w:rsidRDefault="00F73406" w:rsidP="00391885">
            <w:pPr>
              <w:spacing w:before="0"/>
              <w:jc w:val="center"/>
            </w:pPr>
            <w:r>
              <w:t>458.22</w:t>
            </w:r>
          </w:p>
        </w:tc>
      </w:tr>
    </w:tbl>
    <w:p w:rsidR="00F767EB" w:rsidRDefault="00F767EB" w:rsidP="000A46E1">
      <w:pPr>
        <w:rPr>
          <w:lang w:val="de-CH"/>
        </w:rPr>
      </w:pPr>
    </w:p>
    <w:p w:rsidR="000A46E1" w:rsidRPr="000A46E1" w:rsidRDefault="00F767EB" w:rsidP="00F767EB">
      <w:pPr>
        <w:jc w:val="left"/>
      </w:pPr>
      <w:r>
        <w:br/>
      </w:r>
      <w:r>
        <w:br/>
      </w:r>
      <w:r w:rsidR="00C72AF6">
        <w:br/>
      </w:r>
    </w:p>
    <w:p w:rsidR="00781091" w:rsidRDefault="00781091" w:rsidP="00FA0F67">
      <w:pPr>
        <w:pStyle w:val="berschrift1"/>
      </w:pPr>
      <w:bookmarkStart w:id="107" w:name="_Toc536049198"/>
      <w:r w:rsidRPr="00E86376">
        <w:lastRenderedPageBreak/>
        <w:t>Software und Algorithmen</w:t>
      </w:r>
      <w:bookmarkEnd w:id="107"/>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w:t>
      </w:r>
      <w:r w:rsidR="004903F5">
        <w:t>wenig</w:t>
      </w:r>
      <w:r w:rsidR="00264C7F">
        <w:t xml:space="preserve">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39"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3C6317">
      <w:pPr>
        <w:pStyle w:val="berschrift2"/>
      </w:pPr>
      <w:bookmarkStart w:id="108" w:name="_Toc536049199"/>
      <w:r>
        <w:t>Verzeichnisstruktur der Kamerasteuerung</w:t>
      </w:r>
      <w:bookmarkEnd w:id="108"/>
    </w:p>
    <w:p w:rsidR="00C81D79" w:rsidRDefault="00005B87" w:rsidP="00F22C26">
      <w:r>
        <w:t>Wie bereits angedeutet, wurde für jedes Teilproblem ein eig</w:t>
      </w:r>
      <w:r w:rsidR="00AB0039">
        <w:t>e</w:t>
      </w:r>
      <w:r>
        <w:t>ner Projektordner</w:t>
      </w:r>
      <w:r w:rsidR="00AB0039">
        <w:rPr>
          <w:rStyle w:val="Funotenzeichen"/>
        </w:rPr>
        <w:footnoteReference w:id="14"/>
      </w:r>
      <w:r w:rsidR="00AB0039">
        <w:t xml:space="preserve"> </w:t>
      </w:r>
      <w:r>
        <w:t xml:space="preserve">angelegt. </w:t>
      </w:r>
      <w:r w:rsidR="00AB0039">
        <w:t xml:space="preserve">Alle zur Steuerung der Kamera benötigten Skripts, befinden sich im Repository „camera_scripts“. Sie sind nach Aufgabengebiet, in einzelnen Verzeichnissen zusammengefasst. Das Verzeichnis „bash“, beinhaltet </w:t>
      </w:r>
      <w:r w:rsidR="00F105C9">
        <w:t xml:space="preserve">ein </w:t>
      </w:r>
      <w:r w:rsidR="00AB0039">
        <w:t>Bash-</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helpers“, beinhaltet Skripte mit untergeordneten Aufgaben</w:t>
      </w:r>
      <w:r w:rsidR="005B28A3">
        <w:t xml:space="preserve">. „picam“ und „raw“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lang w:val="de-CH" w:eastAsia="de-CH"/>
        </w:rPr>
        <w:lastRenderedPageBreak/>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bookmarkStart w:id="109" w:name="_Toc536049250"/>
      <w:r w:rsidRPr="009C4F8D">
        <w:rPr>
          <w:lang w:val="en-US"/>
        </w:rPr>
        <w:t xml:space="preserve">Abbildung </w:t>
      </w:r>
      <w:r>
        <w:fldChar w:fldCharType="begin"/>
      </w:r>
      <w:r w:rsidRPr="009C4F8D">
        <w:rPr>
          <w:lang w:val="en-US"/>
        </w:rPr>
        <w:instrText xml:space="preserve"> SEQ Abbildung \* ARABIC </w:instrText>
      </w:r>
      <w:r>
        <w:fldChar w:fldCharType="separate"/>
      </w:r>
      <w:r w:rsidR="00616002">
        <w:rPr>
          <w:noProof/>
          <w:lang w:val="en-US"/>
        </w:rPr>
        <w:t>31</w:t>
      </w:r>
      <w:r>
        <w:rPr>
          <w:noProof/>
        </w:rPr>
        <w:fldChar w:fldCharType="end"/>
      </w:r>
      <w:r w:rsidRPr="009C4F8D">
        <w:rPr>
          <w:lang w:val="en-US"/>
        </w:rPr>
        <w:t xml:space="preserve">: </w:t>
      </w:r>
      <w:r w:rsidRPr="009C4F8D">
        <w:rPr>
          <w:noProof/>
          <w:lang w:val="en-US"/>
        </w:rPr>
        <w:t xml:space="preserve"> Links: </w:t>
      </w:r>
      <w:r w:rsidR="00005B87" w:rsidRPr="009C4F8D">
        <w:rPr>
          <w:noProof/>
          <w:lang w:val="en-US"/>
        </w:rPr>
        <w:t xml:space="preserve">Repository „camera_scripts“. </w:t>
      </w:r>
      <w:r w:rsidR="00005B87">
        <w:rPr>
          <w:noProof/>
        </w:rPr>
        <w:t>Rechts: Inhalt der einzelnen Verzeichnise.</w:t>
      </w:r>
      <w:bookmarkEnd w:id="109"/>
      <w:r>
        <w:rPr>
          <w:noProof/>
        </w:rPr>
        <w:t xml:space="preserve"> </w:t>
      </w:r>
    </w:p>
    <w:p w:rsidR="00E319CE" w:rsidRDefault="006976FC" w:rsidP="007826AC">
      <w:pPr>
        <w:pStyle w:val="berschrift3"/>
      </w:pPr>
      <w:r>
        <w:t xml:space="preserve"> </w:t>
      </w:r>
      <w:bookmarkStart w:id="110" w:name="_Toc536049200"/>
      <w:r w:rsidR="000331B9">
        <w:t>Kamerast</w:t>
      </w:r>
      <w:r w:rsidR="00856120">
        <w:t>euerung mittels Cronjobs</w:t>
      </w:r>
      <w:bookmarkEnd w:id="110"/>
    </w:p>
    <w:p w:rsidR="00E519BF" w:rsidRDefault="00856120" w:rsidP="00F6023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w:t>
      </w:r>
      <w:r w:rsidR="00712038">
        <w:t xml:space="preserve"> (</w:t>
      </w:r>
      <w:r w:rsidR="00712038">
        <w:rPr>
          <w:rFonts w:ascii="Arial Unicode MS" w:eastAsia="Arial Unicode MS" w:hAnsi="Arial Unicode MS" w:cs="Arial Unicode MS" w:hint="eastAsia"/>
          <w:sz w:val="16"/>
          <w:szCs w:val="16"/>
        </w:rPr>
        <w:t>Ⅰ</w:t>
      </w:r>
      <w:r w:rsidR="00712038">
        <w:rPr>
          <w:rFonts w:ascii="Arial Unicode MS" w:eastAsia="Arial Unicode MS" w:hAnsi="Arial Unicode MS" w:cs="Arial Unicode MS"/>
          <w:sz w:val="16"/>
          <w:szCs w:val="16"/>
        </w:rPr>
        <w:t xml:space="preserve"> </w:t>
      </w:r>
      <w:r w:rsidR="00712038">
        <w:rPr>
          <w:rFonts w:ascii="Arial Unicode MS" w:eastAsia="Arial Unicode MS" w:hAnsi="Arial Unicode MS" w:cs="Arial Unicode MS" w:hint="eastAsia"/>
          <w:sz w:val="16"/>
          <w:szCs w:val="16"/>
        </w:rPr>
        <w:t>-</w:t>
      </w:r>
      <w:r w:rsidR="00712038">
        <w:rPr>
          <w:rFonts w:ascii="Arial Unicode MS" w:eastAsia="Arial Unicode MS" w:hAnsi="Arial Unicode MS" w:cs="Arial Unicode MS"/>
          <w:sz w:val="16"/>
          <w:szCs w:val="16"/>
        </w:rPr>
        <w:t xml:space="preserve"> </w:t>
      </w:r>
      <w:r w:rsidR="00712038" w:rsidRPr="00712038">
        <w:rPr>
          <w:rFonts w:ascii="Arial Unicode MS" w:eastAsia="Arial Unicode MS" w:hAnsi="Arial Unicode MS" w:cs="Arial Unicode MS" w:hint="eastAsia"/>
          <w:sz w:val="16"/>
          <w:szCs w:val="16"/>
          <w:lang w:val="de-CH"/>
        </w:rPr>
        <w:t>Ⅵ</w:t>
      </w:r>
      <w:r w:rsidR="00712038">
        <w:t>)</w:t>
      </w:r>
      <w:r w:rsidR="005C488F">
        <w:t>, wobei in den ersten fünf die Zeitangabe</w:t>
      </w:r>
      <w:r w:rsidR="009A74DC">
        <w:rPr>
          <w:rStyle w:val="Funotenzeichen"/>
        </w:rPr>
        <w:footnoteReference w:id="15"/>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
        <w:gridCol w:w="399"/>
        <w:gridCol w:w="14"/>
        <w:gridCol w:w="404"/>
        <w:gridCol w:w="6"/>
        <w:gridCol w:w="285"/>
        <w:gridCol w:w="277"/>
        <w:gridCol w:w="9"/>
        <w:gridCol w:w="270"/>
        <w:gridCol w:w="20"/>
        <w:gridCol w:w="6538"/>
      </w:tblGrid>
      <w:tr w:rsidR="00B2017F" w:rsidRPr="000D763C" w:rsidTr="00712038">
        <w:trPr>
          <w:trHeight w:hRule="exact" w:val="284"/>
        </w:trPr>
        <w:tc>
          <w:tcPr>
            <w:tcW w:w="273" w:type="dxa"/>
            <w:tcBorders>
              <w:bottom w:val="single" w:sz="4" w:space="0" w:color="auto"/>
              <w:right w:val="single" w:sz="4" w:space="0" w:color="auto"/>
            </w:tcBorders>
          </w:tcPr>
          <w:p w:rsidR="00B2017F" w:rsidRPr="00D30FD5" w:rsidRDefault="00B2017F" w:rsidP="006E1633">
            <w:pPr>
              <w:pStyle w:val="HTMLVorformatiert"/>
              <w:jc w:val="center"/>
              <w:rPr>
                <w:sz w:val="16"/>
                <w:szCs w:val="16"/>
              </w:rPr>
            </w:pPr>
          </w:p>
        </w:tc>
        <w:tc>
          <w:tcPr>
            <w:tcW w:w="413" w:type="dxa"/>
            <w:gridSpan w:val="2"/>
            <w:tcBorders>
              <w:left w:val="single" w:sz="4" w:space="0" w:color="auto"/>
              <w:bottom w:val="single" w:sz="4" w:space="0" w:color="auto"/>
            </w:tcBorders>
          </w:tcPr>
          <w:p w:rsidR="00B2017F" w:rsidRP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Ⅰ</w:t>
            </w:r>
          </w:p>
        </w:tc>
        <w:tc>
          <w:tcPr>
            <w:tcW w:w="404" w:type="dxa"/>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Ⅱ</w:t>
            </w:r>
          </w:p>
        </w:tc>
        <w:tc>
          <w:tcPr>
            <w:tcW w:w="291" w:type="dxa"/>
            <w:gridSpan w:val="2"/>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Ⅲ</w:t>
            </w:r>
          </w:p>
        </w:tc>
        <w:tc>
          <w:tcPr>
            <w:tcW w:w="286" w:type="dxa"/>
            <w:gridSpan w:val="2"/>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Ⅳ</w:t>
            </w:r>
          </w:p>
        </w:tc>
        <w:tc>
          <w:tcPr>
            <w:tcW w:w="270" w:type="dxa"/>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Ⅴ</w:t>
            </w:r>
          </w:p>
        </w:tc>
        <w:tc>
          <w:tcPr>
            <w:tcW w:w="20" w:type="dxa"/>
            <w:tcBorders>
              <w:bottom w:val="single" w:sz="4" w:space="0" w:color="auto"/>
            </w:tcBorders>
          </w:tcPr>
          <w:p w:rsidR="00B2017F" w:rsidRDefault="00B2017F" w:rsidP="00B2017F">
            <w:pPr>
              <w:pStyle w:val="HTMLVorformatiert"/>
              <w:jc w:val="center"/>
              <w:rPr>
                <w:sz w:val="16"/>
                <w:szCs w:val="16"/>
              </w:rPr>
            </w:pPr>
          </w:p>
        </w:tc>
        <w:tc>
          <w:tcPr>
            <w:tcW w:w="6538" w:type="dxa"/>
            <w:tcBorders>
              <w:bottom w:val="single" w:sz="4" w:space="0" w:color="auto"/>
            </w:tcBorders>
          </w:tcPr>
          <w:p w:rsidR="00B2017F" w:rsidRDefault="00B2017F" w:rsidP="00B2017F">
            <w:pPr>
              <w:pStyle w:val="HTMLVorformatiert"/>
              <w:jc w:val="center"/>
              <w:rPr>
                <w:sz w:val="16"/>
                <w:szCs w:val="16"/>
                <w:lang w:val="en-US"/>
              </w:rPr>
            </w:pPr>
            <w:r>
              <w:rPr>
                <w:rFonts w:ascii="Arial Unicode MS" w:eastAsia="Arial Unicode MS" w:hAnsi="Arial Unicode MS" w:cs="Arial Unicode MS" w:hint="eastAsia"/>
                <w:sz w:val="16"/>
                <w:szCs w:val="16"/>
                <w:lang w:val="en-US"/>
              </w:rPr>
              <w:t>Ⅵ</w:t>
            </w:r>
          </w:p>
        </w:tc>
      </w:tr>
      <w:tr w:rsidR="006E1633" w:rsidRPr="000D763C" w:rsidTr="00712038">
        <w:tc>
          <w:tcPr>
            <w:tcW w:w="273" w:type="dxa"/>
            <w:tcBorders>
              <w:top w:val="single" w:sz="4" w:space="0" w:color="auto"/>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664" w:type="dxa"/>
            <w:gridSpan w:val="8"/>
            <w:tcBorders>
              <w:top w:val="single" w:sz="4" w:space="0" w:color="auto"/>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558" w:type="dxa"/>
            <w:gridSpan w:val="2"/>
            <w:tcBorders>
              <w:top w:val="single" w:sz="4" w:space="0" w:color="auto"/>
            </w:tcBorders>
          </w:tcPr>
          <w:p w:rsidR="006E1633" w:rsidRPr="00D30FD5" w:rsidRDefault="006E1633" w:rsidP="00856120">
            <w:pPr>
              <w:pStyle w:val="HTMLVorformatiert"/>
              <w:rPr>
                <w:sz w:val="16"/>
                <w:szCs w:val="16"/>
                <w:lang w:val="en-US"/>
              </w:rPr>
            </w:pPr>
            <w:r w:rsidRPr="00D30FD5">
              <w:rPr>
                <w:sz w:val="16"/>
                <w:szCs w:val="16"/>
                <w:lang w:val="en-US"/>
              </w:rPr>
              <w:t>/usr/bin/python3 /home/pi/python_scripts/sensors/check</w:t>
            </w:r>
            <w:r w:rsidR="00D05F97">
              <w:rPr>
                <w:sz w:val="16"/>
                <w:szCs w:val="16"/>
                <w:lang w:val="en-US"/>
              </w:rPr>
              <w:t>-</w:t>
            </w:r>
            <w:r w:rsidRPr="00D30FD5">
              <w:rPr>
                <w:sz w:val="16"/>
                <w:szCs w:val="16"/>
                <w:lang w:val="en-US"/>
              </w:rPr>
              <w:t>humidity.py</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2</w:t>
            </w:r>
          </w:p>
        </w:tc>
        <w:tc>
          <w:tcPr>
            <w:tcW w:w="399" w:type="dxa"/>
            <w:tcBorders>
              <w:left w:val="single" w:sz="4" w:space="0" w:color="auto"/>
            </w:tcBorders>
          </w:tcPr>
          <w:p w:rsidR="003B6192" w:rsidRPr="00D30FD5" w:rsidRDefault="003B6192" w:rsidP="00856120">
            <w:pPr>
              <w:pStyle w:val="HTMLVorformatiert"/>
              <w:rPr>
                <w:sz w:val="16"/>
                <w:szCs w:val="16"/>
              </w:rPr>
            </w:pPr>
            <w:r w:rsidRPr="00D30FD5">
              <w:rPr>
                <w:sz w:val="16"/>
                <w:szCs w:val="16"/>
              </w:rPr>
              <w:t>*/1</w:t>
            </w:r>
          </w:p>
        </w:tc>
        <w:tc>
          <w:tcPr>
            <w:tcW w:w="424" w:type="dxa"/>
            <w:gridSpan w:val="3"/>
          </w:tcPr>
          <w:p w:rsidR="003B6192" w:rsidRPr="00D30FD5" w:rsidRDefault="003B6192" w:rsidP="003B6192">
            <w:pPr>
              <w:pStyle w:val="HTMLVorformatiert"/>
              <w:ind w:left="177"/>
              <w:rPr>
                <w:sz w:val="16"/>
                <w:szCs w:val="16"/>
              </w:rPr>
            </w:pPr>
            <w:r w:rsidRPr="00D30FD5">
              <w:rPr>
                <w:sz w:val="16"/>
                <w:szCs w:val="16"/>
              </w:rPr>
              <w:t>*</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sensors/</w:t>
            </w:r>
            <w:r>
              <w:rPr>
                <w:sz w:val="16"/>
                <w:szCs w:val="16"/>
                <w:lang w:val="en-US"/>
              </w:rPr>
              <w:t>write-sensors-db</w:t>
            </w:r>
            <w:r w:rsidRPr="00D30FD5">
              <w:rPr>
                <w:sz w:val="16"/>
                <w:szCs w:val="16"/>
                <w:lang w:val="en-US"/>
              </w:rPr>
              <w:t xml:space="preserve">.py </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3</w:t>
            </w:r>
          </w:p>
        </w:tc>
        <w:tc>
          <w:tcPr>
            <w:tcW w:w="399" w:type="dxa"/>
            <w:tcBorders>
              <w:left w:val="single" w:sz="4" w:space="0" w:color="auto"/>
            </w:tcBorders>
          </w:tcPr>
          <w:p w:rsidR="003B6192" w:rsidRPr="00D30FD5" w:rsidRDefault="003B6192" w:rsidP="00856120">
            <w:pPr>
              <w:pStyle w:val="HTMLVorformatiert"/>
              <w:rPr>
                <w:sz w:val="16"/>
                <w:szCs w:val="16"/>
              </w:rPr>
            </w:pPr>
            <w:r>
              <w:rPr>
                <w:sz w:val="16"/>
                <w:szCs w:val="16"/>
              </w:rPr>
              <w:t xml:space="preserve"> </w:t>
            </w:r>
            <w:r w:rsidRPr="00D30FD5">
              <w:rPr>
                <w:sz w:val="16"/>
                <w:szCs w:val="16"/>
              </w:rPr>
              <w:t>30</w:t>
            </w:r>
          </w:p>
        </w:tc>
        <w:tc>
          <w:tcPr>
            <w:tcW w:w="424" w:type="dxa"/>
            <w:gridSpan w:val="3"/>
          </w:tcPr>
          <w:p w:rsidR="003B6192" w:rsidRPr="00D30FD5" w:rsidRDefault="003B6192" w:rsidP="003B6192">
            <w:pPr>
              <w:pStyle w:val="HTMLVorformatiert"/>
              <w:ind w:left="177"/>
              <w:rPr>
                <w:sz w:val="16"/>
                <w:szCs w:val="16"/>
              </w:rPr>
            </w:pPr>
            <w:r w:rsidRPr="00D30FD5">
              <w:rPr>
                <w:sz w:val="16"/>
                <w:szCs w:val="16"/>
              </w:rPr>
              <w:t>7</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helpers/take</w:t>
            </w:r>
            <w:r>
              <w:rPr>
                <w:sz w:val="16"/>
                <w:szCs w:val="16"/>
                <w:lang w:val="en-US"/>
              </w:rPr>
              <w:t>-t</w:t>
            </w:r>
            <w:r w:rsidRPr="00D30FD5">
              <w:rPr>
                <w:sz w:val="16"/>
                <w:szCs w:val="16"/>
                <w:lang w:val="en-US"/>
              </w:rPr>
              <w:t>est</w:t>
            </w:r>
            <w:r>
              <w:rPr>
                <w:sz w:val="16"/>
                <w:szCs w:val="16"/>
                <w:lang w:val="en-US"/>
              </w:rPr>
              <w:t>-p</w:t>
            </w:r>
            <w:r w:rsidRPr="00D30FD5">
              <w:rPr>
                <w:sz w:val="16"/>
                <w:szCs w:val="16"/>
                <w:lang w:val="en-US"/>
              </w:rPr>
              <w:t>ic.py</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4</w:t>
            </w:r>
          </w:p>
        </w:tc>
        <w:tc>
          <w:tcPr>
            <w:tcW w:w="399" w:type="dxa"/>
            <w:tcBorders>
              <w:left w:val="single" w:sz="4" w:space="0" w:color="auto"/>
            </w:tcBorders>
          </w:tcPr>
          <w:p w:rsidR="003B6192" w:rsidRPr="00D30FD5" w:rsidRDefault="003B6192" w:rsidP="00856120">
            <w:pPr>
              <w:pStyle w:val="HTMLVorformatiert"/>
              <w:rPr>
                <w:sz w:val="16"/>
                <w:szCs w:val="16"/>
              </w:rPr>
            </w:pPr>
            <w:r>
              <w:rPr>
                <w:sz w:val="16"/>
                <w:szCs w:val="16"/>
              </w:rPr>
              <w:t xml:space="preserve"> </w:t>
            </w:r>
            <w:r w:rsidRPr="00D30FD5">
              <w:rPr>
                <w:sz w:val="16"/>
                <w:szCs w:val="16"/>
              </w:rPr>
              <w:t>00</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17</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helpers/take</w:t>
            </w:r>
            <w:r>
              <w:rPr>
                <w:sz w:val="16"/>
                <w:szCs w:val="16"/>
                <w:lang w:val="en-US"/>
              </w:rPr>
              <w:t>-test-pi</w:t>
            </w:r>
            <w:r w:rsidRPr="00D30FD5">
              <w:rPr>
                <w:sz w:val="16"/>
                <w:szCs w:val="16"/>
                <w:lang w:val="en-US"/>
              </w:rPr>
              <w:t>c.py</w:t>
            </w:r>
          </w:p>
        </w:tc>
      </w:tr>
      <w:tr w:rsidR="00712038" w:rsidRPr="000D763C" w:rsidTr="00712038">
        <w:tc>
          <w:tcPr>
            <w:tcW w:w="273" w:type="dxa"/>
            <w:tcBorders>
              <w:right w:val="single" w:sz="4" w:space="0" w:color="auto"/>
            </w:tcBorders>
          </w:tcPr>
          <w:p w:rsidR="003B6192" w:rsidRDefault="003B6192" w:rsidP="002374A5">
            <w:pPr>
              <w:pStyle w:val="HTMLVorformatiert"/>
              <w:jc w:val="center"/>
              <w:rPr>
                <w:sz w:val="16"/>
                <w:szCs w:val="16"/>
              </w:rPr>
            </w:pPr>
            <w:r>
              <w:rPr>
                <w:sz w:val="16"/>
                <w:szCs w:val="16"/>
              </w:rPr>
              <w:t>5</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00</w:t>
            </w:r>
          </w:p>
        </w:tc>
        <w:tc>
          <w:tcPr>
            <w:tcW w:w="424" w:type="dxa"/>
            <w:gridSpan w:val="3"/>
          </w:tcPr>
          <w:p w:rsidR="003B6192" w:rsidRPr="00D30FD5" w:rsidRDefault="003B6192" w:rsidP="003B6192">
            <w:pPr>
              <w:pStyle w:val="HTMLVorformatiert"/>
              <w:rPr>
                <w:sz w:val="16"/>
                <w:szCs w:val="16"/>
              </w:rPr>
            </w:pPr>
            <w:r>
              <w:rPr>
                <w:sz w:val="16"/>
                <w:szCs w:val="16"/>
              </w:rPr>
              <w:t xml:space="preserve">  3</w:t>
            </w:r>
          </w:p>
        </w:tc>
        <w:tc>
          <w:tcPr>
            <w:tcW w:w="285" w:type="dxa"/>
          </w:tcPr>
          <w:p w:rsidR="003B6192" w:rsidRPr="00D30FD5" w:rsidRDefault="003B6192" w:rsidP="008468BB">
            <w:pPr>
              <w:pStyle w:val="HTMLVorformatiert"/>
              <w:jc w:val="center"/>
              <w:rPr>
                <w:sz w:val="16"/>
                <w:szCs w:val="16"/>
              </w:rPr>
            </w:pPr>
            <w:r>
              <w:rPr>
                <w:sz w:val="16"/>
                <w:szCs w:val="16"/>
              </w:rPr>
              <w:t>*</w:t>
            </w:r>
          </w:p>
        </w:tc>
        <w:tc>
          <w:tcPr>
            <w:tcW w:w="277" w:type="dxa"/>
          </w:tcPr>
          <w:p w:rsidR="003B6192" w:rsidRPr="00D30FD5" w:rsidRDefault="003B6192" w:rsidP="008468BB">
            <w:pPr>
              <w:pStyle w:val="HTMLVorformatiert"/>
              <w:jc w:val="center"/>
              <w:rPr>
                <w:sz w:val="16"/>
                <w:szCs w:val="16"/>
              </w:rPr>
            </w:pPr>
            <w:r>
              <w:rPr>
                <w:sz w:val="16"/>
                <w:szCs w:val="16"/>
              </w:rPr>
              <w:t>*</w:t>
            </w:r>
          </w:p>
        </w:tc>
        <w:tc>
          <w:tcPr>
            <w:tcW w:w="279" w:type="dxa"/>
            <w:gridSpan w:val="2"/>
          </w:tcPr>
          <w:p w:rsidR="003B6192" w:rsidRPr="00D30FD5" w:rsidRDefault="003B6192" w:rsidP="008468BB">
            <w:pPr>
              <w:pStyle w:val="HTMLVorformatiert"/>
              <w:jc w:val="center"/>
              <w:rPr>
                <w:sz w:val="16"/>
                <w:szCs w:val="16"/>
              </w:rPr>
            </w:pPr>
            <w:r>
              <w:rPr>
                <w:sz w:val="16"/>
                <w:szCs w:val="16"/>
              </w:rPr>
              <w:t>*</w:t>
            </w:r>
          </w:p>
        </w:tc>
        <w:tc>
          <w:tcPr>
            <w:tcW w:w="6558" w:type="dxa"/>
            <w:gridSpan w:val="2"/>
          </w:tcPr>
          <w:p w:rsidR="003B6192" w:rsidRDefault="003B6192" w:rsidP="002374A5">
            <w:pPr>
              <w:pStyle w:val="HTMLVorformatiert"/>
              <w:rPr>
                <w:sz w:val="16"/>
                <w:szCs w:val="16"/>
                <w:lang w:val="en-US"/>
              </w:rPr>
            </w:pP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712038"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6</w:t>
            </w:r>
          </w:p>
        </w:tc>
        <w:tc>
          <w:tcPr>
            <w:tcW w:w="399" w:type="dxa"/>
            <w:tcBorders>
              <w:left w:val="single" w:sz="4" w:space="0" w:color="auto"/>
            </w:tcBorders>
          </w:tcPr>
          <w:p w:rsidR="003B6192" w:rsidRDefault="003B6192" w:rsidP="002374A5">
            <w:pPr>
              <w:pStyle w:val="HTMLVorformatiert"/>
              <w:rPr>
                <w:sz w:val="16"/>
                <w:szCs w:val="16"/>
              </w:rPr>
            </w:pPr>
            <w:r w:rsidRPr="00D30FD5">
              <w:rPr>
                <w:sz w:val="16"/>
                <w:szCs w:val="16"/>
              </w:rPr>
              <w:t>*/10</w:t>
            </w:r>
          </w:p>
        </w:tc>
        <w:tc>
          <w:tcPr>
            <w:tcW w:w="424" w:type="dxa"/>
            <w:gridSpan w:val="3"/>
          </w:tcPr>
          <w:p w:rsidR="003B6192" w:rsidRDefault="003B6192" w:rsidP="003B6192">
            <w:pPr>
              <w:pStyle w:val="HTMLVorformatiert"/>
              <w:rPr>
                <w:sz w:val="16"/>
                <w:szCs w:val="16"/>
              </w:rPr>
            </w:pPr>
            <w:r w:rsidRPr="00D30FD5">
              <w:rPr>
                <w:sz w:val="16"/>
                <w:szCs w:val="16"/>
              </w:rPr>
              <w:t>9-15</w:t>
            </w:r>
          </w:p>
        </w:tc>
        <w:tc>
          <w:tcPr>
            <w:tcW w:w="285" w:type="dxa"/>
          </w:tcPr>
          <w:p w:rsidR="003B6192" w:rsidRDefault="003B6192" w:rsidP="008468BB">
            <w:pPr>
              <w:pStyle w:val="HTMLVorformatiert"/>
              <w:jc w:val="center"/>
              <w:rPr>
                <w:sz w:val="16"/>
                <w:szCs w:val="16"/>
              </w:rPr>
            </w:pPr>
            <w:r w:rsidRPr="00D30FD5">
              <w:rPr>
                <w:sz w:val="16"/>
                <w:szCs w:val="16"/>
              </w:rPr>
              <w:t>*</w:t>
            </w:r>
          </w:p>
        </w:tc>
        <w:tc>
          <w:tcPr>
            <w:tcW w:w="277" w:type="dxa"/>
          </w:tcPr>
          <w:p w:rsidR="003B6192" w:rsidRDefault="003B6192" w:rsidP="008468BB">
            <w:pPr>
              <w:pStyle w:val="HTMLVorformatiert"/>
              <w:jc w:val="center"/>
              <w:rPr>
                <w:sz w:val="16"/>
                <w:szCs w:val="16"/>
              </w:rPr>
            </w:pPr>
            <w:r w:rsidRPr="00D30FD5">
              <w:rPr>
                <w:sz w:val="16"/>
                <w:szCs w:val="16"/>
              </w:rPr>
              <w:t>*</w:t>
            </w:r>
          </w:p>
        </w:tc>
        <w:tc>
          <w:tcPr>
            <w:tcW w:w="279" w:type="dxa"/>
            <w:gridSpan w:val="2"/>
          </w:tcPr>
          <w:p w:rsidR="003B6192"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rPr>
                <w:sz w:val="16"/>
                <w:szCs w:val="16"/>
                <w:lang w:val="en-US"/>
              </w:rPr>
            </w:pPr>
            <w:r w:rsidRPr="00D30FD5">
              <w:rPr>
                <w:sz w:val="16"/>
                <w:szCs w:val="16"/>
                <w:lang w:val="en-US"/>
              </w:rPr>
              <w:t>/usr/bin/python3 /home/pi/python_scripts/picam/picam.py</w:t>
            </w:r>
          </w:p>
        </w:tc>
      </w:tr>
      <w:tr w:rsidR="00B2017F"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7</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w:t>
            </w:r>
            <w:r w:rsidRPr="00D30FD5">
              <w:rPr>
                <w:sz w:val="16"/>
                <w:szCs w:val="16"/>
              </w:rPr>
              <w:t>30</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16</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rPr>
                <w:sz w:val="16"/>
                <w:szCs w:val="16"/>
                <w:lang w:val="en-US"/>
              </w:rPr>
            </w:pPr>
            <w:r w:rsidRPr="00D30FD5">
              <w:rPr>
                <w:sz w:val="16"/>
                <w:szCs w:val="16"/>
                <w:lang w:val="en-US"/>
              </w:rPr>
              <w:t>/usr/bin/python3 /home/pi/python_scripts/helpers/zipitall.py</w:t>
            </w:r>
          </w:p>
        </w:tc>
      </w:tr>
      <w:tr w:rsidR="00B2017F"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8</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w:t>
            </w:r>
            <w:r w:rsidRPr="00D30FD5">
              <w:rPr>
                <w:sz w:val="16"/>
                <w:szCs w:val="16"/>
              </w:rPr>
              <w:t>15</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0</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keepNext/>
              <w:rPr>
                <w:sz w:val="16"/>
                <w:szCs w:val="16"/>
                <w:lang w:val="en-US"/>
              </w:rPr>
            </w:pPr>
            <w:r w:rsidRPr="00D30FD5">
              <w:rPr>
                <w:sz w:val="16"/>
                <w:szCs w:val="16"/>
                <w:lang w:val="en-US"/>
              </w:rPr>
              <w:t>/usr/bin/python3 /home/pi/python_scripts/helpers/ftpexporter.py</w:t>
            </w:r>
          </w:p>
        </w:tc>
      </w:tr>
    </w:tbl>
    <w:p w:rsidR="006E1633" w:rsidRDefault="00322B5D" w:rsidP="00DB16F5">
      <w:pPr>
        <w:pStyle w:val="Beschriftung"/>
        <w:spacing w:after="240"/>
        <w:jc w:val="center"/>
        <w:rPr>
          <w:lang w:val="de-CH"/>
        </w:rPr>
      </w:pPr>
      <w:bookmarkStart w:id="111" w:name="_Toc535768714"/>
      <w:r>
        <w:t xml:space="preserve">Tabelle </w:t>
      </w:r>
      <w:r w:rsidR="00C7465A">
        <w:fldChar w:fldCharType="begin"/>
      </w:r>
      <w:r w:rsidR="00C7465A">
        <w:instrText xml:space="preserve"> SEQ Tabelle \* ARABIC </w:instrText>
      </w:r>
      <w:r w:rsidR="00C7465A">
        <w:fldChar w:fldCharType="separate"/>
      </w:r>
      <w:r w:rsidR="00492AFA">
        <w:rPr>
          <w:noProof/>
        </w:rPr>
        <w:t>7</w:t>
      </w:r>
      <w:r w:rsidR="00C7465A">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bookmarkEnd w:id="111"/>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lastRenderedPageBreak/>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BF17DE">
        <w:rPr>
          <w:lang w:val="de-CH"/>
        </w:rPr>
        <w:t>11.2</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3C6317">
      <w:pPr>
        <w:pStyle w:val="berschrift2"/>
      </w:pPr>
      <w:bookmarkStart w:id="112" w:name="_Ref534537835"/>
      <w:bookmarkStart w:id="113" w:name="_Toc536049201"/>
      <w:r>
        <w:t xml:space="preserve">Software </w:t>
      </w:r>
      <w:r w:rsidR="00B5772A">
        <w:t>zu</w:t>
      </w:r>
      <w:r w:rsidR="00693A9E">
        <w:t>r</w:t>
      </w:r>
      <w:r w:rsidR="00B5772A">
        <w:t xml:space="preserve"> Himmels</w:t>
      </w:r>
      <w:r w:rsidR="00693A9E">
        <w:t>fotogra</w:t>
      </w:r>
      <w:r w:rsidR="00D30F06">
        <w:t>f</w:t>
      </w:r>
      <w:r w:rsidR="00693A9E">
        <w:t>ie</w:t>
      </w:r>
      <w:bookmarkEnd w:id="112"/>
      <w:bookmarkEnd w:id="113"/>
    </w:p>
    <w:p w:rsidR="00363F42" w:rsidRDefault="00B77225" w:rsidP="00363F42">
      <w:r>
        <w:t xml:space="preserve">Dieser Softwareteil verfolgt zwei Ziele. </w:t>
      </w:r>
      <w:r w:rsidR="003379ED">
        <w:t xml:space="preserve">Sie soll </w:t>
      </w:r>
      <w:r w:rsidR="001B2584">
        <w:t xml:space="preserve">Belichtungsreihen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zu </w:t>
      </w:r>
      <w:r w:rsidR="003379ED">
        <w:t xml:space="preserve">können. </w:t>
      </w:r>
      <w:r w:rsidR="0026583F">
        <w:t xml:space="preserve">Für bestmögliche Resultate, muss das Bild mit der höchstmöglichen Auflösung aufgenommen werden. </w:t>
      </w:r>
    </w:p>
    <w:p w:rsidR="00C06595" w:rsidRDefault="006976FC" w:rsidP="003C6317">
      <w:pPr>
        <w:pStyle w:val="berschrift3"/>
      </w:pPr>
      <w:r>
        <w:t xml:space="preserve"> </w:t>
      </w:r>
      <w:bookmarkStart w:id="114" w:name="_Toc536049202"/>
      <w:r w:rsidR="00C06595">
        <w:t>Softwareversionen 1 und 2</w:t>
      </w:r>
      <w:r w:rsidR="00EB74DF">
        <w:t xml:space="preserve"> der Himmelsfotografie</w:t>
      </w:r>
      <w:bookmarkEnd w:id="114"/>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 xml:space="preserve">„raw_2.py“ </w:t>
      </w:r>
      <w:r w:rsidR="003E46EC">
        <w:t>sowie</w:t>
      </w:r>
      <w:r w:rsidR="00B06B17">
        <w:t xml:space="preserve"> die finale Version „picam.py“.</w:t>
      </w:r>
      <w:r>
        <w:t xml:space="preserve"> </w:t>
      </w:r>
      <w:r w:rsidR="006D0465">
        <w:t xml:space="preserve">Die </w:t>
      </w:r>
      <w:r w:rsidR="00116B8C">
        <w:t>wichtigsten</w:t>
      </w:r>
      <w:r w:rsidR="006D0465">
        <w:t xml:space="preserve"> Verbesserungen zwischen den einzelnen </w:t>
      </w:r>
      <w:r w:rsidR="003E46EC">
        <w:t xml:space="preserve">Versionen </w:t>
      </w:r>
      <w:r w:rsidR="006D0465">
        <w:t>beinhalten</w:t>
      </w:r>
      <w:r w:rsidR="003E46EC">
        <w:t>,</w:t>
      </w:r>
      <w:r w:rsidR="006D0465">
        <w:t xml:space="preserve"> die Reduktion der Anzahl benötigter Bilder für ein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366BA2">
            <w:pPr>
              <w:spacing w:before="0"/>
              <w:jc w:val="center"/>
              <w:rPr>
                <w:sz w:val="16"/>
                <w:szCs w:val="16"/>
              </w:rPr>
            </w:pPr>
            <w:r>
              <w:rPr>
                <w:sz w:val="16"/>
                <w:szCs w:val="16"/>
              </w:rPr>
              <w:t>Software Version</w:t>
            </w:r>
          </w:p>
        </w:tc>
        <w:tc>
          <w:tcPr>
            <w:tcW w:w="1701"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366BA2">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366BA2">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04 2018</w:t>
            </w:r>
          </w:p>
        </w:tc>
        <w:tc>
          <w:tcPr>
            <w:tcW w:w="2126" w:type="dxa"/>
            <w:tcBorders>
              <w:bottom w:val="nil"/>
            </w:tcBorders>
          </w:tcPr>
          <w:p w:rsidR="00533C34" w:rsidRDefault="00533C34" w:rsidP="00366BA2">
            <w:pPr>
              <w:spacing w:before="0"/>
              <w:jc w:val="center"/>
              <w:rPr>
                <w:sz w:val="16"/>
                <w:szCs w:val="16"/>
              </w:rPr>
            </w:pPr>
            <w:r>
              <w:rPr>
                <w:sz w:val="16"/>
                <w:szCs w:val="16"/>
              </w:rPr>
              <w:t>10</w:t>
            </w:r>
          </w:p>
        </w:tc>
        <w:tc>
          <w:tcPr>
            <w:tcW w:w="2694" w:type="dxa"/>
            <w:tcBorders>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366BA2">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366BA2">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2018 </w:t>
            </w:r>
            <w:r>
              <w:rPr>
                <w:sz w:val="16"/>
                <w:szCs w:val="16"/>
              </w:rPr>
              <w:t>–</w:t>
            </w:r>
            <w:r w:rsidR="00FB5513">
              <w:rPr>
                <w:sz w:val="16"/>
                <w:szCs w:val="16"/>
              </w:rPr>
              <w:t xml:space="preserve"> </w:t>
            </w:r>
            <w:r>
              <w:rPr>
                <w:sz w:val="16"/>
                <w:szCs w:val="16"/>
              </w:rPr>
              <w:t>11.1</w:t>
            </w:r>
            <w:r w:rsidR="00FB5513">
              <w:rPr>
                <w:sz w:val="16"/>
                <w:szCs w:val="16"/>
              </w:rPr>
              <w:t>2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bookmarkStart w:id="115" w:name="_Toc535768715"/>
      <w:r>
        <w:t xml:space="preserve">Tabelle </w:t>
      </w:r>
      <w:r w:rsidR="00C7465A">
        <w:fldChar w:fldCharType="begin"/>
      </w:r>
      <w:r w:rsidR="00C7465A">
        <w:instrText xml:space="preserve"> SEQ Tabelle \* ARABIC </w:instrText>
      </w:r>
      <w:r w:rsidR="00C7465A">
        <w:fldChar w:fldCharType="separate"/>
      </w:r>
      <w:r w:rsidR="00492AFA">
        <w:rPr>
          <w:noProof/>
        </w:rPr>
        <w:t>8</w:t>
      </w:r>
      <w:r w:rsidR="00C7465A">
        <w:fldChar w:fldCharType="end"/>
      </w:r>
      <w:r>
        <w:rPr>
          <w:noProof/>
        </w:rPr>
        <w:t>: Übersicht der Laufzeiten unterschiedlicher Softwareversionen.</w:t>
      </w:r>
      <w:bookmarkEnd w:id="115"/>
    </w:p>
    <w:p w:rsidR="00EB74DF" w:rsidRDefault="00EB74DF" w:rsidP="00781091"/>
    <w:p w:rsidR="00EB74DF" w:rsidRDefault="00EB74DF" w:rsidP="00781091"/>
    <w:p w:rsidR="004F6689" w:rsidRDefault="000E7D72" w:rsidP="00781091">
      <w:r>
        <w:lastRenderedPageBreak/>
        <w:t xml:space="preserve">Der Aufbau der ersten Version „raw_1.py“, ist sehr einfach gehalten. </w:t>
      </w:r>
      <w:r w:rsidR="004D0594">
        <w:t xml:space="preserve">Sie besteht aus drei einzelnen Klassen. </w:t>
      </w:r>
      <w:r w:rsidR="004F6689">
        <w:t xml:space="preserve">Das nachfolgende Klassendiagram zeigt die Struktur </w:t>
      </w:r>
      <w:r w:rsidR="006F769F">
        <w:t>des Programms.</w:t>
      </w:r>
    </w:p>
    <w:p w:rsidR="004F6689" w:rsidRDefault="004F6689" w:rsidP="004F6689">
      <w:pPr>
        <w:keepNext/>
        <w:jc w:val="center"/>
      </w:pPr>
      <w:r>
        <w:rPr>
          <w:noProof/>
          <w:lang w:val="de-CH" w:eastAsia="de-CH"/>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bookmarkStart w:id="116" w:name="_Toc536049251"/>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16002">
        <w:rPr>
          <w:noProof/>
        </w:rPr>
        <w:t>32</w:t>
      </w:r>
      <w:r w:rsidR="00E93932">
        <w:rPr>
          <w:noProof/>
        </w:rPr>
        <w:fldChar w:fldCharType="end"/>
      </w:r>
      <w:r>
        <w:rPr>
          <w:noProof/>
        </w:rPr>
        <w:t>: Klassendiagramm raw_1.py</w:t>
      </w:r>
      <w:bookmarkEnd w:id="116"/>
    </w:p>
    <w:p w:rsidR="00881E63" w:rsidRDefault="004D0594" w:rsidP="00881E63">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r w:rsidR="004F6689">
        <w:t>Rawcamera besteht aus einer Methode mit einer for-Schleife, in welcher mit aufsteigenden Shutterzeiten</w:t>
      </w:r>
      <w:r w:rsidR="00DA4E3A">
        <w:rPr>
          <w:rStyle w:val="Funotenzeichen"/>
        </w:rPr>
        <w:footnoteReference w:id="16"/>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881E63">
      <w:r>
        <w:t xml:space="preserve">    </w:t>
      </w:r>
      <w:r w:rsidR="00AB60FD">
        <w:t xml:space="preserve">                                </w:t>
      </w:r>
      <w:r w:rsidR="004310D1">
        <w:rPr>
          <w:noProof/>
          <w:lang w:val="de-CH" w:eastAsia="de-CH"/>
        </w:rPr>
        <w:drawing>
          <wp:inline distT="0" distB="0" distL="0" distR="0">
            <wp:extent cx="2934269" cy="307104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58604" cy="3096514"/>
                    </a:xfrm>
                    <a:prstGeom prst="rect">
                      <a:avLst/>
                    </a:prstGeom>
                    <a:noFill/>
                    <a:ln>
                      <a:noFill/>
                    </a:ln>
                  </pic:spPr>
                </pic:pic>
              </a:graphicData>
            </a:graphic>
          </wp:inline>
        </w:drawing>
      </w:r>
    </w:p>
    <w:p w:rsidR="00A00154" w:rsidRDefault="006F6E3E" w:rsidP="00881E63">
      <w:pPr>
        <w:pStyle w:val="Beschriftung"/>
        <w:spacing w:after="0"/>
        <w:jc w:val="left"/>
      </w:pPr>
      <w:r>
        <w:t xml:space="preserve">                              </w:t>
      </w:r>
      <w:bookmarkStart w:id="117" w:name="_Toc536049252"/>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16002">
        <w:rPr>
          <w:noProof/>
        </w:rPr>
        <w:t>33</w:t>
      </w:r>
      <w:r w:rsidR="00E93932">
        <w:rPr>
          <w:noProof/>
        </w:rPr>
        <w:fldChar w:fldCharType="end"/>
      </w:r>
      <w:r>
        <w:rPr>
          <w:noProof/>
        </w:rPr>
        <w:t>: Flussdiagramm des Programms raw_1.py</w:t>
      </w:r>
      <w:bookmarkEnd w:id="117"/>
    </w:p>
    <w:p w:rsidR="007A6FCB" w:rsidRDefault="0026583F" w:rsidP="00226EE9">
      <w:r>
        <w:t>D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ten zur Verfügung gestellt, die als Teil der Bild-Metadaten</w:t>
      </w:r>
      <w:r w:rsidR="00B51F16">
        <w:t xml:space="preserve"> </w:t>
      </w:r>
      <w:r w:rsidR="00B51F16">
        <w:fldChar w:fldCharType="begin"/>
      </w:r>
      <w:r w:rsidR="001F200C">
        <w:instrText xml:space="preserve"> ADDIN ZOTERO_ITEM CSL_CITATION {"citationID":"m95JVsiw","properties":{"formattedCitation":"[37]","plainCitation":"[37]","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1F200C" w:rsidRPr="001F200C">
        <w:t>[37]</w:t>
      </w:r>
      <w:r w:rsidR="00B51F16">
        <w:fldChar w:fldCharType="end"/>
      </w:r>
      <w:r w:rsidR="00B51F16">
        <w:t xml:space="preserve"> ausgegeben werden. Bayer-Rohdaten unterscheiden sich dabei erheblich</w:t>
      </w:r>
      <w:r w:rsidR="00226EE9">
        <w:t xml:space="preserve"> von anderen Bildformaten. Es sind Daten, die der Bildsensor vor jeder </w:t>
      </w:r>
      <w:r w:rsidR="00226EE9">
        <w:lastRenderedPageBreak/>
        <w:t>GPU</w:t>
      </w:r>
      <w:r w:rsidR="00226EE9">
        <w:rPr>
          <w:rStyle w:val="Funotenzeichen"/>
        </w:rPr>
        <w:footnoteReference w:id="17"/>
      </w:r>
      <w:r w:rsidR="00226EE9">
        <w:t xml:space="preserve">-Verarbeitung aufzeichnet, </w:t>
      </w:r>
      <w:r w:rsidR="005F51AC">
        <w:t xml:space="preserve">also zum Beispiel ohne </w:t>
      </w:r>
      <w:r w:rsidR="007A6FCB">
        <w:t xml:space="preserve">Demosaicing oder </w:t>
      </w:r>
      <w:r w:rsidR="00226EE9" w:rsidRPr="00226EE9">
        <w:t>automatischem Wei</w:t>
      </w:r>
      <w:r w:rsidR="00226EE9">
        <w:t>ss</w:t>
      </w:r>
      <w:r w:rsidR="00226EE9" w:rsidRPr="00226EE9">
        <w:t>abgleich</w:t>
      </w:r>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 xml:space="preserve">Jede </w:t>
      </w:r>
      <w:r w:rsidR="00004F62" w:rsidRPr="00004F62">
        <w:t xml:space="preserve">Belichtungsserie </w:t>
      </w:r>
      <w:r>
        <w:t>entspri</w:t>
      </w:r>
      <w:r w:rsidR="00E26818">
        <w:t xml:space="preserve">cht einer Aufnahme des Himmels. Liegen diese </w:t>
      </w:r>
      <w:r>
        <w:t xml:space="preserve">jedoch bis zu 3 Minuten </w:t>
      </w:r>
      <w:r w:rsidR="00E26818">
        <w:t xml:space="preserve">auseinander, </w:t>
      </w:r>
      <w:r w:rsidR="00004F62">
        <w:t>dann gen</w:t>
      </w:r>
      <w:r w:rsidR="001B2584">
        <w:t>ügt die zeitliche Auflösung nicht mehr, um die Wolkenbewegung akkurat zu erfassen.</w:t>
      </w:r>
    </w:p>
    <w:p w:rsidR="00736333" w:rsidRDefault="00801011" w:rsidP="00497D55">
      <w:r>
        <w:t>Deshalb wurde in der zweiten Version der Software „raw_2.py“ die Belichtungsreihe von</w:t>
      </w:r>
      <w:r w:rsidR="00004F62">
        <w:t xml:space="preserve"> ursprünglich zehn auf d</w:t>
      </w:r>
      <w:r>
        <w:t>rei</w:t>
      </w:r>
      <w:r w:rsidR="00004F62">
        <w:t xml:space="preserve"> Bilder</w:t>
      </w:r>
      <w:r>
        <w:t xml:space="preserve"> reduziert. </w:t>
      </w:r>
      <w:r w:rsidR="00497D55">
        <w:t xml:space="preserve">Die Verzögerungen verringerten sich daraufhin, von 3 Minuten auf 30 Sekunden. </w:t>
      </w:r>
      <w:r w:rsidR="0072161F">
        <w:t xml:space="preserve">Die </w:t>
      </w:r>
      <w:r w:rsidR="00736333">
        <w:t>stark verkürzte</w:t>
      </w:r>
      <w:r w:rsidR="0072161F">
        <w:t xml:space="preserve"> Verzögerung, erlaubt es flüssige Bildabfolgen zu erstellen, in denen die Bewegung und Änderung der Wolken eindeutig zu erkennen ist.   </w:t>
      </w:r>
    </w:p>
    <w:p w:rsidR="00FB617D" w:rsidRDefault="00736333" w:rsidP="00497D55">
      <w:r>
        <w:t>Zusätzlich wurde das Programm neu als Singleton ausgelegt, sodass nur eine Instanz zu</w:t>
      </w:r>
      <w:r w:rsidR="004D3399">
        <w:t>r</w:t>
      </w:r>
      <w:r>
        <w:t xml:space="preserve"> selben Zeit ausgeführt werden kann. </w:t>
      </w:r>
      <w:r w:rsidR="00294047">
        <w:t>Start- und Stopp</w:t>
      </w:r>
      <w:r w:rsidR="00635241">
        <w:t xml:space="preserve">zeit sind fest im Programm </w:t>
      </w:r>
      <w:r w:rsidR="004F220D">
        <w:t>festgelegt</w:t>
      </w:r>
      <w:r w:rsidR="00635241">
        <w:t xml:space="preserve"> und werden nicht wie bisher durch einen Cronjob vorgegeben. Der Cronjob ruft stattdessen periodisch</w:t>
      </w:r>
      <w:r w:rsidR="00FB617D">
        <w:t>,</w:t>
      </w:r>
      <w:r w:rsidR="00635241">
        <w:t xml:space="preserve"> das Programm im </w:t>
      </w:r>
      <w:r w:rsidR="00FB617D">
        <w:t>Minutentakt</w:t>
      </w:r>
      <w:r w:rsidR="00635241">
        <w:t xml:space="preserve"> auf. Diese</w:t>
      </w:r>
      <w:r w:rsidR="00CE1BF1">
        <w:t>s</w:t>
      </w:r>
      <w:r w:rsidR="00635241">
        <w:t xml:space="preserve"> Vorgehen garantiert, dass falls das Programm </w:t>
      </w:r>
      <w:r w:rsidR="00FB617D" w:rsidRPr="00FB617D">
        <w:t xml:space="preserve">unvorhergesehen </w:t>
      </w:r>
      <w:r w:rsidR="00FB617D">
        <w:t xml:space="preserve">abbricht, es kurz darauf hin neu gestartet wird. </w:t>
      </w:r>
    </w:p>
    <w:p w:rsidR="00497D55" w:rsidRDefault="00FB617D" w:rsidP="00C06595">
      <w:pPr>
        <w:pStyle w:val="berschrift4"/>
      </w:pPr>
      <w:r>
        <w:t xml:space="preserve"> </w:t>
      </w:r>
      <w:r w:rsidR="00C06595">
        <w:t>Finale Softwareversion</w:t>
      </w:r>
    </w:p>
    <w:p w:rsidR="001660F6" w:rsidRDefault="00670DF8" w:rsidP="00781091">
      <w:r>
        <w:t>Die Auswertung von mehreren Belichtungsreihen zeigte, dass die fest</w:t>
      </w:r>
      <w:r w:rsidR="00A15ECF">
        <w:t xml:space="preserve"> </w:t>
      </w:r>
      <w:r>
        <w:t xml:space="preserve">vorgegeben Shutterzeiten ungeeignet sind. Die Helligkeitsschwankungen, die sich im Verlauf eines Tages ergeben, sind zu gross, als dass diese nur </w:t>
      </w:r>
      <w:r w:rsidR="0098547F">
        <w:t>mit</w:t>
      </w:r>
      <w:r w:rsidR="005F2F8C">
        <w:t xml:space="preserve"> statische</w:t>
      </w:r>
      <w:r w:rsidR="00EF32B3">
        <w:t>n</w:t>
      </w:r>
      <w:r>
        <w:t xml:space="preserve"> Shutterzeiten erfasst werden könnten. </w:t>
      </w:r>
      <w:r w:rsidR="00A15ECF">
        <w:t>Legt man die einzelnen Histogramme</w:t>
      </w:r>
      <w:r w:rsidR="005F2F8C">
        <w:t xml:space="preserve"> </w:t>
      </w:r>
      <w:r w:rsidR="00A15ECF">
        <w:t>der Bilder eines Tages übereinander</w:t>
      </w:r>
      <w:r w:rsidR="005F2F8C">
        <w:t>,</w:t>
      </w:r>
      <w:r w:rsidR="00A15ECF">
        <w:t xml:space="preserve"> so sieht man wie</w:t>
      </w:r>
      <w:r w:rsidR="00434D01">
        <w:t xml:space="preserve"> das Maximum</w:t>
      </w:r>
      <w:r w:rsidR="00A15ECF">
        <w:t xml:space="preserve"> </w:t>
      </w:r>
      <w:r w:rsidR="00434D01">
        <w:t>der</w:t>
      </w:r>
      <w:r w:rsidR="00A15ECF">
        <w:t xml:space="preserve"> Verteilung der Helligkeit</w:t>
      </w:r>
      <w:r w:rsidR="007200B0">
        <w:t xml:space="preserve"> „wandert“.  </w:t>
      </w:r>
      <w:r w:rsidR="00434D01">
        <w:t>Es</w:t>
      </w:r>
      <w:r w:rsidR="007200B0">
        <w:t xml:space="preserve"> bewegt sich vom linken zum rechten Rand des Graphen und wieder zurück.</w:t>
      </w:r>
      <w:r w:rsidR="001660F6">
        <w:t xml:space="preserve"> Dabei folgt die Verteilung dem Sonnenstand und damit der </w:t>
      </w:r>
      <w:r w:rsidR="0098547F">
        <w:t xml:space="preserve">zu- und abnehmenden </w:t>
      </w:r>
      <w:r w:rsidR="00AE5783">
        <w:t>Helligkeit</w:t>
      </w:r>
      <w:r w:rsidR="0098547F">
        <w:t>,</w:t>
      </w:r>
      <w:r w:rsidR="00AE5783">
        <w:t xml:space="preserve"> </w:t>
      </w:r>
      <w:r w:rsidR="0098547F">
        <w:t xml:space="preserve">die sich im </w:t>
      </w:r>
      <w:r w:rsidR="00AE5783">
        <w:t>Verlauf eines Tages</w:t>
      </w:r>
      <w:r w:rsidR="0098547F">
        <w:t xml:space="preserve"> ergibt</w:t>
      </w:r>
      <w:r w:rsidR="00AE5783">
        <w:t>.</w:t>
      </w:r>
      <w:r w:rsidR="001660F6">
        <w:t xml:space="preserve"> </w:t>
      </w:r>
    </w:p>
    <w:p w:rsidR="007200B0" w:rsidRDefault="007200B0" w:rsidP="0011431B">
      <w:pPr>
        <w:spacing w:before="0"/>
      </w:pPr>
      <w:r>
        <w:t xml:space="preserve">Dieses Verhalten </w:t>
      </w:r>
      <w:r w:rsidR="0089127C">
        <w:t>bestätigt, dass die Bilder morgens und a</w:t>
      </w:r>
      <w:r w:rsidR="00CA62B5">
        <w:t>bend</w:t>
      </w:r>
      <w:r w:rsidR="0089127C">
        <w:t>s</w:t>
      </w:r>
      <w:r w:rsidR="00CA62B5">
        <w:t>,</w:t>
      </w:r>
      <w:r>
        <w:t xml:space="preserve"> tendenziell unterbelichtet sind</w:t>
      </w:r>
      <w:r w:rsidR="00CA62B5">
        <w:t>.</w:t>
      </w:r>
      <w:r w:rsidR="001660F6">
        <w:t xml:space="preserve"> </w:t>
      </w:r>
      <w:r w:rsidR="001B2E9E">
        <w:t xml:space="preserve">Dagegen sind Bilder an sonnigen und wolkenfreien Tagen, eher überbelichtet. </w:t>
      </w:r>
      <w:r w:rsidR="001660F6">
        <w:t xml:space="preserve">Die folgende </w:t>
      </w:r>
      <w:r w:rsidR="00434D01">
        <w:t>Abbildung</w:t>
      </w:r>
      <w:r w:rsidR="001660F6">
        <w:t>,</w:t>
      </w:r>
      <w:r w:rsidR="004E0E3E">
        <w:t xml:space="preserve"> illustriert das B</w:t>
      </w:r>
      <w:r w:rsidR="00434D01">
        <w:t xml:space="preserve">eschriebene. </w:t>
      </w:r>
    </w:p>
    <w:p w:rsidR="00A51B20" w:rsidRDefault="00106143" w:rsidP="00A51B20">
      <w:pPr>
        <w:keepNext/>
        <w:jc w:val="center"/>
      </w:pPr>
      <w:r>
        <w:rPr>
          <w:noProof/>
          <w:lang w:val="de-CH" w:eastAsia="de-CH"/>
        </w:rPr>
        <w:drawing>
          <wp:inline distT="0" distB="0" distL="0" distR="0">
            <wp:extent cx="1778956" cy="139123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806073" cy="1412442"/>
                    </a:xfrm>
                    <a:prstGeom prst="rect">
                      <a:avLst/>
                    </a:prstGeom>
                    <a:noFill/>
                    <a:ln>
                      <a:noFill/>
                    </a:ln>
                  </pic:spPr>
                </pic:pic>
              </a:graphicData>
            </a:graphic>
          </wp:inline>
        </w:drawing>
      </w:r>
    </w:p>
    <w:p w:rsidR="00434D01" w:rsidRDefault="00A51B20" w:rsidP="0028729F">
      <w:pPr>
        <w:pStyle w:val="Beschriftung"/>
        <w:spacing w:after="0"/>
        <w:jc w:val="center"/>
      </w:pPr>
      <w:bookmarkStart w:id="118" w:name="_Toc536049253"/>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16002">
        <w:rPr>
          <w:noProof/>
        </w:rPr>
        <w:t>34</w:t>
      </w:r>
      <w:r w:rsidR="00E93932">
        <w:rPr>
          <w:noProof/>
        </w:rPr>
        <w:fldChar w:fldCharType="end"/>
      </w:r>
      <w:r>
        <w:t xml:space="preserve">: </w:t>
      </w:r>
      <w:r>
        <w:rPr>
          <w:noProof/>
        </w:rPr>
        <w:t>Verhalten der Helligkeitsverteilung</w:t>
      </w:r>
      <w:r w:rsidR="0011431B">
        <w:rPr>
          <w:rStyle w:val="Funotenzeichen"/>
          <w:noProof/>
        </w:rPr>
        <w:footnoteReference w:id="18"/>
      </w:r>
      <w:r>
        <w:rPr>
          <w:noProof/>
        </w:rPr>
        <w:t>, bei festen Shutterzeiten.</w:t>
      </w:r>
      <w:bookmarkEnd w:id="118"/>
    </w:p>
    <w:p w:rsidR="00887EB5" w:rsidRDefault="00FE55A1" w:rsidP="00781091">
      <w:r>
        <w:t>Das Histogramm eines optimal beleuchteten Bildes beginnt links unten, steigt an und hat sein Maximum im mittleren Bereich</w:t>
      </w:r>
      <w:r w:rsidR="009700FA">
        <w:t>, gegen rechts senkt es sich</w:t>
      </w:r>
      <w:r w:rsidR="00EE22C9">
        <w:t xml:space="preserve"> ganz</w:t>
      </w:r>
      <w:r w:rsidR="009700FA">
        <w:t xml:space="preserve"> wieder ab. </w:t>
      </w:r>
      <w:r w:rsidR="00EE22C9">
        <w:t>Mit anderen Worten, es ähnelt einem Gebirgszug, dessen höchster Gipfel</w:t>
      </w:r>
      <w:r w:rsidR="00887EB5">
        <w:t>,</w:t>
      </w:r>
      <w:r w:rsidR="00EE22C9">
        <w:t xml:space="preserve"> sich in der Mitte befindet. </w:t>
      </w:r>
    </w:p>
    <w:p w:rsidR="003F2B5A" w:rsidRDefault="00887EB5" w:rsidP="004846BE">
      <w:pPr>
        <w:spacing w:after="120"/>
      </w:pPr>
      <w:r>
        <w:t xml:space="preserve">Die finale Softwareversion </w:t>
      </w:r>
      <w:r w:rsidR="004E0E3E">
        <w:t xml:space="preserve">„picam.py“ </w:t>
      </w:r>
      <w:r>
        <w:t xml:space="preserve">hat zum Ziel, optimal belichtete Bilder zu erstellen.  </w:t>
      </w:r>
      <w:r w:rsidR="003F2B5A">
        <w:t>Diese Version verfügt deshalb über ein</w:t>
      </w:r>
      <w:r w:rsidR="00EF32B3">
        <w:t xml:space="preserve"> einfaches adaptives Belichtungssystem, dass selbständig die optimale Shutterzeit </w:t>
      </w:r>
      <w:r w:rsidR="00EF32B3">
        <w:lastRenderedPageBreak/>
        <w:t xml:space="preserve">bestimmt. </w:t>
      </w:r>
      <w:r w:rsidR="003F2B5A">
        <w:t xml:space="preserve">Dabei versucht der Algorithmus die Shutterzeit so </w:t>
      </w:r>
      <w:r w:rsidR="004F055E">
        <w:t>einzustellen</w:t>
      </w:r>
      <w:r w:rsidR="003F2B5A">
        <w:t xml:space="preserve">, dass das Maximum des Histogramms in der Mitte bleibt. </w:t>
      </w:r>
    </w:p>
    <w:p w:rsidR="004846BE" w:rsidRDefault="004846BE" w:rsidP="004846BE">
      <w:pPr>
        <w:keepNext/>
      </w:pPr>
      <w:r>
        <w:rPr>
          <w:noProof/>
          <w:lang w:val="de-CH" w:eastAsia="de-CH"/>
        </w:rPr>
        <w:drawing>
          <wp:inline distT="0" distB="0" distL="0" distR="0" wp14:anchorId="19AAABCF" wp14:editId="438DF3C6">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4846BE" w:rsidRDefault="004846BE" w:rsidP="004846BE">
      <w:pPr>
        <w:pStyle w:val="Beschriftung"/>
        <w:spacing w:after="120"/>
        <w:jc w:val="center"/>
      </w:pPr>
      <w:bookmarkStart w:id="119" w:name="_Toc536049254"/>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16002">
        <w:rPr>
          <w:noProof/>
        </w:rPr>
        <w:t>35</w:t>
      </w:r>
      <w:r w:rsidR="00E93932">
        <w:rPr>
          <w:noProof/>
        </w:rPr>
        <w:fldChar w:fldCharType="end"/>
      </w:r>
      <w:r>
        <w:rPr>
          <w:noProof/>
        </w:rPr>
        <w:t>: Klassendigramm picam.py</w:t>
      </w:r>
      <w:bookmarkEnd w:id="119"/>
    </w:p>
    <w:p w:rsidR="003A2200" w:rsidRDefault="00994E3F" w:rsidP="004846BE">
      <w:pPr>
        <w:pStyle w:val="Beschriftung"/>
        <w:spacing w:after="0"/>
      </w:pPr>
      <w:r>
        <w:t xml:space="preserve">Mit Programmstart, wird gleich zu Beginn die Methode „findinitialparams“ aufgerufen. Sie </w:t>
      </w:r>
      <w:r w:rsidR="001A7AA6">
        <w:t>sucht</w:t>
      </w:r>
      <w:r>
        <w:t xml:space="preserve"> </w:t>
      </w:r>
      <w:r w:rsidR="001A7AA6">
        <w:t xml:space="preserve">einen Initialwert für die Shutterzeit, die eine optimale Beleuchtung des Bildes garantiert. Dabei wird in einer Endlosschleife die Abweichung zwischen Ist- und Sollwert der Bildhelligkeit solange minimiert, bis die Differenz innerhalb einer vorgegebenen Toleranz liegt. </w:t>
      </w:r>
      <w:r w:rsidR="00EF67A4">
        <w:t xml:space="preserve">Anschliessend wird kurz vor jeder Aufnahme, die </w:t>
      </w:r>
      <w:r w:rsidR="00C50A6A">
        <w:t xml:space="preserve">Shutterzeit nachjustiert. </w:t>
      </w:r>
      <w:r w:rsidR="00E94EB7">
        <w:t xml:space="preserve">Das Auffinden der optimalen Shutterzeit erfolgt mittels dem </w:t>
      </w:r>
      <w:r w:rsidR="00E94EB7" w:rsidRPr="00F2058B">
        <w:t>Gradientenverfahren</w:t>
      </w:r>
      <w:r w:rsidR="00E94EB7">
        <w:t>, bei dem ausgehend von eine</w:t>
      </w:r>
      <w:r w:rsidR="00CC5616">
        <w:t>r</w:t>
      </w:r>
      <w:r w:rsidR="00E94EB7">
        <w:t xml:space="preserve"> ersten Näherung, in Richtung des steilsten Abstiegs</w:t>
      </w:r>
      <w:r w:rsidR="00A860AF">
        <w:t xml:space="preserve">, </w:t>
      </w:r>
      <w:r w:rsidR="001914AC">
        <w:t>schrittweise nach</w:t>
      </w:r>
      <w:r w:rsidR="00E94EB7">
        <w:t xml:space="preserve"> eine</w:t>
      </w:r>
      <w:r w:rsidR="00A860AF">
        <w:t xml:space="preserve">r besseren </w:t>
      </w:r>
      <w:r w:rsidR="00CC5616">
        <w:t xml:space="preserve">Näherung gesucht wird, bis keine Verbesserung </w:t>
      </w:r>
      <w:r w:rsidR="00E94EB7">
        <w:t>m</w:t>
      </w:r>
      <w:r w:rsidR="00CC5616">
        <w:t>ehr eintritt.</w:t>
      </w:r>
      <w:r w:rsidR="00E94EB7">
        <w:t xml:space="preserve"> </w:t>
      </w:r>
    </w:p>
    <w:p w:rsidR="0046327F" w:rsidRDefault="00857414" w:rsidP="00B6674D">
      <w:pPr>
        <w:spacing w:after="240"/>
      </w:pPr>
      <w:r>
        <w:t>Man kann sich dazu eine Gerade vorstellen, die all</w:t>
      </w:r>
      <w:r w:rsidR="00F66E25">
        <w:t>e</w:t>
      </w:r>
      <w:r w:rsidR="00EE29A2">
        <w:t xml:space="preserve"> jene</w:t>
      </w:r>
      <w:r>
        <w:t xml:space="preserve"> </w:t>
      </w:r>
      <w:r w:rsidR="005418E6">
        <w:t>Sollw</w:t>
      </w:r>
      <w:r w:rsidR="00EE29A2">
        <w:t xml:space="preserve">erte </w:t>
      </w:r>
      <w:r w:rsidR="0046327F">
        <w:t xml:space="preserve">der Bildhelligkeit </w:t>
      </w:r>
      <w:r w:rsidR="00EE29A2">
        <w:t xml:space="preserve">umfasst, die </w:t>
      </w:r>
      <w:r w:rsidR="0046327F">
        <w:t>in der Summe die</w:t>
      </w:r>
      <w:r w:rsidR="00EE29A2">
        <w:t xml:space="preserve"> </w:t>
      </w:r>
      <w:r w:rsidR="0046327F">
        <w:t>geringste</w:t>
      </w:r>
      <w:r w:rsidR="00EE29A2">
        <w:t xml:space="preserve"> </w:t>
      </w:r>
      <w:r w:rsidR="0046327F">
        <w:t>Abweichung aufweis</w:t>
      </w:r>
      <w:r w:rsidR="00160895">
        <w:t>en</w:t>
      </w:r>
      <w:r w:rsidR="0046327F">
        <w:t xml:space="preserve">. </w:t>
      </w:r>
      <w:r w:rsidR="00BA0FAC">
        <w:t>Die nachfolgende Abbildung, illustriert das Beschriebene.</w:t>
      </w:r>
    </w:p>
    <w:p w:rsidR="007341CB" w:rsidRDefault="00C61199" w:rsidP="007341CB">
      <w:pPr>
        <w:keepNext/>
        <w:jc w:val="center"/>
      </w:pPr>
      <w:r>
        <w:rPr>
          <w:noProof/>
          <w:lang w:val="de-CH" w:eastAsia="de-CH"/>
        </w:rPr>
        <w:drawing>
          <wp:inline distT="0" distB="0" distL="0" distR="0">
            <wp:extent cx="3040083" cy="1803439"/>
            <wp:effectExtent l="0" t="0" r="825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045437" cy="1806615"/>
                    </a:xfrm>
                    <a:prstGeom prst="rect">
                      <a:avLst/>
                    </a:prstGeom>
                    <a:noFill/>
                    <a:ln>
                      <a:noFill/>
                    </a:ln>
                  </pic:spPr>
                </pic:pic>
              </a:graphicData>
            </a:graphic>
          </wp:inline>
        </w:drawing>
      </w:r>
    </w:p>
    <w:p w:rsidR="009B3498" w:rsidRDefault="007341CB" w:rsidP="007341CB">
      <w:pPr>
        <w:pStyle w:val="Beschriftung"/>
        <w:jc w:val="center"/>
        <w:rPr>
          <w:noProof/>
        </w:rPr>
      </w:pPr>
      <w:bookmarkStart w:id="120" w:name="_Ref535145368"/>
      <w:bookmarkStart w:id="121" w:name="_Toc536049255"/>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16002">
        <w:rPr>
          <w:noProof/>
        </w:rPr>
        <w:t>36</w:t>
      </w:r>
      <w:r w:rsidR="00E93932">
        <w:rPr>
          <w:noProof/>
        </w:rPr>
        <w:fldChar w:fldCharType="end"/>
      </w:r>
      <w:bookmarkEnd w:id="120"/>
      <w:r>
        <w:t xml:space="preserve">: </w:t>
      </w:r>
      <w:r>
        <w:rPr>
          <w:noProof/>
        </w:rPr>
        <w:t>Gesucht ist ein 'a' und 'b', sodass d</w:t>
      </w:r>
      <w:r w:rsidR="00C61199">
        <w:rPr>
          <w:noProof/>
        </w:rPr>
        <w:t>i</w:t>
      </w:r>
      <w:r>
        <w:rPr>
          <w:noProof/>
        </w:rPr>
        <w:t xml:space="preserve">e </w:t>
      </w:r>
      <w:r w:rsidR="00C61199">
        <w:rPr>
          <w:noProof/>
        </w:rPr>
        <w:t>Differenz</w:t>
      </w:r>
      <w:r>
        <w:rPr>
          <w:noProof/>
        </w:rPr>
        <w:t xml:space="preserve"> zwischen Ist- </w:t>
      </w:r>
      <w:r>
        <w:rPr>
          <w:noProof/>
        </w:rPr>
        <w:br/>
        <w:t xml:space="preserve">           und Sollwert der Bildhelligkeit, minimiert wird.</w:t>
      </w:r>
      <w:bookmarkEnd w:id="121"/>
    </w:p>
    <w:p w:rsidR="00016CEF" w:rsidRDefault="0092023C" w:rsidP="00DE7E44">
      <w:pPr>
        <w:spacing w:after="120"/>
      </w:pPr>
      <w:r>
        <w:t>Die gesuchte Ursprungsgerade in</w:t>
      </w:r>
      <w:r w:rsidR="00016CEF">
        <w:t xml:space="preserve"> </w:t>
      </w:r>
      <w:r w:rsidR="00016CEF">
        <w:fldChar w:fldCharType="begin"/>
      </w:r>
      <w:r w:rsidR="00016CEF">
        <w:instrText xml:space="preserve"> REF _Ref535145368 \h </w:instrText>
      </w:r>
      <w:r w:rsidR="00016CEF">
        <w:fldChar w:fldCharType="separate"/>
      </w:r>
      <w:r w:rsidR="00BF17DE">
        <w:t xml:space="preserve">Abbildung </w:t>
      </w:r>
      <w:r w:rsidR="00BF17DE">
        <w:rPr>
          <w:noProof/>
        </w:rPr>
        <w:t>34</w:t>
      </w:r>
      <w:r w:rsidR="00016CEF">
        <w:fldChar w:fldCharType="end"/>
      </w:r>
      <w:r>
        <w:t xml:space="preserve">, ist gegeben durch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a+bx</m:t>
        </m:r>
      </m:oMath>
      <w:r>
        <w:t>, wobei in diesem Fall</w:t>
      </w:r>
      <w:r w:rsidR="00BC56C9">
        <w:t xml:space="preserve"> </w:t>
      </w:r>
      <w:r w:rsidR="00BC56C9">
        <w:br/>
      </w:r>
      <m:oMath>
        <m:r>
          <w:rPr>
            <w:rFonts w:ascii="Cambria Math" w:hAnsi="Cambria Math"/>
          </w:rPr>
          <m:t>a</m:t>
        </m:r>
      </m:oMath>
      <w:r>
        <w:t xml:space="preserve"> = 0</w:t>
      </w:r>
      <w:r w:rsidR="00BC56C9">
        <w:t xml:space="preserve"> ist</w:t>
      </w:r>
      <w:r>
        <w:t xml:space="preserve">. </w:t>
      </w:r>
      <w:r w:rsidR="008E4647">
        <w:t>Es</w:t>
      </w:r>
      <w:r>
        <w:t xml:space="preserve"> gilt </w:t>
      </w:r>
      <w:r w:rsidR="008E4647">
        <w:t>nun</w:t>
      </w:r>
      <w:r>
        <w:t xml:space="preserve"> </w:t>
      </w:r>
      <m:oMath>
        <m:r>
          <w:rPr>
            <w:rFonts w:ascii="Cambria Math" w:hAnsi="Cambria Math"/>
          </w:rPr>
          <m:t>b</m:t>
        </m:r>
      </m:oMath>
      <w:r>
        <w:t xml:space="preserve"> so zu bestimmen, dass die Differenz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st</m:t>
            </m:r>
          </m:sub>
        </m:sSub>
      </m:oMath>
      <w:r>
        <w:t xml:space="preserve"> minimal wird.</w:t>
      </w:r>
      <w:r w:rsidR="00BC56C9">
        <w:t xml:space="preserve"> </w:t>
      </w:r>
      <w:r w:rsidR="00B15CD2">
        <w:t xml:space="preserve">Dies entspricht der Minimierung der </w:t>
      </w:r>
      <w:r w:rsidR="00B15CD2" w:rsidRPr="00B15CD2">
        <w:t>Summe der quadrierten Differenzen</w:t>
      </w:r>
      <w:r w:rsidR="00B15CD2">
        <w:t xml:space="preserve">  </w:t>
      </w:r>
      <m:oMath>
        <m:r>
          <w:rPr>
            <w:rFonts w:ascii="Cambria Math" w:hAnsi="Cambria Math"/>
            <w:sz w:val="18"/>
            <w:szCs w:val="18"/>
          </w:rPr>
          <m:t>SSE=</m:t>
        </m:r>
      </m:oMath>
      <w:r w:rsidR="00B15CD2">
        <w:t xml:space="preserve">  </w:t>
      </w:r>
      <m:oMath>
        <m:f>
          <m:fPr>
            <m:type m:val="skw"/>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oMath>
      <w:r w:rsidR="00B15CD2">
        <w:t xml:space="preserve"> </w:t>
      </w:r>
      <m:oMath>
        <m:nary>
          <m:naryPr>
            <m:chr m:val="∑"/>
            <m:limLoc m:val="undOvr"/>
            <m:subHide m:val="1"/>
            <m:supHide m:val="1"/>
            <m:ctrlPr>
              <w:rPr>
                <w:rFonts w:ascii="Cambria Math" w:hAnsi="Cambria Math"/>
                <w:i/>
                <w:sz w:val="18"/>
                <w:szCs w:val="18"/>
              </w:rPr>
            </m:ctrlPr>
          </m:naryPr>
          <m:sub/>
          <m:sup/>
          <m:e>
            <m:sSup>
              <m:sSupPr>
                <m:ctrlPr>
                  <w:rPr>
                    <w:rFonts w:ascii="Cambria Math" w:hAnsi="Cambria Math"/>
                    <w:i/>
                    <w:sz w:val="18"/>
                    <w:szCs w:val="18"/>
                  </w:rPr>
                </m:ctrlPr>
              </m:sSupPr>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e>
              <m:sup>
                <m:r>
                  <w:rPr>
                    <w:rFonts w:ascii="Cambria Math" w:hAnsi="Cambria Math"/>
                    <w:sz w:val="18"/>
                    <w:szCs w:val="18"/>
                  </w:rPr>
                  <m:t>2</m:t>
                </m:r>
              </m:sup>
            </m:sSup>
          </m:e>
        </m:nary>
      </m:oMath>
      <w:r w:rsidR="001A6652">
        <w:t>. D</w:t>
      </w:r>
      <w:r w:rsidR="00016CEF">
        <w:t>as Minimum erhält man durch B</w:t>
      </w:r>
      <w:r w:rsidR="001A6652">
        <w:t>ilden des Gradienten</w:t>
      </w:r>
      <w:r w:rsidR="00016CEF">
        <w:t xml:space="preserve"> </w:t>
      </w:r>
      <m:oMath>
        <m:f>
          <m:fPr>
            <m:ctrlPr>
              <w:rPr>
                <w:rFonts w:ascii="Cambria Math" w:hAnsi="Cambria Math"/>
                <w:i/>
                <w:sz w:val="18"/>
                <w:szCs w:val="18"/>
              </w:rPr>
            </m:ctrlPr>
          </m:fPr>
          <m:num>
            <m:r>
              <w:rPr>
                <w:rFonts w:ascii="Cambria Math" w:hAnsi="Cambria Math"/>
                <w:sz w:val="18"/>
                <w:szCs w:val="18"/>
              </w:rPr>
              <m:t>∂SSE</m:t>
            </m:r>
          </m:num>
          <m:den>
            <m:r>
              <w:rPr>
                <w:rFonts w:ascii="Cambria Math" w:hAnsi="Cambria Math"/>
                <w:sz w:val="18"/>
                <w:szCs w:val="18"/>
              </w:rPr>
              <m:t>∂b</m:t>
            </m:r>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1A6652">
        <w:t xml:space="preserve"> </w:t>
      </w:r>
      <w:r w:rsidR="00016CEF">
        <w:t xml:space="preserve">, womit auch die Richtung des steilsten Abstiegs, für </w:t>
      </w:r>
      <m:oMath>
        <m:r>
          <w:rPr>
            <w:rFonts w:ascii="Cambria Math" w:hAnsi="Cambria Math"/>
          </w:rPr>
          <m:t>b</m:t>
        </m:r>
      </m:oMath>
      <w:r w:rsidR="00016CEF">
        <w:t xml:space="preserve"> </w:t>
      </w:r>
      <w:r w:rsidR="00016CEF">
        <w:lastRenderedPageBreak/>
        <w:t>bekannt ist. An dieser Stelle bedient man sich des Gradientenverfahren</w:t>
      </w:r>
      <w:r w:rsidR="00D31454">
        <w:t>s</w:t>
      </w:r>
      <w:r w:rsidR="00016CEF">
        <w:t>, respektive des Gradientenabstieges, mit dessen Hilfe man, durch wiederholtes Anwenden, die gesuchte Shutterzeit, für ein optimal beleuchtetes Bild erhält.</w:t>
      </w:r>
      <w:r w:rsidR="00D31454">
        <w:t xml:space="preserve"> Die gesuchte Shutterzeit ist durch </w:t>
      </w:r>
      <w:r w:rsidR="000412DB">
        <w:t>die folgende Iterationsgleichung</w:t>
      </w:r>
      <w:r w:rsidR="00D31454">
        <w:t xml:space="preserve"> </w:t>
      </w:r>
      <w:r w:rsidR="000412DB">
        <w:t>gegeben:</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E7E44" w:rsidTr="00634D24">
        <w:tc>
          <w:tcPr>
            <w:tcW w:w="7088" w:type="dxa"/>
            <w:shd w:val="clear" w:color="auto" w:fill="auto"/>
          </w:tcPr>
          <w:p w:rsidR="00DE7E44" w:rsidRPr="00607B8F" w:rsidRDefault="00DE7E44"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i</m:t>
                  </m:r>
                </m:sub>
              </m:sSub>
            </m:oMath>
            <w:r>
              <w:tab/>
            </w:r>
          </w:p>
        </w:tc>
        <w:tc>
          <w:tcPr>
            <w:tcW w:w="0" w:type="dxa"/>
            <w:shd w:val="clear" w:color="auto" w:fill="auto"/>
          </w:tcPr>
          <w:p w:rsidR="00DE7E44" w:rsidRPr="00087DEA" w:rsidRDefault="00DE7E44" w:rsidP="00087DEA">
            <w:pPr>
              <w:pStyle w:val="Beschriftung"/>
              <w:keepNext/>
              <w:spacing w:before="0" w:after="0"/>
              <w:jc w:val="center"/>
            </w:pPr>
            <w:r>
              <w:t>(</w:t>
            </w:r>
          </w:p>
        </w:tc>
        <w:tc>
          <w:tcPr>
            <w:tcW w:w="1275" w:type="dxa"/>
            <w:shd w:val="clear" w:color="auto" w:fill="auto"/>
          </w:tcPr>
          <w:p w:rsidR="00DE7E44" w:rsidRPr="00087DEA" w:rsidRDefault="00DE7E44" w:rsidP="00634D24">
            <w:pPr>
              <w:pStyle w:val="Beschriftung"/>
              <w:keepNext/>
              <w:spacing w:before="0" w:after="0"/>
              <w:jc w:val="left"/>
            </w:pPr>
            <w:r>
              <w:fldChar w:fldCharType="begin"/>
            </w:r>
            <w:r>
              <w:instrText xml:space="preserve"> STYLEREF 1 \s </w:instrText>
            </w:r>
            <w:r>
              <w:fldChar w:fldCharType="separate"/>
            </w:r>
            <w:r w:rsidR="00BF17DE">
              <w:rPr>
                <w:noProof/>
              </w:rPr>
              <w:t>11</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A50B97" w:rsidRDefault="00A50B97" w:rsidP="00A50B97">
      <w:pPr>
        <w:jc w:val="left"/>
      </w:pPr>
      <w:r>
        <w:t xml:space="preserve">Dabei bezeichn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die aktuelle Shutterzeit,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446A7E">
        <w:t xml:space="preserve"> </w:t>
      </w:r>
      <w:r w:rsidR="00F46CC9">
        <w:t>die Richtung des s</w:t>
      </w:r>
      <w:r w:rsidR="00446A7E">
        <w:t xml:space="preserve">teilsten Abstieges an der Stell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un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446A7E">
        <w:t xml:space="preserve"> die Schrittweite. Setzt man für den Gradienten </w:t>
      </w:r>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F46CC9">
        <w:rPr>
          <w:sz w:val="18"/>
          <w:szCs w:val="18"/>
        </w:rPr>
        <w:t xml:space="preserve"> ein</w:t>
      </w:r>
      <w:r w:rsidR="00446A7E">
        <w:rPr>
          <w:sz w:val="18"/>
          <w:szCs w:val="18"/>
        </w:rPr>
        <w:t xml:space="preserve">, </w:t>
      </w:r>
      <w:r w:rsidR="00446A7E" w:rsidRPr="007560D2">
        <w:t>dann lautet die endgültige Iterationsgleichung</w:t>
      </w:r>
      <w:r w:rsidR="003A77A5" w:rsidRPr="007560D2">
        <w:t xml:space="preserve">: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E7E44" w:rsidTr="00634D24">
        <w:tc>
          <w:tcPr>
            <w:tcW w:w="7088" w:type="dxa"/>
            <w:shd w:val="clear" w:color="auto" w:fill="auto"/>
          </w:tcPr>
          <w:p w:rsidR="00DE7E44" w:rsidRPr="00607B8F" w:rsidRDefault="00DE7E44"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e>
              </m:d>
              <m:sSub>
                <m:sSubPr>
                  <m:ctrlPr>
                    <w:rPr>
                      <w:rFonts w:ascii="Cambria Math" w:hAnsi="Cambria Math"/>
                      <w:i/>
                    </w:rPr>
                  </m:ctrlPr>
                </m:sSubPr>
                <m:e>
                  <m:r>
                    <w:rPr>
                      <w:rFonts w:ascii="Cambria Math" w:hAnsi="Cambria Math"/>
                    </w:rPr>
                    <m:t>x</m:t>
                  </m:r>
                </m:e>
                <m:sub>
                  <m:r>
                    <w:rPr>
                      <w:rFonts w:ascii="Cambria Math" w:hAnsi="Cambria Math"/>
                    </w:rPr>
                    <m:t>i</m:t>
                  </m:r>
                </m:sub>
              </m:sSub>
            </m:oMath>
            <w:r>
              <w:tab/>
            </w:r>
          </w:p>
        </w:tc>
        <w:tc>
          <w:tcPr>
            <w:tcW w:w="0" w:type="dxa"/>
            <w:shd w:val="clear" w:color="auto" w:fill="auto"/>
          </w:tcPr>
          <w:p w:rsidR="00DE7E44" w:rsidRPr="00087DEA" w:rsidRDefault="00DE7E44" w:rsidP="00087DEA">
            <w:pPr>
              <w:pStyle w:val="Beschriftung"/>
              <w:keepNext/>
              <w:spacing w:before="0" w:after="0"/>
              <w:jc w:val="center"/>
            </w:pPr>
            <w:r>
              <w:t>(</w:t>
            </w:r>
          </w:p>
        </w:tc>
        <w:tc>
          <w:tcPr>
            <w:tcW w:w="1275" w:type="dxa"/>
            <w:shd w:val="clear" w:color="auto" w:fill="auto"/>
          </w:tcPr>
          <w:p w:rsidR="00DE7E44" w:rsidRPr="00087DEA" w:rsidRDefault="00DE7E44" w:rsidP="00634D24">
            <w:pPr>
              <w:pStyle w:val="Beschriftung"/>
              <w:keepNext/>
              <w:spacing w:before="0" w:after="0"/>
              <w:jc w:val="left"/>
            </w:pPr>
            <w:r>
              <w:fldChar w:fldCharType="begin"/>
            </w:r>
            <w:r>
              <w:instrText xml:space="preserve"> STYLEREF 1 \s </w:instrText>
            </w:r>
            <w:r>
              <w:fldChar w:fldCharType="separate"/>
            </w:r>
            <w:r w:rsidR="00BF17DE">
              <w:rPr>
                <w:noProof/>
              </w:rPr>
              <w:t>11</w:t>
            </w:r>
            <w:r>
              <w:fldChar w:fldCharType="end"/>
            </w:r>
            <w:r>
              <w:t>.</w:t>
            </w:r>
            <w:r>
              <w:fldChar w:fldCharType="begin"/>
            </w:r>
            <w:r>
              <w:instrText xml:space="preserve"> SEQ Formel \* ARABIC \s 1 </w:instrText>
            </w:r>
            <w:r>
              <w:fldChar w:fldCharType="separate"/>
            </w:r>
            <w:r w:rsidR="00BF17DE">
              <w:rPr>
                <w:noProof/>
              </w:rPr>
              <w:t>2</w:t>
            </w:r>
            <w:r>
              <w:fldChar w:fldCharType="end"/>
            </w:r>
            <w:r>
              <w:t>)</w:t>
            </w:r>
          </w:p>
        </w:tc>
      </w:tr>
    </w:tbl>
    <w:p w:rsidR="007E2348" w:rsidRDefault="00657E7D" w:rsidP="00DE7E44">
      <w:pPr>
        <w:spacing w:before="360" w:after="120"/>
        <w:jc w:val="left"/>
      </w:pPr>
      <w:r>
        <w:t xml:space="preserve">Durch das </w:t>
      </w:r>
      <w:r w:rsidR="00A31316">
        <w:t xml:space="preserve">Gradientenverfahren erhält man eine </w:t>
      </w:r>
      <w:r>
        <w:t>Shutterzeit</w:t>
      </w:r>
      <w:r w:rsidR="00A31316">
        <w:t xml:space="preserve">, um ein optimal beleuchtetes Bild zu erstellen. </w:t>
      </w:r>
      <w:r w:rsidR="00A95651">
        <w:t>Für die HDR-Fotografie wird</w:t>
      </w:r>
      <w:r w:rsidR="00380F52">
        <w:t xml:space="preserve"> jedoch</w:t>
      </w:r>
      <w:r w:rsidR="00A95651">
        <w:t xml:space="preserve"> mindesten ein weiters Bild </w:t>
      </w:r>
      <w:r w:rsidR="00380F52">
        <w:t xml:space="preserve">benötigt. </w:t>
      </w:r>
      <w:r w:rsidR="00B92190">
        <w:t xml:space="preserve">Ziel der zusätzlichen Bilder ist, den Dynamikbereich zu erweitern. Dies jedoch </w:t>
      </w:r>
      <w:r w:rsidR="008E6676">
        <w:t>so</w:t>
      </w:r>
      <w:r w:rsidR="00B92190">
        <w:t xml:space="preserve">, dass sowohl die Umrisse der Sonne, trotz Sättigung des Bildes, wie auch die Wolken möglichst gut erfasst werden. </w:t>
      </w:r>
      <w:r w:rsidR="008E6676">
        <w:t>Die beiden zusätzlichen Shutterzeiten werden desha</w:t>
      </w:r>
      <w:r w:rsidR="00D768FA">
        <w:t xml:space="preserve">lb tiefer </w:t>
      </w:r>
      <w:r w:rsidR="008E6676">
        <w:t>gewählt, um die Sättigung des Bildes so gering wie möglich zu halten.</w:t>
      </w:r>
      <w:r w:rsidR="00D768FA">
        <w:t xml:space="preserve"> </w:t>
      </w:r>
      <w:r w:rsidR="00BA5876">
        <w:t>Man erhält die</w:t>
      </w:r>
      <w:r w:rsidR="00D768FA">
        <w:t xml:space="preserve"> </w:t>
      </w:r>
      <w:r w:rsidR="00BA5876">
        <w:t>beiden</w:t>
      </w:r>
      <w:r w:rsidR="00D768FA">
        <w:t xml:space="preserve"> Shutterzeiten</w:t>
      </w:r>
      <w:r w:rsidR="00BA5876">
        <w:t xml:space="preserve">, indem die berechnete Shutterzeit, durch </w:t>
      </w:r>
      <m:oMath>
        <m:sSup>
          <m:sSupPr>
            <m:ctrlPr>
              <w:rPr>
                <w:rFonts w:ascii="Cambria Math" w:hAnsi="Cambria Math"/>
                <w:i/>
              </w:rPr>
            </m:ctrlPr>
          </m:sSupPr>
          <m:e>
            <m:r>
              <w:rPr>
                <w:rFonts w:ascii="Cambria Math" w:hAnsi="Cambria Math"/>
              </w:rPr>
              <m:t>2</m:t>
            </m:r>
          </m:e>
          <m:sup>
            <m:r>
              <w:rPr>
                <w:rFonts w:ascii="Cambria Math" w:hAnsi="Cambria Math"/>
              </w:rPr>
              <m:t>2</m:t>
            </m:r>
          </m:sup>
        </m:sSup>
      </m:oMath>
      <w:r w:rsidR="00BA5876">
        <w:t xml:space="preserve"> und </w:t>
      </w:r>
      <m:oMath>
        <m:sSup>
          <m:sSupPr>
            <m:ctrlPr>
              <w:rPr>
                <w:rFonts w:ascii="Cambria Math" w:hAnsi="Cambria Math"/>
                <w:i/>
              </w:rPr>
            </m:ctrlPr>
          </m:sSupPr>
          <m:e>
            <m:r>
              <w:rPr>
                <w:rFonts w:ascii="Cambria Math" w:hAnsi="Cambria Math"/>
              </w:rPr>
              <m:t>2</m:t>
            </m:r>
          </m:e>
          <m:sup>
            <m:r>
              <w:rPr>
                <w:rFonts w:ascii="Cambria Math" w:hAnsi="Cambria Math"/>
              </w:rPr>
              <m:t>4</m:t>
            </m:r>
          </m:sup>
        </m:sSup>
      </m:oMath>
      <w:r w:rsidR="00BA5876">
        <w:t xml:space="preserve"> geteilt wird. Das entspricht einer </w:t>
      </w:r>
      <w:r w:rsidR="004F747E">
        <w:t xml:space="preserve">Verringerung </w:t>
      </w:r>
      <w:r w:rsidR="00BA5876">
        <w:t xml:space="preserve">der Bildhelligkeit </w:t>
      </w:r>
      <w:r w:rsidR="004C35F2">
        <w:t xml:space="preserve">um </w:t>
      </w:r>
      <m:oMath>
        <m:r>
          <w:rPr>
            <w:rFonts w:ascii="Cambria Math" w:hAnsi="Cambria Math"/>
          </w:rPr>
          <m:t>-</m:t>
        </m:r>
      </m:oMath>
      <w:r w:rsidR="004C35F2">
        <w:t>2 F-Stops</w:t>
      </w:r>
      <w:r>
        <w:t>,</w:t>
      </w:r>
      <w:r w:rsidR="004C35F2">
        <w:t xml:space="preserve"> beziehungsweise </w:t>
      </w:r>
      <m:oMath>
        <m:r>
          <w:rPr>
            <w:rFonts w:ascii="Cambria Math" w:hAnsi="Cambria Math"/>
          </w:rPr>
          <m:t>-</m:t>
        </m:r>
      </m:oMath>
      <w:r w:rsidR="004C35F2">
        <w:t>4 F-Stops</w:t>
      </w:r>
      <w:r>
        <w:rPr>
          <w:rStyle w:val="Funotenzeichen"/>
        </w:rPr>
        <w:footnoteReference w:id="19"/>
      </w:r>
      <w:r w:rsidR="004C35F2">
        <w:t xml:space="preserve">. </w:t>
      </w:r>
      <w:r w:rsidR="0086783C">
        <w:t>Die Werte der</w:t>
      </w:r>
      <w:r w:rsidR="00E653C3">
        <w:t xml:space="preserve"> </w:t>
      </w:r>
      <w:r w:rsidR="0086783C">
        <w:br/>
      </w:r>
      <w:r w:rsidR="00E653C3">
        <w:t>F-Stop</w:t>
      </w:r>
      <w:r w:rsidR="0086783C">
        <w:t>s</w:t>
      </w:r>
      <w:r w:rsidR="007E2348">
        <w:t>,</w:t>
      </w:r>
      <w:r w:rsidR="00E653C3">
        <w:t xml:space="preserve"> </w:t>
      </w:r>
      <w:r w:rsidR="007E2348">
        <w:t xml:space="preserve">sind dem Paper </w:t>
      </w:r>
      <w:r w:rsidR="004F45CD">
        <w:fldChar w:fldCharType="begin"/>
      </w:r>
      <w:r w:rsidR="001F200C">
        <w:instrText xml:space="preserve"> ADDIN ZOTERO_ITEM CSL_CITATION {"citationID":"J3y2rqX4","properties":{"formattedCitation":"[38]","plainCitation":"[38]","noteIndex":0},"citationItems":[{"id":494,"uris":["http://zotero.org/users/4187467/items/35YLEHAH"],"uri":["http://zotero.org/users/4187467/items/35YLEHAH"],"itemData":{"id":494,"type":"article-journal","title":"High-dynamic-range imaging for cloud segmentation","container-title":"Atmospheric Measurement Techniques","page":"2041-2049","volume":"11","issue":"4","source":"Crossref","DOI":"10.5194/amt-11-2041-2018","ISSN":"1867-8548","language":"en","author":[{"family":"Dev","given":"Soumyabrata"},{"family":"Savoy","given":"Florian M."},{"family":"Lee","given":"Yee Hui"},{"family":"Winkler","given":"Stefan"}],"issued":{"date-parts":[["2018",4,11]]}}}],"schema":"https://github.com/citation-style-language/schema/raw/master/csl-citation.json"} </w:instrText>
      </w:r>
      <w:r w:rsidR="004F45CD">
        <w:fldChar w:fldCharType="separate"/>
      </w:r>
      <w:r w:rsidR="001F200C" w:rsidRPr="001F200C">
        <w:t>[38]</w:t>
      </w:r>
      <w:r w:rsidR="004F45CD">
        <w:fldChar w:fldCharType="end"/>
      </w:r>
      <w:r w:rsidR="007E2348">
        <w:t xml:space="preserve"> von </w:t>
      </w:r>
      <w:r w:rsidR="007E2348" w:rsidRPr="007E2348">
        <w:t>Dev</w:t>
      </w:r>
      <w:r w:rsidR="007E2348">
        <w:t xml:space="preserve"> et al. </w:t>
      </w:r>
      <w:r w:rsidR="004F45CD">
        <w:t>e</w:t>
      </w:r>
      <w:r w:rsidR="007E2348">
        <w:t>ntnommen.</w:t>
      </w:r>
    </w:p>
    <w:p w:rsidR="00415A51" w:rsidRDefault="00415A51" w:rsidP="00E15D0C">
      <w:pPr>
        <w:spacing w:after="240"/>
        <w:jc w:val="left"/>
      </w:pPr>
      <w:r>
        <w:t>Die drei Bilder</w:t>
      </w:r>
      <w:r w:rsidR="006D3D47">
        <w:t>,</w:t>
      </w:r>
      <w:r>
        <w:t xml:space="preserve"> die auf diese Weise </w:t>
      </w:r>
      <w:r w:rsidR="006D3D47">
        <w:t>entstehen</w:t>
      </w:r>
      <w:r>
        <w:t xml:space="preserve">, bilden die </w:t>
      </w:r>
      <w:r w:rsidR="00004F62" w:rsidRPr="00004F62">
        <w:t xml:space="preserve">Belichtungsreihe </w:t>
      </w:r>
      <w:r>
        <w:t>aus der schlussendlich das HDR-Bild erstellt wird.</w:t>
      </w:r>
      <w:r w:rsidR="005846AF">
        <w:t xml:space="preserve"> Die folgende Abbildung zeigt </w:t>
      </w:r>
      <w:r w:rsidR="00004F62">
        <w:t>die</w:t>
      </w:r>
      <w:r w:rsidR="005846AF">
        <w:t xml:space="preserve"> </w:t>
      </w:r>
      <w:r w:rsidR="00004F62" w:rsidRPr="00004F62">
        <w:t xml:space="preserve">Belichtungsreihe </w:t>
      </w:r>
      <w:r w:rsidR="005846AF">
        <w:t>vom 9.10.2018.</w:t>
      </w:r>
    </w:p>
    <w:p w:rsidR="005E66AE" w:rsidRDefault="005846AF" w:rsidP="005E66AE">
      <w:pPr>
        <w:keepNext/>
        <w:jc w:val="left"/>
      </w:pPr>
      <w:r>
        <w:rPr>
          <w:noProof/>
        </w:rPr>
        <w:drawing>
          <wp:inline distT="0" distB="0" distL="0" distR="0">
            <wp:extent cx="5391785" cy="1061085"/>
            <wp:effectExtent l="0" t="0" r="0" b="5715"/>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391785" cy="1061085"/>
                    </a:xfrm>
                    <a:prstGeom prst="rect">
                      <a:avLst/>
                    </a:prstGeom>
                    <a:noFill/>
                    <a:ln>
                      <a:noFill/>
                    </a:ln>
                  </pic:spPr>
                </pic:pic>
              </a:graphicData>
            </a:graphic>
          </wp:inline>
        </w:drawing>
      </w:r>
    </w:p>
    <w:p w:rsidR="005846AF" w:rsidRDefault="005846AF" w:rsidP="00E9717E">
      <w:pPr>
        <w:pStyle w:val="Listenabsatz"/>
        <w:keepNext/>
        <w:numPr>
          <w:ilvl w:val="0"/>
          <w:numId w:val="12"/>
        </w:numPr>
        <w:spacing w:before="0"/>
        <w:jc w:val="left"/>
      </w:pPr>
      <w:r>
        <w:t xml:space="preserve">                                    (b)                                   </w:t>
      </w:r>
      <w:proofErr w:type="gramStart"/>
      <w:r>
        <w:t xml:space="preserve">   (</w:t>
      </w:r>
      <w:proofErr w:type="gramEnd"/>
      <w:r>
        <w:t>c)                                       (d)</w:t>
      </w:r>
    </w:p>
    <w:p w:rsidR="00F21E1F" w:rsidRDefault="005E66AE" w:rsidP="005846AF">
      <w:pPr>
        <w:pStyle w:val="Beschriftung"/>
        <w:spacing w:after="240"/>
        <w:jc w:val="left"/>
      </w:pPr>
      <w:bookmarkStart w:id="122" w:name="_Toc536049256"/>
      <w:r>
        <w:t xml:space="preserve">Abbildung </w:t>
      </w:r>
      <w:r>
        <w:fldChar w:fldCharType="begin"/>
      </w:r>
      <w:r>
        <w:instrText xml:space="preserve"> SEQ Abbildung \* ARABIC </w:instrText>
      </w:r>
      <w:r>
        <w:fldChar w:fldCharType="separate"/>
      </w:r>
      <w:r w:rsidR="00616002">
        <w:rPr>
          <w:noProof/>
        </w:rPr>
        <w:t>37</w:t>
      </w:r>
      <w:r>
        <w:fldChar w:fldCharType="end"/>
      </w:r>
      <w:r>
        <w:rPr>
          <w:noProof/>
        </w:rPr>
        <w:t>: Drei Bilder aufgenommen mit unterschiedlichen Shutterzeiten. (a) berechnete Shutterzeit</w:t>
      </w:r>
      <w:r w:rsidR="008F4AAC">
        <w:rPr>
          <w:noProof/>
        </w:rPr>
        <w:t xml:space="preserve">: </w:t>
      </w:r>
      <w:r w:rsidR="008F4AAC" w:rsidRPr="008F4AAC">
        <w:rPr>
          <w:noProof/>
        </w:rPr>
        <w:t>1049</w:t>
      </w:r>
      <w:r w:rsidR="008F4AAC">
        <w:rPr>
          <w:noProof/>
        </w:rPr>
        <w:t xml:space="preserve"> </w:t>
      </w:r>
      <m:oMath>
        <m:r>
          <w:rPr>
            <w:rFonts w:ascii="Cambria Math" w:hAnsi="Cambria Math"/>
            <w:noProof/>
          </w:rPr>
          <m:t>μs</m:t>
        </m:r>
      </m:oMath>
      <w:r>
        <w:rPr>
          <w:noProof/>
        </w:rPr>
        <w:t>, (b)  -2 F-Stops</w:t>
      </w:r>
      <w:r w:rsidR="008F4AAC">
        <w:rPr>
          <w:noProof/>
        </w:rPr>
        <w:t xml:space="preserve">: </w:t>
      </w:r>
      <w:r w:rsidR="008F4AAC" w:rsidRPr="008F4AAC">
        <w:rPr>
          <w:noProof/>
        </w:rPr>
        <w:t>255</w:t>
      </w:r>
      <m:oMath>
        <m:r>
          <w:rPr>
            <w:rFonts w:ascii="Cambria Math" w:hAnsi="Cambria Math"/>
            <w:noProof/>
          </w:rPr>
          <m:t xml:space="preserve"> </m:t>
        </m:r>
        <m:r>
          <w:rPr>
            <w:rFonts w:ascii="Cambria Math" w:hAnsi="Cambria Math"/>
            <w:noProof/>
          </w:rPr>
          <m:t>μs</m:t>
        </m:r>
      </m:oMath>
      <w:r>
        <w:rPr>
          <w:noProof/>
        </w:rPr>
        <w:t>, (c) -4 F-Stops</w:t>
      </w:r>
      <w:r w:rsidR="008F4AAC">
        <w:rPr>
          <w:noProof/>
        </w:rPr>
        <w:t xml:space="preserve">: 66 </w:t>
      </w:r>
      <m:oMath>
        <m:r>
          <w:rPr>
            <w:rFonts w:ascii="Cambria Math" w:hAnsi="Cambria Math"/>
            <w:noProof/>
          </w:rPr>
          <m:t>μs</m:t>
        </m:r>
      </m:oMath>
      <w:r>
        <w:rPr>
          <w:noProof/>
        </w:rPr>
        <w:t xml:space="preserve">, (d) </w:t>
      </w:r>
      <w:r w:rsidRPr="00D76555">
        <w:rPr>
          <w:noProof/>
        </w:rPr>
        <w:t xml:space="preserve">Tongemapptes Bild, das </w:t>
      </w:r>
      <w:r w:rsidR="008F4AAC">
        <w:rPr>
          <w:noProof/>
        </w:rPr>
        <w:t>aus</w:t>
      </w:r>
      <w:r w:rsidRPr="00D76555">
        <w:rPr>
          <w:noProof/>
        </w:rPr>
        <w:t xml:space="preserve"> den Bildern (a)-(c) berechnet wurde.</w:t>
      </w:r>
      <w:bookmarkEnd w:id="122"/>
    </w:p>
    <w:p w:rsidR="00D2548C" w:rsidRDefault="00DC56EB" w:rsidP="008F4AAC">
      <w:r>
        <w:t>Wie gut das adaptives Belichtungssystem funktioniert</w:t>
      </w:r>
      <w:r w:rsidR="00633B86">
        <w:t>,</w:t>
      </w:r>
      <w:r>
        <w:t xml:space="preserve"> wurde </w:t>
      </w:r>
      <w:r w:rsidR="00633B86">
        <w:t>mittels einer</w:t>
      </w:r>
      <w:r>
        <w:t xml:space="preserve"> eigens dafür geschriebenen Software „image_analysis.py</w:t>
      </w:r>
      <w:r w:rsidR="00633B86">
        <w:t>“ evaluiert</w:t>
      </w:r>
      <w:r>
        <w:t xml:space="preserve">. </w:t>
      </w:r>
      <w:r w:rsidR="00633B86">
        <w:t xml:space="preserve">Das Programm verfügt über ein Benutzerinterface, über welches einzelne Tagesaufname ausgewählt werden können. Sobald das Programm startet, lädt es die Bilder einer Belichtungsreihe und </w:t>
      </w:r>
      <w:r w:rsidR="00330DB0">
        <w:t>gibt diese in rascher Abfolge als Diashow aus. In der Ausgabe erscheinen die unterschiedlich belichteten Bilder</w:t>
      </w:r>
      <w:r w:rsidR="00D2548C">
        <w:t>,</w:t>
      </w:r>
      <w:r w:rsidR="00330DB0">
        <w:t xml:space="preserve"> sowie jeweils </w:t>
      </w:r>
      <w:r w:rsidR="00BB6E68">
        <w:t xml:space="preserve">eine Farbcodierte </w:t>
      </w:r>
      <w:r w:rsidR="00D2548C" w:rsidRPr="00915EE5">
        <w:footnoteReference w:id="20"/>
      </w:r>
      <w:r w:rsidR="00BB6E68">
        <w:t>Variante, in der jedem Helligkeitswert</w:t>
      </w:r>
      <w:r w:rsidR="00D2548C">
        <w:t>,</w:t>
      </w:r>
      <w:r w:rsidR="00BB6E68">
        <w:t xml:space="preserve"> eine Farbe zugeordnet ist. </w:t>
      </w:r>
      <w:r w:rsidR="00D2548C">
        <w:t xml:space="preserve">Auf diese Weise ist die Helligkeitsverteilung im Bild, leicht zu erkennen. Zusätzlich wird für jedes Bild der Belichtungsreihe, ein Histogramm mit </w:t>
      </w:r>
      <w:r w:rsidR="0028729F">
        <w:t>den drei</w:t>
      </w:r>
      <w:r w:rsidR="00D2548C">
        <w:t xml:space="preserve"> Farbkanäle</w:t>
      </w:r>
      <w:r w:rsidR="0028729F">
        <w:t>n</w:t>
      </w:r>
      <w:r w:rsidR="00D2548C">
        <w:t xml:space="preserve"> ausgegeben. </w:t>
      </w:r>
      <w:r w:rsidR="0060416F">
        <w:t xml:space="preserve">Die Nachfolgenden Abbildung zeigt das Benutzerinterface, Inklusive der zu untersuchenden Bilder.  </w:t>
      </w:r>
    </w:p>
    <w:p w:rsidR="005D4518" w:rsidRDefault="006D2EF8" w:rsidP="005D4518">
      <w:pPr>
        <w:keepNext/>
        <w:jc w:val="left"/>
      </w:pPr>
      <w:r>
        <w:rPr>
          <w:noProof/>
        </w:rPr>
        <w:lastRenderedPageBreak/>
        <w:drawing>
          <wp:inline distT="0" distB="0" distL="0" distR="0">
            <wp:extent cx="5398770" cy="5613400"/>
            <wp:effectExtent l="0" t="0" r="0" b="6350"/>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98770" cy="5613400"/>
                    </a:xfrm>
                    <a:prstGeom prst="rect">
                      <a:avLst/>
                    </a:prstGeom>
                    <a:noFill/>
                    <a:ln>
                      <a:noFill/>
                    </a:ln>
                  </pic:spPr>
                </pic:pic>
              </a:graphicData>
            </a:graphic>
          </wp:inline>
        </w:drawing>
      </w:r>
    </w:p>
    <w:p w:rsidR="00D80D8F" w:rsidRDefault="005D4518" w:rsidP="005D4518">
      <w:pPr>
        <w:pStyle w:val="Beschriftung"/>
        <w:jc w:val="left"/>
        <w:rPr>
          <w:color w:val="FF0000"/>
        </w:rPr>
      </w:pPr>
      <w:bookmarkStart w:id="123" w:name="_Toc536049257"/>
      <w:r>
        <w:t xml:space="preserve">Abbildung </w:t>
      </w:r>
      <w:r>
        <w:fldChar w:fldCharType="begin"/>
      </w:r>
      <w:r>
        <w:instrText xml:space="preserve"> SEQ Abbildung \* ARABIC </w:instrText>
      </w:r>
      <w:r>
        <w:fldChar w:fldCharType="separate"/>
      </w:r>
      <w:r w:rsidR="00616002">
        <w:rPr>
          <w:noProof/>
        </w:rPr>
        <w:t>38</w:t>
      </w:r>
      <w:r>
        <w:fldChar w:fldCharType="end"/>
      </w:r>
      <w:r>
        <w:rPr>
          <w:noProof/>
        </w:rPr>
        <w:t>: Benutzerinterface image_analysis, zur Evaluation</w:t>
      </w:r>
      <w:r w:rsidR="00BC5B4B">
        <w:t xml:space="preserve"> des </w:t>
      </w:r>
      <w:r w:rsidR="007820C1">
        <w:t xml:space="preserve">adaptiven </w:t>
      </w:r>
      <w:r>
        <w:t>Belichtungss</w:t>
      </w:r>
      <w:r w:rsidR="00BC5B4B">
        <w:t>ystems</w:t>
      </w:r>
      <w:r>
        <w:t>.</w:t>
      </w:r>
      <w:bookmarkEnd w:id="123"/>
    </w:p>
    <w:p w:rsidR="00756C97" w:rsidRPr="00756C97" w:rsidRDefault="00DF66A2" w:rsidP="00756C97">
      <w:r>
        <w:t xml:space="preserve">Histogramm und </w:t>
      </w:r>
      <w:r w:rsidR="007820C1">
        <w:t xml:space="preserve">farbkodierte Bilder zeigen, dass die Sättigung der Bilder mit zunehmender Anzahl der </w:t>
      </w:r>
      <w:r w:rsidR="006155E1">
        <w:br/>
      </w:r>
      <w:r w:rsidR="007820C1">
        <w:t xml:space="preserve">F-Stops </w:t>
      </w:r>
      <w:r w:rsidR="006155E1">
        <w:t xml:space="preserve">stark abnimmt. </w:t>
      </w:r>
      <w:r>
        <w:t xml:space="preserve"> </w:t>
      </w:r>
      <w:r w:rsidR="006155E1">
        <w:t>Im dunkelsten Bild, ist lediglich der unmittelbare Bereich um die Sonne in Sättigung.</w:t>
      </w:r>
    </w:p>
    <w:p w:rsidR="0011646C" w:rsidRDefault="00906AF1" w:rsidP="004B370F">
      <w:pPr>
        <w:keepNext/>
        <w:jc w:val="left"/>
      </w:pPr>
      <w:r>
        <w:br/>
      </w:r>
    </w:p>
    <w:p w:rsidR="006548CE" w:rsidRDefault="006548CE" w:rsidP="004B370F">
      <w:pPr>
        <w:keepNext/>
        <w:jc w:val="left"/>
      </w:pPr>
    </w:p>
    <w:p w:rsidR="006548CE" w:rsidRDefault="006548CE" w:rsidP="004B370F">
      <w:pPr>
        <w:keepNext/>
        <w:jc w:val="left"/>
      </w:pPr>
    </w:p>
    <w:p w:rsidR="006548CE" w:rsidRDefault="006548CE" w:rsidP="004B370F">
      <w:pPr>
        <w:keepNext/>
        <w:jc w:val="left"/>
      </w:pPr>
    </w:p>
    <w:p w:rsidR="006548CE" w:rsidRDefault="006548CE">
      <w:pPr>
        <w:spacing w:before="0" w:line="240" w:lineRule="auto"/>
        <w:jc w:val="left"/>
      </w:pPr>
      <w:r>
        <w:br w:type="page"/>
      </w:r>
    </w:p>
    <w:p w:rsidR="003C474A" w:rsidRPr="001B2E9E" w:rsidRDefault="00851227" w:rsidP="00851227">
      <w:pPr>
        <w:pStyle w:val="berschrift2"/>
      </w:pPr>
      <w:bookmarkStart w:id="124" w:name="_Ref535562984"/>
      <w:bookmarkStart w:id="125" w:name="_Toc536049203"/>
      <w:r>
        <w:lastRenderedPageBreak/>
        <w:t xml:space="preserve">Organisation der </w:t>
      </w:r>
      <w:r w:rsidR="003C474A">
        <w:t>Bildd</w:t>
      </w:r>
      <w:r>
        <w:t>ateiablage</w:t>
      </w:r>
      <w:bookmarkEnd w:id="124"/>
      <w:bookmarkEnd w:id="125"/>
    </w:p>
    <w:p w:rsidR="00B60DE6" w:rsidRDefault="00851227" w:rsidP="00CA2917">
      <w:pPr>
        <w:keepNext/>
        <w:spacing w:before="0"/>
      </w:pPr>
      <w:r>
        <w:t xml:space="preserve">Damit die Bilddateien </w:t>
      </w:r>
      <w:r w:rsidR="009C68A2">
        <w:t>einfach</w:t>
      </w:r>
      <w:r>
        <w:t xml:space="preserve"> in eine Datenbank überführt werden können, müssen diese vorgängig eindeutigen geordnet</w:t>
      </w:r>
      <w:r w:rsidR="00C11944">
        <w:t>,</w:t>
      </w:r>
      <w:r>
        <w:t xml:space="preserve"> zur Verfügung gestellt werden. </w:t>
      </w:r>
      <w:r w:rsidR="009C68A2">
        <w:t>Im</w:t>
      </w:r>
      <w:r w:rsidR="00DE7400">
        <w:t xml:space="preserve"> Kapitel </w:t>
      </w:r>
      <w:r w:rsidR="00DE7400">
        <w:fldChar w:fldCharType="begin"/>
      </w:r>
      <w:r w:rsidR="00DE7400">
        <w:instrText xml:space="preserve"> REF _Ref535350388 \r \h </w:instrText>
      </w:r>
      <w:r w:rsidR="00DE7400">
        <w:fldChar w:fldCharType="separate"/>
      </w:r>
      <w:r w:rsidR="00BF17DE">
        <w:t>9.1</w:t>
      </w:r>
      <w:r w:rsidR="00DE7400">
        <w:fldChar w:fldCharType="end"/>
      </w:r>
      <w:r w:rsidR="00DE7400">
        <w:t xml:space="preserve"> </w:t>
      </w:r>
      <w:r w:rsidR="009C68A2">
        <w:t xml:space="preserve">wurde bereits </w:t>
      </w:r>
      <w:r w:rsidR="00B60DE6">
        <w:t xml:space="preserve">kurz </w:t>
      </w:r>
      <w:r w:rsidR="009C68A2">
        <w:t xml:space="preserve">beschrieben, wie die Bilddateien von den Kameras, auf das dediziertes NAS-Laufwerk gelangen. </w:t>
      </w:r>
      <w:r w:rsidR="00B60DE6">
        <w:t xml:space="preserve">Für das bessere Verständnis, soll die folgenden Abbildung nochmals kurz illustrieren, wie die Bilddateien der beiden Sky Cameras auf das NAS-Laufwerk gelangen. </w:t>
      </w:r>
    </w:p>
    <w:p w:rsidR="00B60DE6" w:rsidRDefault="00B85C5C" w:rsidP="00B60DE6">
      <w:pPr>
        <w:keepNext/>
        <w:spacing w:before="0"/>
        <w:jc w:val="center"/>
      </w:pPr>
      <w:r>
        <w:rPr>
          <w:noProof/>
        </w:rPr>
        <w:drawing>
          <wp:inline distT="0" distB="0" distL="0" distR="0" wp14:anchorId="70688FED" wp14:editId="58A05BEC">
            <wp:extent cx="3319154" cy="1714017"/>
            <wp:effectExtent l="0" t="0" r="0" b="63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325524" cy="1717306"/>
                    </a:xfrm>
                    <a:prstGeom prst="rect">
                      <a:avLst/>
                    </a:prstGeom>
                  </pic:spPr>
                </pic:pic>
              </a:graphicData>
            </a:graphic>
          </wp:inline>
        </w:drawing>
      </w:r>
    </w:p>
    <w:p w:rsidR="00C11944" w:rsidRDefault="00B60DE6" w:rsidP="00B60DE6">
      <w:pPr>
        <w:pStyle w:val="Beschriftung"/>
        <w:jc w:val="center"/>
      </w:pPr>
      <w:bookmarkStart w:id="126" w:name="_Toc536049258"/>
      <w:r>
        <w:t xml:space="preserve">Abbildung </w:t>
      </w:r>
      <w:r>
        <w:fldChar w:fldCharType="begin"/>
      </w:r>
      <w:r>
        <w:instrText xml:space="preserve"> SEQ Abbildung \* ARABIC </w:instrText>
      </w:r>
      <w:r>
        <w:fldChar w:fldCharType="separate"/>
      </w:r>
      <w:r w:rsidR="00616002">
        <w:rPr>
          <w:noProof/>
        </w:rPr>
        <w:t>39</w:t>
      </w:r>
      <w:r>
        <w:fldChar w:fldCharType="end"/>
      </w:r>
      <w:r>
        <w:rPr>
          <w:noProof/>
        </w:rPr>
        <w:t>: Übertragung der Bilddateien auf das NAS-Laufwerk.</w:t>
      </w:r>
      <w:bookmarkEnd w:id="126"/>
    </w:p>
    <w:p w:rsidR="009C68A2" w:rsidRDefault="00215AC7" w:rsidP="00FB5A08">
      <w:pPr>
        <w:keepNext/>
        <w:spacing w:before="0" w:after="240"/>
      </w:pPr>
      <w:r>
        <w:t>Auf dem NAS-Laufwerk</w:t>
      </w:r>
      <w:r w:rsidR="009C68A2">
        <w:t xml:space="preserve"> werden die Bilddateien</w:t>
      </w:r>
      <w:r w:rsidR="00CA4F33">
        <w:t>, hierarchisch</w:t>
      </w:r>
      <w:r w:rsidR="009C68A2">
        <w:t xml:space="preserve"> nach Kamera und Softwareversion in einem Verzeichnisbaum abgelegt.</w:t>
      </w:r>
      <w:r w:rsidR="00B177CE">
        <w:t xml:space="preserve"> Das Wurzelverzeichnis</w:t>
      </w:r>
      <w:r w:rsidR="00FD36AE">
        <w:t xml:space="preserve"> </w:t>
      </w:r>
      <w:r w:rsidR="00B177CE">
        <w:t xml:space="preserve">heisst „SKY_CAM“. Darin befinden sich alle weiteren Unterverzeichnisse. </w:t>
      </w:r>
      <w:r w:rsidR="009C68A2">
        <w:t>Die Nachfolgende Abbildung zeigt die Struktur</w:t>
      </w:r>
      <w:r w:rsidR="00F721FC">
        <w:t xml:space="preserve"> des </w:t>
      </w:r>
      <w:r w:rsidR="009C68A2">
        <w:t>Verzeichnisbaums</w:t>
      </w:r>
      <w:r w:rsidR="00CA4F33">
        <w:t>.</w:t>
      </w:r>
    </w:p>
    <w:p w:rsidR="00851227" w:rsidRDefault="00C13F66" w:rsidP="00851227">
      <w:pPr>
        <w:keepNext/>
        <w:jc w:val="center"/>
      </w:pPr>
      <w:r>
        <w:rPr>
          <w:noProof/>
        </w:rPr>
        <w:drawing>
          <wp:inline distT="0" distB="0" distL="0" distR="0">
            <wp:extent cx="3892550" cy="1422278"/>
            <wp:effectExtent l="0" t="0" r="0" b="6985"/>
            <wp:docPr id="77" name="Grafi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43389" cy="1440854"/>
                    </a:xfrm>
                    <a:prstGeom prst="rect">
                      <a:avLst/>
                    </a:prstGeom>
                    <a:noFill/>
                    <a:ln>
                      <a:noFill/>
                    </a:ln>
                  </pic:spPr>
                </pic:pic>
              </a:graphicData>
            </a:graphic>
          </wp:inline>
        </w:drawing>
      </w:r>
    </w:p>
    <w:p w:rsidR="00851227" w:rsidRDefault="00851227" w:rsidP="00FE26CC">
      <w:pPr>
        <w:pStyle w:val="Beschriftung"/>
        <w:spacing w:after="240"/>
        <w:jc w:val="center"/>
      </w:pPr>
      <w:bookmarkStart w:id="127" w:name="_Ref535396295"/>
      <w:bookmarkStart w:id="128" w:name="_Toc536049259"/>
      <w:r>
        <w:t xml:space="preserve">Abbildung </w:t>
      </w:r>
      <w:r>
        <w:fldChar w:fldCharType="begin"/>
      </w:r>
      <w:r>
        <w:instrText xml:space="preserve"> SEQ Abbildung \* ARABIC </w:instrText>
      </w:r>
      <w:r>
        <w:fldChar w:fldCharType="separate"/>
      </w:r>
      <w:r w:rsidR="00616002">
        <w:rPr>
          <w:noProof/>
        </w:rPr>
        <w:t>40</w:t>
      </w:r>
      <w:r>
        <w:fldChar w:fldCharType="end"/>
      </w:r>
      <w:bookmarkEnd w:id="127"/>
      <w:r>
        <w:rPr>
          <w:noProof/>
        </w:rPr>
        <w:t xml:space="preserve">: </w:t>
      </w:r>
      <w:bookmarkStart w:id="129" w:name="_Ref535396242"/>
      <w:r w:rsidRPr="00C73283">
        <w:rPr>
          <w:noProof/>
        </w:rPr>
        <w:t>Verzeichnisstruktur</w:t>
      </w:r>
      <w:r>
        <w:rPr>
          <w:noProof/>
        </w:rPr>
        <w:t xml:space="preserve"> auf dem NAS</w:t>
      </w:r>
      <w:r w:rsidR="00607A6A">
        <w:rPr>
          <w:noProof/>
        </w:rPr>
        <w:t>-</w:t>
      </w:r>
      <w:r>
        <w:rPr>
          <w:noProof/>
        </w:rPr>
        <w:t>Laufwerk zur Ablage der Bilddaten.</w:t>
      </w:r>
      <w:bookmarkEnd w:id="128"/>
      <w:bookmarkEnd w:id="129"/>
      <w:r>
        <w:rPr>
          <w:noProof/>
        </w:rPr>
        <w:t xml:space="preserve"> </w:t>
      </w:r>
      <w:r>
        <w:t xml:space="preserve"> </w:t>
      </w:r>
    </w:p>
    <w:p w:rsidR="0053043F" w:rsidRDefault="0058718E" w:rsidP="002F77CB">
      <w:pPr>
        <w:spacing w:before="0" w:after="240"/>
        <w:jc w:val="left"/>
      </w:pPr>
      <w:r>
        <w:t xml:space="preserve">Die </w:t>
      </w:r>
      <w:r w:rsidR="0053043F">
        <w:t>Belichtungsserien eines Tages</w:t>
      </w:r>
      <w:r>
        <w:t xml:space="preserve"> sind jeweils in einem Verzeichnis zusammengefasst</w:t>
      </w:r>
      <w:r w:rsidR="00FB5A08">
        <w:t xml:space="preserve">, so zum Beispiel </w:t>
      </w:r>
      <w:r w:rsidR="00C13F66">
        <w:t xml:space="preserve">links in der </w:t>
      </w:r>
      <w:r w:rsidR="00C13F66">
        <w:fldChar w:fldCharType="begin"/>
      </w:r>
      <w:r w:rsidR="00C13F66">
        <w:instrText xml:space="preserve"> REF _Ref535396295 \h </w:instrText>
      </w:r>
      <w:r w:rsidR="00C13F66">
        <w:fldChar w:fldCharType="separate"/>
      </w:r>
      <w:r w:rsidR="00BF17DE">
        <w:t xml:space="preserve">Abbildung </w:t>
      </w:r>
      <w:r w:rsidR="00BF17DE">
        <w:rPr>
          <w:noProof/>
        </w:rPr>
        <w:t>38</w:t>
      </w:r>
      <w:r w:rsidR="00C13F66">
        <w:fldChar w:fldCharType="end"/>
      </w:r>
      <w:r w:rsidR="00C13F66">
        <w:t>, „20181012_raw_cam1“</w:t>
      </w:r>
      <w:r w:rsidR="00F77002">
        <w:t>.</w:t>
      </w:r>
      <w:r w:rsidR="00FB5A08">
        <w:t xml:space="preserve"> </w:t>
      </w:r>
      <w:r w:rsidR="00F77002">
        <w:t>Der Verzeichnisname beinhaltet Datum und Identifikationsnummer der Kamera. Damit ergibt sich aus Verzeichnisname und Struktur</w:t>
      </w:r>
      <w:r w:rsidR="00D037E5">
        <w:t>,</w:t>
      </w:r>
      <w:r w:rsidR="00F77002">
        <w:t xml:space="preserve"> eine eindeutige Zuordnung für </w:t>
      </w:r>
      <w:proofErr w:type="gramStart"/>
      <w:r w:rsidR="00F77002">
        <w:t>jede Tagesaufname</w:t>
      </w:r>
      <w:proofErr w:type="gramEnd"/>
      <w:r w:rsidR="00FB5A08">
        <w:t xml:space="preserve">. </w:t>
      </w:r>
      <w:proofErr w:type="gramStart"/>
      <w:r w:rsidR="002F774D">
        <w:t>Eine Tagesaufname</w:t>
      </w:r>
      <w:proofErr w:type="gramEnd"/>
      <w:r w:rsidR="002F774D">
        <w:t xml:space="preserve"> umfasst</w:t>
      </w:r>
      <w:r w:rsidR="00947DE7">
        <w:t xml:space="preserve">, die als ZIP-Datei </w:t>
      </w:r>
      <w:r w:rsidR="008C1229">
        <w:t>abgelegten</w:t>
      </w:r>
      <w:r w:rsidR="00947DE7">
        <w:t>,</w:t>
      </w:r>
      <w:r w:rsidR="002F774D">
        <w:t xml:space="preserve"> Belichtungs</w:t>
      </w:r>
      <w:r w:rsidR="0057571F">
        <w:t>serien,</w:t>
      </w:r>
      <w:r w:rsidR="002F774D">
        <w:t xml:space="preserve"> die im Verlauf des Tages aufgenommen wurden. </w:t>
      </w:r>
      <w:r w:rsidR="00947DE7">
        <w:t xml:space="preserve">Siehe hierzu </w:t>
      </w:r>
      <w:r w:rsidR="00947DE7">
        <w:fldChar w:fldCharType="begin"/>
      </w:r>
      <w:r w:rsidR="00947DE7">
        <w:instrText xml:space="preserve"> REF _Ref535396295 \h </w:instrText>
      </w:r>
      <w:r w:rsidR="00947DE7">
        <w:fldChar w:fldCharType="separate"/>
      </w:r>
      <w:r w:rsidR="00BF17DE">
        <w:t xml:space="preserve">Abbildung </w:t>
      </w:r>
      <w:r w:rsidR="00BF17DE">
        <w:rPr>
          <w:noProof/>
        </w:rPr>
        <w:t>38</w:t>
      </w:r>
      <w:r w:rsidR="00947DE7">
        <w:fldChar w:fldCharType="end"/>
      </w:r>
      <w:r w:rsidR="00947DE7">
        <w:t xml:space="preserve"> rechts, </w:t>
      </w:r>
      <w:r w:rsidR="008C1229">
        <w:t xml:space="preserve">die Tagesaufnahme 20181012_raw_cam1, mit den einzelnen Belichtungsserien, als ZIP-Datei. Entpackt man eine Belichtungsserie, dann enthält diese neben der Logdatei, zwei Belichtungsreihen, die je aus drei RAW- und JPG-Bildern bestehen. </w:t>
      </w:r>
      <w:r w:rsidR="00CA2917">
        <w:fldChar w:fldCharType="begin"/>
      </w:r>
      <w:r w:rsidR="00CA2917">
        <w:instrText xml:space="preserve"> REF _Ref535659647 \h </w:instrText>
      </w:r>
      <w:r w:rsidR="00CA2917">
        <w:fldChar w:fldCharType="separate"/>
      </w:r>
      <w:r w:rsidR="00BF17DE">
        <w:t xml:space="preserve">Abbildung </w:t>
      </w:r>
      <w:r w:rsidR="00BF17DE">
        <w:rPr>
          <w:noProof/>
        </w:rPr>
        <w:t>39</w:t>
      </w:r>
      <w:r w:rsidR="00CA2917">
        <w:fldChar w:fldCharType="end"/>
      </w:r>
      <w:r w:rsidR="00CA2917">
        <w:t xml:space="preserve"> zeigt, den Inhalt der Belichtungsserie 20181012_092013.</w:t>
      </w:r>
    </w:p>
    <w:p w:rsidR="00CA2917" w:rsidRDefault="00A34409" w:rsidP="00CA2917">
      <w:pPr>
        <w:spacing w:before="0"/>
        <w:jc w:val="center"/>
      </w:pPr>
      <w:r>
        <w:rPr>
          <w:noProof/>
        </w:rPr>
        <w:drawing>
          <wp:inline distT="0" distB="0" distL="0" distR="0">
            <wp:extent cx="3092450" cy="990600"/>
            <wp:effectExtent l="0" t="0" r="0" b="0"/>
            <wp:docPr id="78" name="Grafi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092450" cy="990600"/>
                    </a:xfrm>
                    <a:prstGeom prst="rect">
                      <a:avLst/>
                    </a:prstGeom>
                    <a:noFill/>
                    <a:ln>
                      <a:noFill/>
                    </a:ln>
                  </pic:spPr>
                </pic:pic>
              </a:graphicData>
            </a:graphic>
          </wp:inline>
        </w:drawing>
      </w:r>
    </w:p>
    <w:p w:rsidR="00F77002" w:rsidRDefault="002F77CB" w:rsidP="00936A2F">
      <w:pPr>
        <w:pStyle w:val="Beschriftung"/>
        <w:jc w:val="center"/>
      </w:pPr>
      <w:bookmarkStart w:id="130" w:name="_Ref535659647"/>
      <w:bookmarkStart w:id="131" w:name="_Toc536049260"/>
      <w:r>
        <w:t xml:space="preserve">Abbildung </w:t>
      </w:r>
      <w:r>
        <w:fldChar w:fldCharType="begin"/>
      </w:r>
      <w:r>
        <w:instrText xml:space="preserve"> SEQ Abbildung \* ARABIC </w:instrText>
      </w:r>
      <w:r>
        <w:fldChar w:fldCharType="separate"/>
      </w:r>
      <w:r w:rsidR="00616002">
        <w:rPr>
          <w:noProof/>
        </w:rPr>
        <w:t>41</w:t>
      </w:r>
      <w:r>
        <w:fldChar w:fldCharType="end"/>
      </w:r>
      <w:bookmarkEnd w:id="130"/>
      <w:r>
        <w:rPr>
          <w:noProof/>
        </w:rPr>
        <w:t xml:space="preserve">: </w:t>
      </w:r>
      <w:r w:rsidR="00CA2917">
        <w:rPr>
          <w:noProof/>
        </w:rPr>
        <w:t>Inhalt  der Belichtungsserie</w:t>
      </w:r>
      <w:r>
        <w:rPr>
          <w:noProof/>
        </w:rPr>
        <w:t xml:space="preserve"> </w:t>
      </w:r>
      <w:r w:rsidR="00CA2917">
        <w:t>20181012_092013.</w:t>
      </w:r>
      <w:bookmarkEnd w:id="131"/>
    </w:p>
    <w:p w:rsidR="00B02F5F" w:rsidRDefault="00A34409" w:rsidP="005577C5">
      <w:pPr>
        <w:spacing w:before="0"/>
      </w:pPr>
      <w:r>
        <w:lastRenderedPageBreak/>
        <w:t>In der</w:t>
      </w:r>
      <w:r w:rsidR="00B02F5F">
        <w:t xml:space="preserve"> Logdatei </w:t>
      </w:r>
      <w:r>
        <w:t>stehen</w:t>
      </w:r>
      <w:r w:rsidR="00B02F5F">
        <w:t xml:space="preserve"> die Kameraeinstellungen</w:t>
      </w:r>
      <w:r>
        <w:t>, welche für die Aufnahmen der</w:t>
      </w:r>
      <w:r w:rsidR="00B02F5F">
        <w:t xml:space="preserve"> RAW und </w:t>
      </w:r>
      <w:r w:rsidR="001F52BE">
        <w:t>JPG</w:t>
      </w:r>
      <w:r>
        <w:t>-Bilder</w:t>
      </w:r>
      <w:r w:rsidR="001F52BE">
        <w:t xml:space="preserve"> verwendet</w:t>
      </w:r>
      <w:r w:rsidR="00B02F5F">
        <w:t xml:space="preserve"> wurden.  </w:t>
      </w:r>
      <w:r w:rsidR="00936A2F">
        <w:t>In der ersten Zeile steht die Identifikationsnumme</w:t>
      </w:r>
      <w:r w:rsidR="00FF1F93">
        <w:t>r sowie Datum und Uhrzeit. Die z</w:t>
      </w:r>
      <w:r w:rsidR="00936A2F">
        <w:t xml:space="preserve">weite Zeile gibt die Dauer für das Auffinden einer geeignet Shutterzeit an. Die dritte bis vierte Zeile, </w:t>
      </w:r>
      <w:r w:rsidR="001F52BE">
        <w:t xml:space="preserve">beinhalten die eigentlichen Kameraeinstellungen. </w:t>
      </w:r>
    </w:p>
    <w:p w:rsidR="00B02F5F" w:rsidRDefault="00B02F5F" w:rsidP="00B02F5F">
      <w:pPr>
        <w:keepNext/>
      </w:pPr>
      <w:r>
        <w:rPr>
          <w:noProof/>
          <w:lang w:val="de-CH" w:eastAsia="de-CH"/>
        </w:rPr>
        <w:drawing>
          <wp:inline distT="0" distB="0" distL="0" distR="0" wp14:anchorId="155687ED" wp14:editId="33A95B3A">
            <wp:extent cx="5502256" cy="514320"/>
            <wp:effectExtent l="0" t="0" r="0" b="63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41264" cy="517966"/>
                    </a:xfrm>
                    <a:prstGeom prst="rect">
                      <a:avLst/>
                    </a:prstGeom>
                    <a:noFill/>
                    <a:ln>
                      <a:noFill/>
                    </a:ln>
                  </pic:spPr>
                </pic:pic>
              </a:graphicData>
            </a:graphic>
          </wp:inline>
        </w:drawing>
      </w:r>
    </w:p>
    <w:p w:rsidR="00B02F5F" w:rsidRDefault="00B02F5F" w:rsidP="005577C5">
      <w:pPr>
        <w:pStyle w:val="Beschriftung"/>
        <w:spacing w:after="240"/>
        <w:jc w:val="center"/>
      </w:pPr>
      <w:bookmarkStart w:id="132" w:name="_Toc536049261"/>
      <w:r>
        <w:t xml:space="preserve">Abbildung </w:t>
      </w:r>
      <w:r>
        <w:rPr>
          <w:noProof/>
        </w:rPr>
        <w:fldChar w:fldCharType="begin"/>
      </w:r>
      <w:r>
        <w:rPr>
          <w:noProof/>
        </w:rPr>
        <w:instrText xml:space="preserve"> SEQ Abbildung \* ARABIC </w:instrText>
      </w:r>
      <w:r>
        <w:rPr>
          <w:noProof/>
        </w:rPr>
        <w:fldChar w:fldCharType="separate"/>
      </w:r>
      <w:r w:rsidR="00616002">
        <w:rPr>
          <w:noProof/>
        </w:rPr>
        <w:t>42</w:t>
      </w:r>
      <w:r>
        <w:rPr>
          <w:noProof/>
        </w:rPr>
        <w:fldChar w:fldCharType="end"/>
      </w:r>
      <w:r>
        <w:rPr>
          <w:noProof/>
        </w:rPr>
        <w:t>: Logdatei der Kamera Einstellungen.</w:t>
      </w:r>
      <w:bookmarkEnd w:id="132"/>
    </w:p>
    <w:p w:rsidR="00766027" w:rsidRDefault="006548CE" w:rsidP="006D5E91">
      <w:r>
        <w:t xml:space="preserve">Für die Berechnung der HDR-Bilder </w:t>
      </w:r>
      <w:r w:rsidR="00BF0634">
        <w:t xml:space="preserve">werden </w:t>
      </w:r>
      <w:r>
        <w:t>die Shutterz</w:t>
      </w:r>
      <w:r w:rsidR="000D7D0D">
        <w:t xml:space="preserve">eiten </w:t>
      </w:r>
      <w:r w:rsidR="00E46FC8">
        <w:t xml:space="preserve">„ss“ </w:t>
      </w:r>
      <w:r w:rsidR="00BF0634">
        <w:t>verwendet</w:t>
      </w:r>
      <w:r>
        <w:t xml:space="preserve">. Sie werden benötigt um die </w:t>
      </w:r>
      <w:r w:rsidR="00F0622A">
        <w:t xml:space="preserve">Characteristic Response Curve (CRF) zu </w:t>
      </w:r>
      <w:r w:rsidR="006D5E91">
        <w:t>ermitteln</w:t>
      </w:r>
      <w:r w:rsidR="00E46FC8">
        <w:t xml:space="preserve"> (siehe Kapitel </w:t>
      </w:r>
      <w:r w:rsidR="00E46FC8">
        <w:fldChar w:fldCharType="begin"/>
      </w:r>
      <w:r w:rsidR="00E46FC8">
        <w:instrText xml:space="preserve"> REF _Ref535487444 \n \h </w:instrText>
      </w:r>
      <w:r w:rsidR="00E46FC8">
        <w:fldChar w:fldCharType="separate"/>
      </w:r>
      <w:r w:rsidR="00BF17DE">
        <w:t>7.3</w:t>
      </w:r>
      <w:r w:rsidR="00E46FC8">
        <w:fldChar w:fldCharType="end"/>
      </w:r>
      <w:r w:rsidR="00E46FC8">
        <w:t>)</w:t>
      </w:r>
      <w:r w:rsidR="00F0622A">
        <w:t xml:space="preserve">. </w:t>
      </w:r>
      <w:r w:rsidR="006D5E91">
        <w:t>D</w:t>
      </w:r>
      <w:r w:rsidR="00D34AAC">
        <w:t>ie letzte verwendete Belichtungszeit</w:t>
      </w:r>
      <w:r w:rsidR="006D5E91">
        <w:t xml:space="preserve"> wird mit „exp“ bezeichnet</w:t>
      </w:r>
      <w:r w:rsidR="00D34AAC">
        <w:t xml:space="preserve">. </w:t>
      </w:r>
      <w:r w:rsidR="006D5E91">
        <w:t>Obwohl der ISO Wert nicht ändert, wird er trotzdem der Vollständigkeit halber, mitgeloggt.</w:t>
      </w:r>
      <w:r w:rsidR="007F24E4">
        <w:t xml:space="preserve"> Die beiden Grössen „ag“ und „dg“ stehen für das analoge</w:t>
      </w:r>
      <w:r w:rsidR="004544AA">
        <w:t>,</w:t>
      </w:r>
      <w:r w:rsidR="007F24E4">
        <w:t xml:space="preserve"> respektive digitale Gain. </w:t>
      </w:r>
      <w:r w:rsidR="00BF0634">
        <w:t>Sie</w:t>
      </w:r>
      <w:r w:rsidR="007F24E4">
        <w:t xml:space="preserve"> bestimmen die Empfindlichkeit des Bildsensors</w:t>
      </w:r>
      <w:r w:rsidR="00C23FCA">
        <w:t>,</w:t>
      </w:r>
      <w:r w:rsidR="007F24E4">
        <w:t xml:space="preserve"> vor und nach der </w:t>
      </w:r>
      <w:r w:rsidR="00C23FCA">
        <w:t xml:space="preserve">A/D-Konvertierung. </w:t>
      </w:r>
      <w:r w:rsidR="00A4592F">
        <w:t>Die Grösse „awb“ steht für die Rot-</w:t>
      </w:r>
      <w:r w:rsidR="00BF0634">
        <w:t xml:space="preserve">, </w:t>
      </w:r>
      <w:r w:rsidR="00A4592F">
        <w:t xml:space="preserve">Grün- Verstärkungsfaktoren, die den Weissabgleich bestimmen. </w:t>
      </w:r>
      <w:r w:rsidR="00E46FC8">
        <w:t xml:space="preserve">Die Grösse „br“ entspricht der Helligkeitseinstellung und „ct“ dem Kontrast. </w:t>
      </w:r>
    </w:p>
    <w:p w:rsidR="00AD6567" w:rsidRDefault="00AD6567" w:rsidP="003C6317">
      <w:pPr>
        <w:pStyle w:val="berschrift2"/>
      </w:pPr>
      <w:bookmarkStart w:id="133" w:name="_Hlk535519192"/>
      <w:bookmarkStart w:id="134" w:name="_Hlk535571025"/>
      <w:bookmarkStart w:id="135" w:name="_Toc536049204"/>
      <w:r w:rsidRPr="00677868">
        <w:t>Postprocessing</w:t>
      </w:r>
      <w:bookmarkEnd w:id="135"/>
    </w:p>
    <w:p w:rsidR="00693445" w:rsidRDefault="007A1AC7" w:rsidP="00385A61">
      <w:r>
        <w:t>Im Verl</w:t>
      </w:r>
      <w:r w:rsidR="00693445">
        <w:t xml:space="preserve">auf der Entwicklung </w:t>
      </w:r>
      <w:r>
        <w:t xml:space="preserve">entstanden </w:t>
      </w:r>
      <w:r w:rsidR="00693445">
        <w:t>mehrere Versionen der Software</w:t>
      </w:r>
      <w:r>
        <w:t>.</w:t>
      </w:r>
      <w:r w:rsidR="00693445">
        <w:t xml:space="preserve"> Die Nachfolgenden Beschreibung bezieht sich auf die finale Version „postprocess4.py“</w:t>
      </w:r>
      <w:r w:rsidR="003B1F4E">
        <w:rPr>
          <w:rStyle w:val="Funotenzeichen"/>
        </w:rPr>
        <w:footnoteReference w:id="21"/>
      </w:r>
      <w:r w:rsidR="00693445">
        <w:t>.</w:t>
      </w:r>
    </w:p>
    <w:p w:rsidR="00E75F95" w:rsidRDefault="00241B25" w:rsidP="00B84AF9">
      <w:pPr>
        <w:spacing w:before="0"/>
      </w:pPr>
      <w:r>
        <w:t xml:space="preserve">Aufgrund der </w:t>
      </w:r>
      <w:r w:rsidR="00E75F95">
        <w:t>enormen</w:t>
      </w:r>
      <w:r>
        <w:t xml:space="preserve"> Datenmenge, ist die Verwendung einer Datenbank unerlässlich. Sie ermöglicht eine dauerhafte, effiziente Verwaltung der Bilder. Zudem können verschiedene Teilmengen der abgelegten Daten</w:t>
      </w:r>
      <w:r w:rsidR="00232170">
        <w:t>,</w:t>
      </w:r>
      <w:r>
        <w:t xml:space="preserve"> für eine bedarfsgerechte Weiterverarbeitung</w:t>
      </w:r>
      <w:r w:rsidR="00232170">
        <w:t>, miteinander</w:t>
      </w:r>
      <w:r>
        <w:t xml:space="preserve"> kombiniert werden. Die Datenbank befindet sich auf einem NAS-Laufwerk</w:t>
      </w:r>
      <w:r w:rsidR="00232170">
        <w:t>,</w:t>
      </w:r>
      <w:r>
        <w:t xml:space="preserve"> mit Betriebssystem und MySQL-Server. Dadurch können mehrere Rechner gleichzeitig, über das Netzwerk auf die Daten zugreifen. Dies erlaubt eine Parallelisierung der Arbeitsprozesse und damit die Aufteilung der benötigten Rechenleistung, auf unterschiedliche Rechner. </w:t>
      </w:r>
      <w:r w:rsidR="00E75F95">
        <w:t xml:space="preserve">Die folgende Abbildung, veranschaulicht die Parallelisierung der Arbeitsprozesse, wie sie in der Software umgesetzt wurde. </w:t>
      </w:r>
    </w:p>
    <w:p w:rsidR="00E75F95" w:rsidRDefault="00E75F95" w:rsidP="00B84AF9">
      <w:pPr>
        <w:keepNext/>
        <w:spacing w:before="0"/>
        <w:jc w:val="center"/>
      </w:pPr>
      <w:r>
        <w:rPr>
          <w:noProof/>
        </w:rPr>
        <w:drawing>
          <wp:inline distT="0" distB="0" distL="0" distR="0" wp14:anchorId="79B65A2C" wp14:editId="63AE404B">
            <wp:extent cx="3264828" cy="1239018"/>
            <wp:effectExtent l="0" t="0" r="0" b="0"/>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298547" cy="1251814"/>
                    </a:xfrm>
                    <a:prstGeom prst="rect">
                      <a:avLst/>
                    </a:prstGeom>
                    <a:noFill/>
                    <a:ln>
                      <a:noFill/>
                    </a:ln>
                  </pic:spPr>
                </pic:pic>
              </a:graphicData>
            </a:graphic>
          </wp:inline>
        </w:drawing>
      </w:r>
    </w:p>
    <w:p w:rsidR="00E75F95" w:rsidRDefault="00E75F95" w:rsidP="000A30DF">
      <w:pPr>
        <w:pStyle w:val="Beschriftung"/>
        <w:jc w:val="center"/>
      </w:pPr>
      <w:bookmarkStart w:id="136" w:name="_Toc536049262"/>
      <w:r>
        <w:t xml:space="preserve">Abbildung </w:t>
      </w:r>
      <w:r>
        <w:fldChar w:fldCharType="begin"/>
      </w:r>
      <w:r>
        <w:instrText xml:space="preserve"> SEQ Abbildung \* ARABIC </w:instrText>
      </w:r>
      <w:r>
        <w:fldChar w:fldCharType="separate"/>
      </w:r>
      <w:r w:rsidR="00616002">
        <w:rPr>
          <w:noProof/>
        </w:rPr>
        <w:t>43</w:t>
      </w:r>
      <w:r>
        <w:fldChar w:fldCharType="end"/>
      </w:r>
      <w:r>
        <w:rPr>
          <w:noProof/>
        </w:rPr>
        <w:t>:  Postprocessing und Übertragung der Bilddatein in die Datenbank.</w:t>
      </w:r>
      <w:bookmarkEnd w:id="136"/>
    </w:p>
    <w:p w:rsidR="00E75F95" w:rsidRDefault="00E75F95" w:rsidP="00E75F95">
      <w:r>
        <w:t>Das Postprocessing übernimmt zwei Hauptaufgaben. Es überträgt Bilddaten aus der Verzeichnisstruktur in die MySQL-Datenbank und erstellt gleichzeitig die HDR-Bilder. Die Berechnung eines HDR-Bildes ist aufwändig. So benötigt ein Desktop-Computer, mit i7 4-Kern CPU und einer Taktfrequenz von 3.1 GHz sowie 12 GB Arbeitsspeicher, ungefähr 4 Minuten, um ein HDR zu berechnen. Geht man von ungefähr 800 Aufnahmen am Tag aus, dann ergibt sich eine Gesamtrechenzeit von ungefähr 53 Stunden</w:t>
      </w:r>
      <w:r w:rsidR="00022F9B">
        <w:t>.</w:t>
      </w:r>
      <w:r>
        <w:t xml:space="preserve"> Das Rechenbeispiel zeigt, dass eine Parallelisierung der Arbeitsprozesse </w:t>
      </w:r>
      <w:r w:rsidR="00022F9B">
        <w:t>notwendig</w:t>
      </w:r>
      <w:r>
        <w:t xml:space="preserve"> ist. Setzt man </w:t>
      </w:r>
      <w:r w:rsidRPr="009563C0">
        <w:t>Multiprocessing</w:t>
      </w:r>
      <w:r>
        <w:t xml:space="preserve"> ein, </w:t>
      </w:r>
      <w:r>
        <w:lastRenderedPageBreak/>
        <w:t>also parallellaufende Instanzen des gleichen Prozesses und verteilt die Arbeit auf mehrere Rechner, dann lässt sich die Gesamtrechenzeit stark reduzieren. Mit Multiprocessing und drei zusätzlichen Laptops, ähnlicher Rechenleistung, i7 4-Kern CPU und 3 GHz Taktfrequenz, konnte die Rechenzeit von 53 auf 12 Stunden reduziert werden.</w:t>
      </w:r>
    </w:p>
    <w:p w:rsidR="00AE52ED" w:rsidRDefault="00B479BD" w:rsidP="00AE52ED">
      <w:pPr>
        <w:spacing w:after="120"/>
      </w:pPr>
      <w:r>
        <w:t>Die MySQL-Datenbank besteht aus zwei Haupttabellen</w:t>
      </w:r>
      <w:r w:rsidR="00651906">
        <w:t xml:space="preserve">, „dir_table“ und „data_camera“. </w:t>
      </w:r>
      <w:r w:rsidR="004A44B4">
        <w:t>Die</w:t>
      </w:r>
      <w:r w:rsidR="00335D6A">
        <w:t xml:space="preserve"> </w:t>
      </w:r>
      <w:r w:rsidR="00651906">
        <w:t xml:space="preserve">Tabelle data_camera, </w:t>
      </w:r>
      <w:r w:rsidR="004A44B4">
        <w:t xml:space="preserve">enthält alle Tage die bereits verarbeitet wurden. Zusätzlich führt sie </w:t>
      </w:r>
      <w:r w:rsidR="00722973">
        <w:t xml:space="preserve">Angaben zu </w:t>
      </w:r>
      <w:r w:rsidR="004A44B4">
        <w:t>eine</w:t>
      </w:r>
      <w:r w:rsidR="00722973">
        <w:t>r</w:t>
      </w:r>
      <w:r w:rsidR="004A44B4">
        <w:t xml:space="preserve"> Reihe von Eigenschaften, die eine </w:t>
      </w:r>
      <w:r w:rsidR="00722973">
        <w:t>Aussage</w:t>
      </w:r>
      <w:r w:rsidR="004A44B4">
        <w:t xml:space="preserve"> über die </w:t>
      </w:r>
      <w:r w:rsidR="00722973">
        <w:t xml:space="preserve">Qualität der Tagesaufnahme zulassen. So zum Beispiel, ob </w:t>
      </w:r>
      <w:r w:rsidR="003B4F79">
        <w:t xml:space="preserve">der Tag </w:t>
      </w:r>
      <w:r w:rsidR="00722973">
        <w:t>regnerischen oder wolkenfrei</w:t>
      </w:r>
      <w:r w:rsidR="003B4F79">
        <w:t xml:space="preserve"> war.</w:t>
      </w:r>
      <w:r w:rsidR="00722973">
        <w:t xml:space="preserve"> Diese Angaben sind noch nicht </w:t>
      </w:r>
      <w:r w:rsidR="00335D6A">
        <w:t>in de</w:t>
      </w:r>
      <w:r w:rsidR="00946F53">
        <w:t>r</w:t>
      </w:r>
      <w:r w:rsidR="00335D6A">
        <w:t xml:space="preserve"> Datenbank </w:t>
      </w:r>
      <w:r w:rsidR="00722973">
        <w:t xml:space="preserve">eingepflegt. Vorgesehen </w:t>
      </w:r>
      <w:r w:rsidR="00335D6A">
        <w:t>ist</w:t>
      </w:r>
      <w:r w:rsidR="00722973">
        <w:t xml:space="preserve"> </w:t>
      </w:r>
      <w:r w:rsidR="00335D6A">
        <w:t xml:space="preserve">mittels lokaler Wetterdaten, und den Mitteln der Bildverarbeitung, diese Daten zu ergänzen. </w:t>
      </w:r>
      <w:r w:rsidR="00D31E35">
        <w:t xml:space="preserve"> </w:t>
      </w:r>
      <w:r w:rsidR="00D31E35">
        <w:br/>
      </w:r>
      <w:r w:rsidR="00335D6A">
        <w:t>Die Tabelle dir_table</w:t>
      </w:r>
      <w:r w:rsidR="00D57DC4">
        <w:t xml:space="preserve"> </w:t>
      </w:r>
      <w:r w:rsidR="006140AE">
        <w:t>enthält alle Verzeichnisnamen</w:t>
      </w:r>
      <w:r w:rsidR="00D31E35">
        <w:t xml:space="preserve"> der Bildserien</w:t>
      </w:r>
      <w:r w:rsidR="00ED171F">
        <w:t>,</w:t>
      </w:r>
      <w:r w:rsidR="006140AE">
        <w:t xml:space="preserve"> die bereits </w:t>
      </w:r>
      <w:r w:rsidR="00822293">
        <w:t>verarbeitet wurden</w:t>
      </w:r>
      <w:r w:rsidR="00773EA3">
        <w:t xml:space="preserve">. </w:t>
      </w:r>
      <w:r w:rsidR="00ED171F">
        <w:t xml:space="preserve">In ihr wird der </w:t>
      </w:r>
      <w:r w:rsidR="00DE3BDA">
        <w:t xml:space="preserve">aktuelle </w:t>
      </w:r>
      <w:r w:rsidR="006140AE">
        <w:t>Verarbeitungszustand</w:t>
      </w:r>
      <w:r w:rsidR="00ED171F">
        <w:t xml:space="preserve"> einer </w:t>
      </w:r>
      <w:r w:rsidR="00D31E35">
        <w:t xml:space="preserve">Bildserie </w:t>
      </w:r>
      <w:r w:rsidR="00ED171F">
        <w:t xml:space="preserve">festgehalten. </w:t>
      </w:r>
      <w:r w:rsidR="005915FA">
        <w:t xml:space="preserve">Enthält das Feld „block“ den Wert 1, dann ist diese Datei in Bearbeitung und für andere Prozesse gesperrt. </w:t>
      </w:r>
      <w:r w:rsidR="005664D5">
        <w:t xml:space="preserve">Sobald der Prozess beendet wurde, erhält das Feld „done“ den Wert 1. Sollte das Programm unbeabsichtigt unterbrochen werden, dann kann nach Neustart, aufgrund der Zustände von block und done ermittelt werden, welche Dateien unvollständig abgearbeitet wurden. </w:t>
      </w:r>
      <w:r w:rsidR="00883E9E">
        <w:t xml:space="preserve">Auf diese Weise können fehlende Daten, selbst nach Unterbrüchen nachträglich ergänzt werden. </w:t>
      </w:r>
    </w:p>
    <w:p w:rsidR="00BF7E08" w:rsidRDefault="00843EB9" w:rsidP="00BF7E08">
      <w:pPr>
        <w:spacing w:before="0"/>
      </w:pPr>
      <w:r>
        <w:t>Jeder b</w:t>
      </w:r>
      <w:r w:rsidR="00C8036D">
        <w:t xml:space="preserve">earbeitete Tag, </w:t>
      </w:r>
      <w:r w:rsidR="00974B9D">
        <w:t>entspricht</w:t>
      </w:r>
      <w:r w:rsidR="00C8036D">
        <w:t xml:space="preserve"> eine</w:t>
      </w:r>
      <w:r w:rsidR="00974B9D">
        <w:t>r</w:t>
      </w:r>
      <w:r w:rsidR="00883E9E">
        <w:t xml:space="preserve"> neuen</w:t>
      </w:r>
      <w:r w:rsidR="00C8036D">
        <w:t xml:space="preserve"> </w:t>
      </w:r>
      <w:r w:rsidR="00CE67FF">
        <w:t>Datenbankt</w:t>
      </w:r>
      <w:r w:rsidR="00C8036D">
        <w:t xml:space="preserve">abelle. </w:t>
      </w:r>
      <w:r w:rsidR="00974B9D">
        <w:t>Sie</w:t>
      </w:r>
      <w:r w:rsidR="00C8036D">
        <w:t xml:space="preserve"> erhält als Namen, den Präfix „images“ </w:t>
      </w:r>
      <w:r w:rsidR="00974B9D">
        <w:t>sowie</w:t>
      </w:r>
      <w:r w:rsidR="00C8036D">
        <w:t xml:space="preserve"> das Datum, an dem die Tagesaufnahme entstanden ist. </w:t>
      </w:r>
      <w:r w:rsidR="00310910">
        <w:t>Auf diese Weise kann</w:t>
      </w:r>
      <w:r w:rsidR="007618B1">
        <w:t xml:space="preserve"> in der Tabelle data_camera, nach einer geeigneten Tagesaufnahme gesucht werden, zum Beispiel Aufnahmen mit Wolken. </w:t>
      </w:r>
      <w:r w:rsidR="00893789">
        <w:t>Die</w:t>
      </w:r>
      <w:r w:rsidR="007618B1">
        <w:t xml:space="preserve"> Suche</w:t>
      </w:r>
      <w:r w:rsidR="00893789">
        <w:t xml:space="preserve"> </w:t>
      </w:r>
      <w:r w:rsidR="007618B1">
        <w:t>kann weiter eingegrenzt werden</w:t>
      </w:r>
      <w:r w:rsidR="006666E4">
        <w:t>,</w:t>
      </w:r>
      <w:r w:rsidR="007618B1">
        <w:t xml:space="preserve"> durch Softwareversion </w:t>
      </w:r>
      <w:r w:rsidR="006666E4">
        <w:t>und Kennnummer</w:t>
      </w:r>
      <w:r w:rsidR="007618B1">
        <w:t xml:space="preserve"> der Kamera</w:t>
      </w:r>
      <w:r w:rsidR="006666E4">
        <w:t>.</w:t>
      </w:r>
      <w:r w:rsidR="0000270B">
        <w:t xml:space="preserve"> </w:t>
      </w:r>
    </w:p>
    <w:p w:rsidR="004E0232" w:rsidRDefault="00893789" w:rsidP="00AE52ED">
      <w:pPr>
        <w:spacing w:before="0" w:after="360"/>
      </w:pPr>
      <w:r>
        <w:t xml:space="preserve">Erhält man schlussendlich das gewünschte Suchergebnis, dann entnimmt dem Feld „image_date“, das Datum und ruft die entsprechende Tabelle der Tagesaufnahme, über ihren Namen auf. </w:t>
      </w:r>
      <w:r w:rsidR="005A7AC3">
        <w:t xml:space="preserve">Die </w:t>
      </w:r>
      <w:r w:rsidR="005A7AC3">
        <w:fldChar w:fldCharType="begin"/>
      </w:r>
      <w:r w:rsidR="005A7AC3">
        <w:instrText xml:space="preserve"> REF _Ref535585006 \h </w:instrText>
      </w:r>
      <w:r w:rsidR="005A7AC3">
        <w:fldChar w:fldCharType="separate"/>
      </w:r>
      <w:r w:rsidR="00BF17DE">
        <w:t xml:space="preserve">Abbildung </w:t>
      </w:r>
      <w:r w:rsidR="00BF17DE">
        <w:rPr>
          <w:noProof/>
        </w:rPr>
        <w:t>42</w:t>
      </w:r>
      <w:r w:rsidR="005A7AC3">
        <w:fldChar w:fldCharType="end"/>
      </w:r>
      <w:r w:rsidR="005A7AC3">
        <w:t xml:space="preserve">, zeigt wie die angeführten Tabellen aufgebaut sind und welche Felder sie enthalten. </w:t>
      </w:r>
    </w:p>
    <w:p w:rsidR="00EA1F6E" w:rsidRDefault="00D57DC4" w:rsidP="00EA1F6E">
      <w:pPr>
        <w:keepNext/>
        <w:spacing w:before="0"/>
        <w:jc w:val="center"/>
      </w:pPr>
      <w:r>
        <w:rPr>
          <w:noProof/>
        </w:rPr>
        <w:drawing>
          <wp:inline distT="0" distB="0" distL="0" distR="0">
            <wp:extent cx="4470077" cy="2684678"/>
            <wp:effectExtent l="0" t="0" r="6985" b="1905"/>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533554" cy="2722802"/>
                    </a:xfrm>
                    <a:prstGeom prst="rect">
                      <a:avLst/>
                    </a:prstGeom>
                    <a:noFill/>
                    <a:ln>
                      <a:noFill/>
                    </a:ln>
                  </pic:spPr>
                </pic:pic>
              </a:graphicData>
            </a:graphic>
          </wp:inline>
        </w:drawing>
      </w:r>
    </w:p>
    <w:p w:rsidR="00B479BD" w:rsidRDefault="00EA1F6E" w:rsidP="00EA1F6E">
      <w:pPr>
        <w:pStyle w:val="Beschriftung"/>
        <w:jc w:val="center"/>
      </w:pPr>
      <w:bookmarkStart w:id="137" w:name="_Ref535585006"/>
      <w:bookmarkStart w:id="138" w:name="_Toc536049263"/>
      <w:r>
        <w:t xml:space="preserve">Abbildung </w:t>
      </w:r>
      <w:r>
        <w:fldChar w:fldCharType="begin"/>
      </w:r>
      <w:r>
        <w:instrText xml:space="preserve"> SEQ Abbildung \* ARABIC </w:instrText>
      </w:r>
      <w:r>
        <w:fldChar w:fldCharType="separate"/>
      </w:r>
      <w:r w:rsidR="00616002">
        <w:rPr>
          <w:noProof/>
        </w:rPr>
        <w:t>44</w:t>
      </w:r>
      <w:r>
        <w:fldChar w:fldCharType="end"/>
      </w:r>
      <w:bookmarkEnd w:id="137"/>
      <w:r>
        <w:rPr>
          <w:noProof/>
        </w:rPr>
        <w:t>:Verwendte</w:t>
      </w:r>
      <w:r w:rsidR="006A181E">
        <w:rPr>
          <w:noProof/>
        </w:rPr>
        <w:t xml:space="preserve"> </w:t>
      </w:r>
      <w:r w:rsidR="00544EA5">
        <w:rPr>
          <w:noProof/>
        </w:rPr>
        <w:t>Datenbankt</w:t>
      </w:r>
      <w:r>
        <w:rPr>
          <w:noProof/>
        </w:rPr>
        <w:t>abellen, zur Ablage der Tagesaufnahmen.</w:t>
      </w:r>
      <w:bookmarkEnd w:id="138"/>
      <w:r w:rsidR="004D683E">
        <w:tab/>
      </w:r>
    </w:p>
    <w:p w:rsidR="004D683E" w:rsidRDefault="004D683E" w:rsidP="00241B25"/>
    <w:p w:rsidR="004D683E" w:rsidRDefault="004D683E" w:rsidP="00241B25"/>
    <w:p w:rsidR="004D683E" w:rsidRDefault="004D683E" w:rsidP="00241B25"/>
    <w:p w:rsidR="004D683E" w:rsidRDefault="004D683E" w:rsidP="00241B25"/>
    <w:p w:rsidR="004D683E" w:rsidRDefault="006D04C7" w:rsidP="004A5327">
      <w:pPr>
        <w:spacing w:after="120"/>
      </w:pPr>
      <w:r>
        <w:lastRenderedPageBreak/>
        <w:t xml:space="preserve">Die Tabelle einer Tagesaufnahe enthält, neben den Kameraeinstellungen aus der Logdatei, die </w:t>
      </w:r>
      <w:r w:rsidR="00666A55">
        <w:t>erstellten Bilder</w:t>
      </w:r>
      <w:r>
        <w:t xml:space="preserve"> aus dem Postprocessing. </w:t>
      </w:r>
      <w:r w:rsidR="00666A55">
        <w:t xml:space="preserve">In der nachfolgenden Tabelle </w:t>
      </w:r>
      <w:r w:rsidR="00836039">
        <w:t xml:space="preserve">wird die Art der </w:t>
      </w:r>
      <w:r w:rsidR="00666A55">
        <w:t>Bilder zusammengefasst.</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46"/>
        <w:gridCol w:w="7523"/>
      </w:tblGrid>
      <w:tr w:rsidR="00AC063C" w:rsidTr="004A5327">
        <w:trPr>
          <w:jc w:val="center"/>
        </w:trPr>
        <w:tc>
          <w:tcPr>
            <w:tcW w:w="846" w:type="dxa"/>
            <w:tcBorders>
              <w:right w:val="single" w:sz="4" w:space="0" w:color="auto"/>
            </w:tcBorders>
            <w:shd w:val="clear" w:color="auto" w:fill="auto"/>
          </w:tcPr>
          <w:p w:rsidR="00AC063C" w:rsidRDefault="006E5DEF" w:rsidP="00AD3F0A">
            <w:pPr>
              <w:spacing w:before="0"/>
              <w:jc w:val="left"/>
              <w:rPr>
                <w:rStyle w:val="Fett"/>
                <w:b w:val="0"/>
                <w:sz w:val="16"/>
                <w:szCs w:val="16"/>
              </w:rPr>
            </w:pPr>
            <w:r>
              <w:rPr>
                <w:rStyle w:val="Fett"/>
                <w:b w:val="0"/>
                <w:sz w:val="16"/>
                <w:szCs w:val="16"/>
              </w:rPr>
              <w:t xml:space="preserve">   </w:t>
            </w:r>
            <w:r w:rsidR="005B79EF">
              <w:rPr>
                <w:rStyle w:val="Fett"/>
                <w:b w:val="0"/>
                <w:sz w:val="16"/>
                <w:szCs w:val="16"/>
              </w:rPr>
              <w:t>Feldn</w:t>
            </w:r>
            <w:r w:rsidR="00AC063C">
              <w:rPr>
                <w:rStyle w:val="Fett"/>
                <w:b w:val="0"/>
                <w:sz w:val="16"/>
                <w:szCs w:val="16"/>
              </w:rPr>
              <w:t>ame</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Art des Bildes</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 xml:space="preserve">      </w:t>
            </w:r>
            <w:r w:rsidR="004A5327">
              <w:rPr>
                <w:rStyle w:val="Fett"/>
                <w:b w:val="0"/>
                <w:sz w:val="16"/>
                <w:szCs w:val="16"/>
              </w:rPr>
              <w:t xml:space="preserve"> </w:t>
            </w:r>
            <w:r w:rsidR="007F2DE5">
              <w:rPr>
                <w:rStyle w:val="Fett"/>
                <w:b w:val="0"/>
                <w:sz w:val="16"/>
                <w:szCs w:val="16"/>
              </w:rPr>
              <w:t xml:space="preserve"> </w:t>
            </w:r>
            <w:r w:rsidR="00AC063C">
              <w:rPr>
                <w:rStyle w:val="Fett"/>
                <w:b w:val="0"/>
                <w:sz w:val="16"/>
                <w:szCs w:val="16"/>
              </w:rPr>
              <w:t>ldr</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Rohdaten als BLOB des tone mapped HDR-Bildes, erstellt aus der Belichtungsreihe der JPG-Bilder.</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 xml:space="preserve">     </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hdr</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ohdaten als BLOB des HDR-Bildes, erstellt aus der Belichtungsreihe der RAW-Bilder.</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a</w:t>
            </w:r>
            <w:r>
              <w:rPr>
                <w:rStyle w:val="Fett"/>
                <w:b w:val="0"/>
                <w:sz w:val="16"/>
                <w:szCs w:val="16"/>
              </w:rPr>
              <w:t xml:space="preserve">)  </w:t>
            </w:r>
            <w:r w:rsidR="004A5327">
              <w:rPr>
                <w:rStyle w:val="Fett"/>
                <w:b w:val="0"/>
                <w:sz w:val="16"/>
                <w:szCs w:val="16"/>
              </w:rPr>
              <w:t xml:space="preserve"> </w:t>
            </w:r>
            <w:r w:rsidR="00AC063C">
              <w:rPr>
                <w:rStyle w:val="Fett"/>
                <w:b w:val="0"/>
                <w:sz w:val="16"/>
                <w:szCs w:val="16"/>
              </w:rPr>
              <w:t>ldr_s</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Runterskalierte Version von ldr als JPG-Bild. Kann im Gegensatz zu ldr, direkt betrachtet werden.</w:t>
            </w:r>
          </w:p>
        </w:tc>
      </w:tr>
      <w:tr w:rsidR="00AC063C" w:rsidTr="004A5327">
        <w:trPr>
          <w:jc w:val="center"/>
        </w:trPr>
        <w:tc>
          <w:tcPr>
            <w:tcW w:w="846" w:type="dxa"/>
            <w:tcBorders>
              <w:right w:val="single" w:sz="4" w:space="0" w:color="auto"/>
            </w:tcBorders>
            <w:shd w:val="clear" w:color="auto" w:fill="auto"/>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b</w:t>
            </w:r>
            <w:r>
              <w:rPr>
                <w:rStyle w:val="Fett"/>
                <w:b w:val="0"/>
                <w:sz w:val="16"/>
                <w:szCs w:val="16"/>
              </w:rPr>
              <w:t xml:space="preserve">)  </w:t>
            </w:r>
            <w:r w:rsidR="004A5327">
              <w:rPr>
                <w:rStyle w:val="Fett"/>
                <w:b w:val="0"/>
                <w:sz w:val="16"/>
                <w:szCs w:val="16"/>
              </w:rPr>
              <w:t xml:space="preserve"> </w:t>
            </w:r>
            <w:r w:rsidR="00AC063C">
              <w:rPr>
                <w:rStyle w:val="Fett"/>
                <w:b w:val="0"/>
                <w:sz w:val="16"/>
                <w:szCs w:val="16"/>
              </w:rPr>
              <w:t>hdr_s</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unterskalierte</w:t>
            </w:r>
            <w:r w:rsidR="00F70326">
              <w:rPr>
                <w:sz w:val="16"/>
                <w:szCs w:val="16"/>
              </w:rPr>
              <w:t>,</w:t>
            </w:r>
            <w:r w:rsidR="00AC063C">
              <w:rPr>
                <w:sz w:val="16"/>
                <w:szCs w:val="16"/>
              </w:rPr>
              <w:t xml:space="preserve"> tone mapped</w:t>
            </w:r>
            <w:r w:rsidR="00F70326">
              <w:rPr>
                <w:sz w:val="16"/>
                <w:szCs w:val="16"/>
              </w:rPr>
              <w:t xml:space="preserve"> </w:t>
            </w:r>
            <w:r w:rsidR="00AC063C">
              <w:rPr>
                <w:sz w:val="16"/>
                <w:szCs w:val="16"/>
              </w:rPr>
              <w:t>Version von hdr als JPG-Bild. Kann im Gegensatz zu hdr, direkt betrachtet werden.</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c</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thumb</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Ein Thumbnail</w:t>
            </w:r>
            <w:r w:rsidR="00F70326">
              <w:rPr>
                <w:sz w:val="16"/>
                <w:szCs w:val="16"/>
              </w:rPr>
              <w:t>,</w:t>
            </w:r>
            <w:r w:rsidR="00AC063C">
              <w:rPr>
                <w:sz w:val="16"/>
                <w:szCs w:val="16"/>
              </w:rPr>
              <w:t xml:space="preserve"> des </w:t>
            </w:r>
            <w:r w:rsidR="00F70326">
              <w:rPr>
                <w:sz w:val="16"/>
                <w:szCs w:val="16"/>
              </w:rPr>
              <w:t>optimal beleuchteten JPG-Bildes aus der Belichtungsreihe.</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d</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rmap</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adiance Map</w:t>
            </w:r>
            <w:r w:rsidR="00AD3F0A">
              <w:rPr>
                <w:sz w:val="16"/>
                <w:szCs w:val="16"/>
              </w:rPr>
              <w:t>: F</w:t>
            </w:r>
            <w:r w:rsidR="00F70326">
              <w:rPr>
                <w:sz w:val="16"/>
                <w:szCs w:val="16"/>
              </w:rPr>
              <w:t xml:space="preserve">arbcodiertes </w:t>
            </w:r>
            <w:r w:rsidR="00AD3F0A">
              <w:rPr>
                <w:sz w:val="16"/>
                <w:szCs w:val="16"/>
              </w:rPr>
              <w:t>JPG-</w:t>
            </w:r>
            <w:r w:rsidR="00F70326">
              <w:rPr>
                <w:sz w:val="16"/>
                <w:szCs w:val="16"/>
              </w:rPr>
              <w:t>Bild der Leuchtdichte des HDR-Bildes, das aus den RAW-Bildern erstellt wurde.</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e</w:t>
            </w:r>
            <w:r w:rsidR="00836039">
              <w:rPr>
                <w:rStyle w:val="Fett"/>
                <w:b w:val="0"/>
                <w:sz w:val="16"/>
                <w:szCs w:val="16"/>
              </w:rPr>
              <w:t xml:space="preserve">) </w:t>
            </w:r>
            <w:r w:rsidR="00F670AE">
              <w:rPr>
                <w:rStyle w:val="Fett"/>
                <w:b w:val="0"/>
                <w:sz w:val="16"/>
                <w:szCs w:val="16"/>
              </w:rPr>
              <w:t xml:space="preserve"> </w:t>
            </w:r>
            <w:r w:rsidR="004A5327">
              <w:rPr>
                <w:rStyle w:val="Fett"/>
                <w:b w:val="0"/>
                <w:sz w:val="16"/>
                <w:szCs w:val="16"/>
              </w:rPr>
              <w:t xml:space="preserve"> </w:t>
            </w:r>
            <w:r w:rsidR="00AC063C">
              <w:rPr>
                <w:rStyle w:val="Fett"/>
                <w:b w:val="0"/>
                <w:sz w:val="16"/>
                <w:szCs w:val="16"/>
              </w:rPr>
              <w:t>resp</w:t>
            </w:r>
          </w:p>
        </w:tc>
        <w:tc>
          <w:tcPr>
            <w:tcW w:w="7523" w:type="dxa"/>
            <w:tcBorders>
              <w:left w:val="single" w:sz="4" w:space="0" w:color="auto"/>
            </w:tcBorders>
            <w:shd w:val="clear" w:color="auto" w:fill="DAEEF3" w:themeFill="accent5" w:themeFillTint="33"/>
          </w:tcPr>
          <w:p w:rsidR="007E2B37" w:rsidRDefault="004A5327" w:rsidP="00C7465A">
            <w:pPr>
              <w:keepNext/>
              <w:spacing w:before="0"/>
              <w:rPr>
                <w:sz w:val="16"/>
                <w:szCs w:val="16"/>
              </w:rPr>
            </w:pPr>
            <w:r>
              <w:rPr>
                <w:sz w:val="16"/>
                <w:szCs w:val="16"/>
              </w:rPr>
              <w:t xml:space="preserve">  </w:t>
            </w:r>
            <w:r w:rsidR="00AC063C">
              <w:rPr>
                <w:sz w:val="16"/>
                <w:szCs w:val="16"/>
              </w:rPr>
              <w:t>Response Curve</w:t>
            </w:r>
            <w:r w:rsidR="00F70326">
              <w:rPr>
                <w:sz w:val="16"/>
                <w:szCs w:val="16"/>
              </w:rPr>
              <w:t>:</w:t>
            </w:r>
            <w:r w:rsidR="00051726">
              <w:rPr>
                <w:sz w:val="16"/>
                <w:szCs w:val="16"/>
              </w:rPr>
              <w:t xml:space="preserve"> Ein JPG-Bild mit den</w:t>
            </w:r>
            <w:r w:rsidR="00AD3F0A">
              <w:rPr>
                <w:sz w:val="16"/>
                <w:szCs w:val="16"/>
              </w:rPr>
              <w:t xml:space="preserve"> Graphen</w:t>
            </w:r>
            <w:r w:rsidR="00051726">
              <w:rPr>
                <w:sz w:val="16"/>
                <w:szCs w:val="16"/>
              </w:rPr>
              <w:t xml:space="preserve"> der CRFs, für die drei Farbkanäle.</w:t>
            </w:r>
          </w:p>
        </w:tc>
      </w:tr>
    </w:tbl>
    <w:p w:rsidR="00836039" w:rsidRDefault="00F670AE" w:rsidP="005B79EF">
      <w:pPr>
        <w:spacing w:before="0"/>
      </w:pPr>
      <w:r>
        <w:t xml:space="preserve"> </w:t>
      </w:r>
      <w:r>
        <w:rPr>
          <w:noProof/>
        </w:rPr>
        <w:drawing>
          <wp:inline distT="0" distB="0" distL="0" distR="0">
            <wp:extent cx="5325035" cy="812293"/>
            <wp:effectExtent l="0" t="0" r="0" b="6985"/>
            <wp:docPr id="75" name="Grafi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57182" cy="817197"/>
                    </a:xfrm>
                    <a:prstGeom prst="rect">
                      <a:avLst/>
                    </a:prstGeom>
                    <a:noFill/>
                    <a:ln>
                      <a:noFill/>
                    </a:ln>
                  </pic:spPr>
                </pic:pic>
              </a:graphicData>
            </a:graphic>
          </wp:inline>
        </w:drawing>
      </w:r>
    </w:p>
    <w:p w:rsidR="00836039" w:rsidRDefault="00F670AE" w:rsidP="00F670AE">
      <w:pPr>
        <w:spacing w:before="0"/>
        <w:ind w:left="555"/>
      </w:pPr>
      <w:r>
        <w:t xml:space="preserve">   (a)                       </w:t>
      </w:r>
      <w:proofErr w:type="gramStart"/>
      <w:r>
        <w:t xml:space="preserve">   (</w:t>
      </w:r>
      <w:proofErr w:type="gramEnd"/>
      <w:r>
        <w:t xml:space="preserve">b)                            (c)                               (d)                                    (e)            </w:t>
      </w:r>
    </w:p>
    <w:p w:rsidR="00F670AE" w:rsidRDefault="00F670AE" w:rsidP="004A5327">
      <w:pPr>
        <w:pStyle w:val="Beschriftung"/>
        <w:ind w:left="915"/>
      </w:pPr>
      <w:bookmarkStart w:id="139" w:name="_Toc535768716"/>
      <w:bookmarkStart w:id="140" w:name="_Ref535688209"/>
      <w:r>
        <w:t xml:space="preserve">Tabelle </w:t>
      </w:r>
      <w:r>
        <w:fldChar w:fldCharType="begin"/>
      </w:r>
      <w:r>
        <w:instrText xml:space="preserve"> SEQ Tabelle \* ARABIC </w:instrText>
      </w:r>
      <w:r>
        <w:fldChar w:fldCharType="separate"/>
      </w:r>
      <w:r w:rsidR="00492AFA">
        <w:rPr>
          <w:noProof/>
        </w:rPr>
        <w:t>9</w:t>
      </w:r>
      <w:r>
        <w:fldChar w:fldCharType="end"/>
      </w:r>
      <w:bookmarkEnd w:id="140"/>
      <w:r>
        <w:rPr>
          <w:noProof/>
        </w:rPr>
        <w:t>: Biddateien aus dem Postprocessing, die in der Datenbank abgelget werden.</w:t>
      </w:r>
      <w:bookmarkEnd w:id="139"/>
    </w:p>
    <w:p w:rsidR="00F36221" w:rsidRDefault="00175CE3" w:rsidP="00F36221">
      <w:pPr>
        <w:spacing w:before="0"/>
      </w:pPr>
      <w:r>
        <w:t xml:space="preserve">Im folgenden Absatz </w:t>
      </w:r>
      <w:r w:rsidR="00095A74">
        <w:t xml:space="preserve">wird </w:t>
      </w:r>
      <w:r w:rsidR="00C7465A">
        <w:t xml:space="preserve">auf die </w:t>
      </w:r>
      <w:r w:rsidR="00666A55">
        <w:t>Funktionsweise</w:t>
      </w:r>
      <w:r w:rsidR="00C7465A">
        <w:t xml:space="preserve"> des </w:t>
      </w:r>
      <w:r w:rsidR="00095A74">
        <w:t xml:space="preserve">Postprocessing </w:t>
      </w:r>
      <w:r w:rsidR="00C7465A">
        <w:t>eingegangen.</w:t>
      </w:r>
      <w:r w:rsidR="00095A74">
        <w:t xml:space="preserve"> </w:t>
      </w:r>
      <w:r w:rsidR="00475E52">
        <w:t xml:space="preserve">Sobald das Postprocessing gestartet wird, durchläuft eine Methode, den Verzeichnisbaum und sammelt, alle Verzeichnispfade zu den Tagesaufnahmen. Die Pfade werden </w:t>
      </w:r>
      <w:r w:rsidR="00666A55">
        <w:t xml:space="preserve">entsprechend nach Kameranummer, je in einer eigenen Liste abgelegt. </w:t>
      </w:r>
      <w:r w:rsidR="00704CDF">
        <w:t xml:space="preserve">Ein Filter </w:t>
      </w:r>
      <w:r w:rsidR="00281152">
        <w:t>der</w:t>
      </w:r>
      <w:r w:rsidR="00DE4A69">
        <w:t xml:space="preserve"> aktiviert oder auch deaktiviert werden kann, prüft ob es Regentage in der Liste gibt. Solche Tage werden entfernt, um die Gesamtrechenzeit zu reduzieren. </w:t>
      </w:r>
      <w:r w:rsidR="005D2BDD">
        <w:t>Nun wird die erste Tagesaufnahme aus der Liste geladen.</w:t>
      </w:r>
      <w:r w:rsidR="00F36221">
        <w:t xml:space="preserve"> Die darin enthaltenen komprimierten Belichtungs</w:t>
      </w:r>
      <w:r w:rsidR="00CE67FF">
        <w:t>serien werden in einzelne V</w:t>
      </w:r>
      <w:r w:rsidR="00F36221">
        <w:t>erzeichnisse en</w:t>
      </w:r>
      <w:r w:rsidR="00CE67FF">
        <w:t>tpackt. Anschliessend wird jedes entpackte Verzeichnis,</w:t>
      </w:r>
      <w:r w:rsidR="00F36221">
        <w:t xml:space="preserve"> auf </w:t>
      </w:r>
      <w:r w:rsidR="00CE67FF">
        <w:t>seine</w:t>
      </w:r>
      <w:r w:rsidR="00F36221">
        <w:t xml:space="preserve"> Datenintegrität geprüft. </w:t>
      </w:r>
      <w:r w:rsidR="007C2B41">
        <w:t xml:space="preserve">Bei fehlenden </w:t>
      </w:r>
      <w:r w:rsidR="00281152">
        <w:t xml:space="preserve">Einträgen in der </w:t>
      </w:r>
      <w:r w:rsidR="007B0584">
        <w:t>Logdatei</w:t>
      </w:r>
      <w:r w:rsidR="007C2B41">
        <w:t xml:space="preserve"> oder Bildern einer Belichtungsreihe</w:t>
      </w:r>
      <w:r w:rsidR="00EE0972">
        <w:t xml:space="preserve">, werden die betroffenen </w:t>
      </w:r>
      <w:r w:rsidR="009B2331">
        <w:t>Verzeichnisse</w:t>
      </w:r>
      <w:r w:rsidR="007C4847">
        <w:t xml:space="preserve"> vermerkt</w:t>
      </w:r>
      <w:r w:rsidR="009B2331">
        <w:t xml:space="preserve"> und von den folgenden Arbeitsschritten ausgeschlossen. </w:t>
      </w:r>
      <w:r w:rsidR="00F36221">
        <w:t xml:space="preserve">Sobald die Überprüfung </w:t>
      </w:r>
      <w:r w:rsidR="00CE67FF">
        <w:t>beendet</w:t>
      </w:r>
      <w:r w:rsidR="00F36221">
        <w:t xml:space="preserve"> ist, werden die Verzeichnispfade, der einzelnen Belichtungs</w:t>
      </w:r>
      <w:r w:rsidR="00CE67FF">
        <w:t>serien</w:t>
      </w:r>
      <w:r w:rsidR="00F36221">
        <w:t xml:space="preserve">, in einer Liste gesammelt. Diese Liste enthält nun </w:t>
      </w:r>
      <w:r w:rsidR="00CE67FF">
        <w:t xml:space="preserve">alle </w:t>
      </w:r>
      <w:r w:rsidR="00281152">
        <w:t xml:space="preserve">vollständigen </w:t>
      </w:r>
      <w:r w:rsidR="00CE67FF">
        <w:t xml:space="preserve">Belichtungsserien </w:t>
      </w:r>
      <w:r w:rsidR="00F36221">
        <w:t>eines Tages.</w:t>
      </w:r>
    </w:p>
    <w:p w:rsidR="00647B5F" w:rsidRDefault="00F36221" w:rsidP="007202C0">
      <w:pPr>
        <w:spacing w:before="0"/>
      </w:pPr>
      <w:r>
        <w:t>Wie bereits eingangs erwähnt, ist die Software als Multiprocessor-</w:t>
      </w:r>
      <w:r w:rsidR="005D2BDD">
        <w:t>Anwendung ausgelegt</w:t>
      </w:r>
      <w:r>
        <w:t xml:space="preserve">. </w:t>
      </w:r>
      <w:r w:rsidR="00086FC6">
        <w:t xml:space="preserve">Das Programm ermittelt deshalb </w:t>
      </w:r>
      <w:r w:rsidR="007202C0">
        <w:t>die Anzahl vorhandener Prozessorkerne und startet pro Kern zwei Prozesse</w:t>
      </w:r>
      <w:r w:rsidR="007202C0">
        <w:rPr>
          <w:rStyle w:val="Funotenzeichen"/>
        </w:rPr>
        <w:footnoteReference w:id="22"/>
      </w:r>
      <w:r w:rsidR="00004F62">
        <w:t>.</w:t>
      </w:r>
      <w:r w:rsidR="00281152">
        <w:t xml:space="preserve"> Jedem Prozess, wird eine Belichtungsserie zur Abarbeitung zugewiesen. Die Abarbeitung beginnt damit, dass die Kameraeinstellungen aus der Logdatei gelesen werden. </w:t>
      </w:r>
      <w:r w:rsidR="006876D3">
        <w:t xml:space="preserve">Von besonderem Interesse, sind die Shutterzeiten und Faktoren des Weissabgleichs, welche in Listen für die Weiterverarbeitung bereitgestellt werden. </w:t>
      </w:r>
      <w:r w:rsidR="00D94DE4">
        <w:t>Die Listen</w:t>
      </w:r>
      <w:r w:rsidR="008C04BE">
        <w:t xml:space="preserve"> mit den Shutterzeiten</w:t>
      </w:r>
      <w:r w:rsidR="00D94DE4">
        <w:t xml:space="preserve"> und den Faktoren für den Weissabgleich werden an die Methode zum Erstellen der HDR-Bilder weitergereicht. Hier werden die einzelnen Bilder der beiden Belichtungsreihen in zwei Listen gesammelt. </w:t>
      </w:r>
    </w:p>
    <w:p w:rsidR="00965B85" w:rsidRDefault="00647B5F" w:rsidP="007202C0">
      <w:pPr>
        <w:spacing w:before="0"/>
      </w:pPr>
      <w:r>
        <w:t xml:space="preserve">Bevor die </w:t>
      </w:r>
      <w:r w:rsidR="00D94DE4">
        <w:t xml:space="preserve">RAW-Bilder </w:t>
      </w:r>
      <w:r>
        <w:t xml:space="preserve">weiterverarbeitet werden können, </w:t>
      </w:r>
      <w:r w:rsidR="00D94DE4">
        <w:t>müssen</w:t>
      </w:r>
      <w:r>
        <w:t xml:space="preserve"> diese zuerst </w:t>
      </w:r>
      <w:r w:rsidR="005F3845">
        <w:t>demosaiced</w:t>
      </w:r>
      <w:r w:rsidR="00955734">
        <w:t xml:space="preserve"> </w:t>
      </w:r>
      <w:r>
        <w:t>werden.</w:t>
      </w:r>
      <w:r w:rsidR="006F0254">
        <w:t xml:space="preserve"> </w:t>
      </w:r>
      <w:r w:rsidR="00955734">
        <w:t xml:space="preserve">Im Kapitel </w:t>
      </w:r>
      <w:r w:rsidR="00955734">
        <w:fldChar w:fldCharType="begin"/>
      </w:r>
      <w:r w:rsidR="00955734">
        <w:instrText xml:space="preserve"> REF _Ref535670940 \n \h </w:instrText>
      </w:r>
      <w:r w:rsidR="00955734">
        <w:fldChar w:fldCharType="separate"/>
      </w:r>
      <w:r w:rsidR="00BF17DE">
        <w:t>7.2</w:t>
      </w:r>
      <w:r w:rsidR="00955734">
        <w:fldChar w:fldCharType="end"/>
      </w:r>
      <w:r w:rsidR="00955734">
        <w:t xml:space="preserve"> wurde kurz erklärt, dass es sich dabei um ein schachbrettartiges Muster handelt, die Bayer-Matrix,</w:t>
      </w:r>
      <w:r w:rsidR="006F199F">
        <w:t xml:space="preserve"> aus der die Farbwerte für </w:t>
      </w:r>
      <w:proofErr w:type="gramStart"/>
      <w:r w:rsidR="006F199F">
        <w:t>jedes Pixel</w:t>
      </w:r>
      <w:proofErr w:type="gramEnd"/>
      <w:r w:rsidR="006F199F">
        <w:t xml:space="preserve"> durch Interpolation benachbarter Felder, berechnet werden müssen. </w:t>
      </w:r>
    </w:p>
    <w:p w:rsidR="00006B42" w:rsidRDefault="00012A43" w:rsidP="007202C0">
      <w:pPr>
        <w:spacing w:before="0"/>
      </w:pPr>
      <w:r>
        <w:t xml:space="preserve">Während dieses Schrittes, </w:t>
      </w:r>
      <w:r w:rsidR="005F3845">
        <w:t>wird auch</w:t>
      </w:r>
      <w:r>
        <w:t xml:space="preserve"> der Weissabgleich wiederhergestellt.</w:t>
      </w:r>
    </w:p>
    <w:p w:rsidR="00CA02E4" w:rsidRDefault="00D666AD" w:rsidP="00D666AD">
      <w:pPr>
        <w:spacing w:before="0"/>
      </w:pPr>
      <w:r>
        <w:t>Nun kann das Verfahren von Debevec und Malik angewendet werden, um das HDR-Bild zu erstellen. Das Verfahren verwendet die Umkehrfunktion der charakteristischen Ansprechkurve</w:t>
      </w:r>
      <w:r w:rsidR="00066DD4">
        <w:t xml:space="preserve"> (siehe Kapitel </w:t>
      </w:r>
      <w:r w:rsidR="00066DD4">
        <w:fldChar w:fldCharType="begin"/>
      </w:r>
      <w:r w:rsidR="00066DD4">
        <w:instrText xml:space="preserve"> REF _Ref535487444 \h </w:instrText>
      </w:r>
      <w:r w:rsidR="00066DD4">
        <w:fldChar w:fldCharType="separate"/>
      </w:r>
      <w:r w:rsidR="00BF17DE">
        <w:t xml:space="preserve">HDR – High Dynamic Range </w:t>
      </w:r>
      <w:r w:rsidR="00BF17DE" w:rsidRPr="00416213">
        <w:t>Fotografie</w:t>
      </w:r>
      <w:r w:rsidR="00066DD4">
        <w:fldChar w:fldCharType="end"/>
      </w:r>
      <w:r w:rsidR="00066DD4">
        <w:fldChar w:fldCharType="begin"/>
      </w:r>
      <w:r w:rsidR="00066DD4">
        <w:instrText xml:space="preserve"> REF _Ref535487444 \n \h </w:instrText>
      </w:r>
      <w:r w:rsidR="00066DD4">
        <w:fldChar w:fldCharType="separate"/>
      </w:r>
      <w:r w:rsidR="00BF17DE">
        <w:t>7.3</w:t>
      </w:r>
      <w:r w:rsidR="00066DD4">
        <w:fldChar w:fldCharType="end"/>
      </w:r>
      <w:r w:rsidR="00066DD4">
        <w:t>)</w:t>
      </w:r>
      <w:r>
        <w:t xml:space="preserve">. Denn diese lässt sich einfach bestimmen, indem ein lineares Gleichungssystem gelöst wird. </w:t>
      </w:r>
      <w:r w:rsidR="0017314D">
        <w:t xml:space="preserve">Das Verfahren muss auf jeden Farbkanal </w:t>
      </w:r>
      <w:r w:rsidR="00C2018B">
        <w:t xml:space="preserve">einzeln </w:t>
      </w:r>
      <w:r w:rsidR="0017314D">
        <w:t>angewendet werden.</w:t>
      </w:r>
      <w:r w:rsidR="00DE5283">
        <w:t xml:space="preserve"> Das bedeutet, dass für jeden Farbkanal eine Umkehrfunktion berechnet werden muss.</w:t>
      </w:r>
      <w:r w:rsidR="0017314D">
        <w:t xml:space="preserve"> </w:t>
      </w:r>
      <w:r w:rsidR="00C2018B">
        <w:t xml:space="preserve">Deshalb müssen zuerst die Bilder der </w:t>
      </w:r>
      <w:r w:rsidR="00C2018B" w:rsidRPr="00C2018B">
        <w:t>Belichtungsreihe</w:t>
      </w:r>
      <w:r w:rsidR="00C2018B">
        <w:t xml:space="preserve">n, nach den drei Farbkanälen, Rot, Grün und Blau sortiert werden. </w:t>
      </w:r>
      <w:r w:rsidR="00F10C77">
        <w:t xml:space="preserve">Erst jetzt </w:t>
      </w:r>
      <w:r w:rsidR="00F10C77">
        <w:lastRenderedPageBreak/>
        <w:t xml:space="preserve">können die benötigten Umkehrfunktionen berechnet werden. Kennt man </w:t>
      </w:r>
      <w:r w:rsidR="00674710">
        <w:t xml:space="preserve">die Umkehrfunktionen, dann </w:t>
      </w:r>
      <w:r w:rsidR="00F10C77">
        <w:t xml:space="preserve">lassen </w:t>
      </w:r>
      <w:r w:rsidR="00674710">
        <w:t xml:space="preserve">sich </w:t>
      </w:r>
      <w:r w:rsidR="00F10C77">
        <w:t xml:space="preserve">damit </w:t>
      </w:r>
      <w:r w:rsidR="00186CF9">
        <w:t xml:space="preserve">für jeden Farbkanal die </w:t>
      </w:r>
      <w:r w:rsidR="00674710">
        <w:t>Radiance Maps</w:t>
      </w:r>
      <w:r w:rsidR="00F10C77">
        <w:t xml:space="preserve"> erstellen. </w:t>
      </w:r>
      <w:r w:rsidR="00CF42A6">
        <w:t>Durch Kombinieren der drei Radiance Maps, erhält man schlussendlich das HDR-Bild.</w:t>
      </w:r>
      <w:r w:rsidR="00857EF8">
        <w:t xml:space="preserve"> Für jede Belichtungsreihe wird ein HDR-Bild erstellt. </w:t>
      </w:r>
      <w:r w:rsidR="00D650BF">
        <w:t xml:space="preserve">Dazu kommen </w:t>
      </w:r>
      <w:r w:rsidR="00CA02E4">
        <w:t>die Bilder</w:t>
      </w:r>
      <w:r w:rsidR="00D650BF">
        <w:t xml:space="preserve"> aus</w:t>
      </w:r>
      <w:r w:rsidR="00CA02E4">
        <w:t xml:space="preserve"> </w:t>
      </w:r>
      <w:r w:rsidR="00CA02E4">
        <w:fldChar w:fldCharType="begin"/>
      </w:r>
      <w:r w:rsidR="00CA02E4">
        <w:instrText xml:space="preserve"> REF _Ref535688209 \h </w:instrText>
      </w:r>
      <w:r w:rsidR="00CA02E4">
        <w:fldChar w:fldCharType="separate"/>
      </w:r>
      <w:r w:rsidR="00BF17DE">
        <w:t xml:space="preserve">Tabelle </w:t>
      </w:r>
      <w:r w:rsidR="00BF17DE">
        <w:rPr>
          <w:noProof/>
        </w:rPr>
        <w:t>7</w:t>
      </w:r>
      <w:r w:rsidR="00CA02E4">
        <w:fldChar w:fldCharType="end"/>
      </w:r>
      <w:r w:rsidR="00D650BF">
        <w:t xml:space="preserve">. Abschliessend werden die </w:t>
      </w:r>
      <w:r w:rsidR="005858CC">
        <w:t>Kameraeinstellungen</w:t>
      </w:r>
      <w:r w:rsidR="00D650BF">
        <w:t xml:space="preserve"> und Bilder in die Datenbank </w:t>
      </w:r>
      <w:r w:rsidR="00D86467">
        <w:t>geladen</w:t>
      </w:r>
      <w:r w:rsidR="00D650BF">
        <w:t>.</w:t>
      </w:r>
    </w:p>
    <w:p w:rsidR="002F5E9A" w:rsidRDefault="001F43EB" w:rsidP="003C6317">
      <w:pPr>
        <w:pStyle w:val="berschrift2"/>
      </w:pPr>
      <w:bookmarkStart w:id="141" w:name="_Hlk535519203"/>
      <w:bookmarkStart w:id="142" w:name="_Toc536049205"/>
      <w:bookmarkEnd w:id="133"/>
      <w:r>
        <w:t>Evaluation geeigneter Tage mittels</w:t>
      </w:r>
      <w:r w:rsidR="002F5E9A">
        <w:t xml:space="preserve"> Wetterdaten</w:t>
      </w:r>
      <w:bookmarkEnd w:id="142"/>
    </w:p>
    <w:p w:rsidR="00440D2A" w:rsidRDefault="00EB0414" w:rsidP="003A6BDE">
      <w:r>
        <w:t>Für die Entwicklung eines Algorithmus</w:t>
      </w:r>
      <w:r w:rsidR="0076385D">
        <w:t>,</w:t>
      </w:r>
      <w:r>
        <w:t xml:space="preserve"> zur Bestimmung der Bestrahlstärke</w:t>
      </w:r>
      <w:r w:rsidR="0076385D">
        <w:t xml:space="preserve"> aus den Bilder der Himmelsaufnahmen müssen geeignete Tage, respektive Himmelsaufnahmen</w:t>
      </w:r>
      <w:r w:rsidR="006E2281">
        <w:t xml:space="preserve"> </w:t>
      </w:r>
      <w:r w:rsidR="00287960">
        <w:t>herausgesucht</w:t>
      </w:r>
      <w:r w:rsidR="006E2281">
        <w:t xml:space="preserve"> werden. Eine manuelle Suche wäre zu zeitaufwändig und sehr ineffizient. Eine bessere Möglichkeit ist es, geeignete Tage mittels Wetterdaten herauszufiltern, so wie es bereits ansatzweise im Postprocessing eingesetzt wurde. Dort </w:t>
      </w:r>
      <w:r w:rsidR="00946B06">
        <w:t xml:space="preserve">identifiziert eine Methode </w:t>
      </w:r>
      <w:r w:rsidR="006E2281">
        <w:t>Regentage</w:t>
      </w:r>
      <w:r w:rsidR="00946B06">
        <w:t xml:space="preserve">, die </w:t>
      </w:r>
      <w:r w:rsidR="006E2281">
        <w:t xml:space="preserve">von der </w:t>
      </w:r>
      <w:r w:rsidR="00946B06">
        <w:t>Weiterverarbeitung</w:t>
      </w:r>
      <w:r w:rsidR="006E2281">
        <w:t xml:space="preserve"> ausgeschlossen</w:t>
      </w:r>
      <w:r w:rsidR="00946B06">
        <w:t xml:space="preserve"> werden, da verregnete Bilder ohne Nutzen sind. </w:t>
      </w:r>
      <w:r w:rsidR="00D15676">
        <w:t xml:space="preserve">Setzt man weitere Kriterien ein, wie zum Beispiel </w:t>
      </w:r>
      <w:r w:rsidR="00B078A9">
        <w:t>Messwerte der</w:t>
      </w:r>
      <w:r w:rsidR="006C6FB6">
        <w:t xml:space="preserve"> relativen</w:t>
      </w:r>
      <w:r w:rsidR="00B078A9">
        <w:t xml:space="preserve"> </w:t>
      </w:r>
      <w:r w:rsidR="006C6FB6" w:rsidRPr="006C6FB6">
        <w:t>Sonneneinstrahlung</w:t>
      </w:r>
      <w:r w:rsidR="00CD52F8">
        <w:t xml:space="preserve"> </w:t>
      </w:r>
      <w:r w:rsidR="00B078A9">
        <w:t>oder Niederschlagsmenge, d</w:t>
      </w:r>
      <w:r w:rsidR="006C6FB6">
        <w:t xml:space="preserve">ann lassen sich geeignete Tage </w:t>
      </w:r>
      <w:r w:rsidR="00B078A9">
        <w:t xml:space="preserve">zuverlässig und schnell identifizieren. </w:t>
      </w:r>
    </w:p>
    <w:p w:rsidR="00CD52F8" w:rsidRDefault="00AB6987" w:rsidP="003A6BDE">
      <w:r>
        <w:t xml:space="preserve">Das Bundesamt für Meteorologie und Klimatologie bietet über einen Webservice direkten </w:t>
      </w:r>
      <w:r w:rsidR="00766F63">
        <w:t xml:space="preserve">Zugang zu Archivdaten des Bodenmessnetzwerks der MetoSchweiz. Von dort können die beschrieben Wetterdaten online bezogen werden </w:t>
      </w:r>
      <w:r w:rsidR="00766F63">
        <w:fldChar w:fldCharType="begin"/>
      </w:r>
      <w:r w:rsidR="001F200C">
        <w:instrText xml:space="preserve"> ADDIN ZOTERO_ITEM CSL_CITATION {"citationID":"zjczhUvW","properties":{"formattedCitation":"[39]","plainCitation":"[39]","noteIndex":0},"citationItems":[{"id":500,"uris":["http://zotero.org/users/4187467/items/J9TEZLIF"],"uri":["http://zotero.org/users/4187467/items/J9TEZLIF"],"itemData":{"id":500,"type":"webpage","title":"MeteoSchweiz IDAWEB: Mehr zu IDAWEB","URL":"https://gate.meteoswiss.ch/idaweb/more.do","accessed":{"date-parts":[["2019",1,20]]}}}],"schema":"https://github.com/citation-style-language/schema/raw/master/csl-citation.json"} </w:instrText>
      </w:r>
      <w:r w:rsidR="00766F63">
        <w:fldChar w:fldCharType="separate"/>
      </w:r>
      <w:r w:rsidR="001F200C" w:rsidRPr="001F200C">
        <w:t>[39]</w:t>
      </w:r>
      <w:r w:rsidR="00766F63">
        <w:fldChar w:fldCharType="end"/>
      </w:r>
      <w:r w:rsidR="00766F63">
        <w:t xml:space="preserve">. </w:t>
      </w:r>
      <w:r w:rsidR="00FA2D90">
        <w:t>Mittels eines</w:t>
      </w:r>
      <w:r w:rsidR="00336CBD">
        <w:t xml:space="preserve"> Jupyter Notebook</w:t>
      </w:r>
      <w:r w:rsidR="00FA2D90">
        <w:t>s</w:t>
      </w:r>
      <w:r w:rsidR="00336CBD">
        <w:t xml:space="preserve"> lassen sich Daten </w:t>
      </w:r>
      <w:r w:rsidR="00FA2D90">
        <w:t xml:space="preserve">sehr gut visualisieren und einander gegenüberstellen. Stellt man die Messdaten von </w:t>
      </w:r>
      <w:r w:rsidR="006C6FB6">
        <w:t xml:space="preserve">relativer </w:t>
      </w:r>
      <w:r w:rsidR="006C6FB6" w:rsidRPr="006C6FB6">
        <w:t>Sonneneinstrahlung</w:t>
      </w:r>
      <w:r w:rsidR="00CD52F8">
        <w:t xml:space="preserve"> und</w:t>
      </w:r>
      <w:r w:rsidR="00FA2D90">
        <w:t xml:space="preserve"> Niederschlagsmenge im selben Diagramm dar, dann können regenfrei</w:t>
      </w:r>
      <w:r w:rsidR="00EE1DEE">
        <w:t>e</w:t>
      </w:r>
      <w:r w:rsidR="00FA2D90">
        <w:t xml:space="preserve"> Tage mit langer Sonnenscheindauer einfach identifiziert werden. </w:t>
      </w:r>
    </w:p>
    <w:p w:rsidR="00FA2D90" w:rsidRDefault="00CD52F8" w:rsidP="00FA2D90">
      <w:pPr>
        <w:keepNext/>
      </w:pPr>
      <w:r>
        <w:rPr>
          <w:noProof/>
        </w:rPr>
        <w:drawing>
          <wp:inline distT="0" distB="0" distL="0" distR="0">
            <wp:extent cx="5394960" cy="1463040"/>
            <wp:effectExtent l="0" t="0" r="0" b="3810"/>
            <wp:docPr id="84" name="Grafik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94960" cy="1463040"/>
                    </a:xfrm>
                    <a:prstGeom prst="rect">
                      <a:avLst/>
                    </a:prstGeom>
                    <a:noFill/>
                    <a:ln>
                      <a:noFill/>
                    </a:ln>
                  </pic:spPr>
                </pic:pic>
              </a:graphicData>
            </a:graphic>
          </wp:inline>
        </w:drawing>
      </w:r>
    </w:p>
    <w:p w:rsidR="00AB6987" w:rsidRDefault="00FA2D90" w:rsidP="00FA2D90">
      <w:pPr>
        <w:pStyle w:val="Beschriftung"/>
        <w:jc w:val="center"/>
      </w:pPr>
      <w:bookmarkStart w:id="143" w:name="_Toc536049264"/>
      <w:r>
        <w:t xml:space="preserve">Abbildung </w:t>
      </w:r>
      <w:r>
        <w:fldChar w:fldCharType="begin"/>
      </w:r>
      <w:r>
        <w:instrText xml:space="preserve"> SEQ Abbildung \* ARABIC </w:instrText>
      </w:r>
      <w:r>
        <w:fldChar w:fldCharType="separate"/>
      </w:r>
      <w:r w:rsidR="00616002">
        <w:rPr>
          <w:noProof/>
        </w:rPr>
        <w:t>45</w:t>
      </w:r>
      <w:r>
        <w:fldChar w:fldCharType="end"/>
      </w:r>
      <w:r>
        <w:t>: Gegenüberstellung von Wetterdaten, zur Evaluation geeigneter Tage.</w:t>
      </w:r>
      <w:bookmarkEnd w:id="143"/>
    </w:p>
    <w:p w:rsidR="00742632" w:rsidRDefault="00B078A9" w:rsidP="003A6BDE">
      <w:r>
        <w:t>Von grossem Interesse sind klare, wolkenfreie Tage</w:t>
      </w:r>
      <w:r w:rsidR="00B8028B">
        <w:t>,</w:t>
      </w:r>
      <w:r>
        <w:t xml:space="preserve"> an denen die Sonne immer sichtbar ist. </w:t>
      </w:r>
      <w:r w:rsidR="002E13C4">
        <w:t xml:space="preserve">Im Englischen </w:t>
      </w:r>
      <w:r w:rsidR="005B1962">
        <w:t xml:space="preserve">bezeichnet </w:t>
      </w:r>
      <w:r w:rsidR="002E13C4">
        <w:t xml:space="preserve">man </w:t>
      </w:r>
      <w:r w:rsidR="005B1962">
        <w:t>diese</w:t>
      </w:r>
      <w:r w:rsidR="004C439D">
        <w:t xml:space="preserve"> Tage</w:t>
      </w:r>
      <w:r w:rsidR="005B1962">
        <w:t xml:space="preserve"> als </w:t>
      </w:r>
      <w:r>
        <w:t>„</w:t>
      </w:r>
      <w:r w:rsidR="00B8028B">
        <w:t>C</w:t>
      </w:r>
      <w:r>
        <w:t xml:space="preserve">lear </w:t>
      </w:r>
      <w:r w:rsidR="00B8028B">
        <w:t>S</w:t>
      </w:r>
      <w:r>
        <w:t>ky</w:t>
      </w:r>
      <w:r w:rsidR="005B1962">
        <w:t xml:space="preserve"> days</w:t>
      </w:r>
      <w:r>
        <w:t>“</w:t>
      </w:r>
      <w:r w:rsidR="002E13C4">
        <w:t>. Solche</w:t>
      </w:r>
      <w:r w:rsidR="005B1962">
        <w:t xml:space="preserve"> Tage eignen sich besonders gut, um die Messgenauigkeit von Geräten zu</w:t>
      </w:r>
      <w:r w:rsidR="00B8028B">
        <w:t>r</w:t>
      </w:r>
      <w:r w:rsidR="005B1962">
        <w:t xml:space="preserve"> Messung der </w:t>
      </w:r>
      <w:r w:rsidR="005B1962" w:rsidRPr="005B1962">
        <w:t>Sonneneinstrahlung</w:t>
      </w:r>
      <w:r w:rsidR="005B1962">
        <w:t xml:space="preserve"> zu prüfen. </w:t>
      </w:r>
      <w:r w:rsidR="00B8028B">
        <w:t xml:space="preserve">Da Clear Sky Tage wolkenfrei sind und deshalb die Sonneneinstrahlung nicht abrupt ändert, verläuft auch eine Messkurve glatt. </w:t>
      </w:r>
      <w:r w:rsidR="008A67B7">
        <w:t xml:space="preserve">Zudem kann die Sonneneinstrahlung an Clear Sky Tagen, sehr gut durch ein Modell beschrieben werden. </w:t>
      </w:r>
      <w:r w:rsidR="002234EE">
        <w:t>Liegen die Kurven der Messdaten und Modelldaten nahe beisammen, dann kann davon ausgegangen werden, dass das Messgerät mit hoher Genauigkeit arbeitet.</w:t>
      </w:r>
    </w:p>
    <w:p w:rsidR="00EF7C4D" w:rsidRDefault="002234EE" w:rsidP="00EF7C4D">
      <w:pPr>
        <w:keepNext/>
      </w:pPr>
      <w:r>
        <w:rPr>
          <w:noProof/>
        </w:rPr>
        <w:lastRenderedPageBreak/>
        <w:drawing>
          <wp:inline distT="0" distB="0" distL="0" distR="0">
            <wp:extent cx="5396230" cy="1644015"/>
            <wp:effectExtent l="0" t="0" r="0" b="0"/>
            <wp:docPr id="82" name="Grafik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96230" cy="1644015"/>
                    </a:xfrm>
                    <a:prstGeom prst="rect">
                      <a:avLst/>
                    </a:prstGeom>
                    <a:noFill/>
                    <a:ln>
                      <a:noFill/>
                    </a:ln>
                  </pic:spPr>
                </pic:pic>
              </a:graphicData>
            </a:graphic>
          </wp:inline>
        </w:drawing>
      </w:r>
    </w:p>
    <w:p w:rsidR="00742632" w:rsidRDefault="00EF7C4D" w:rsidP="00EF7C4D">
      <w:pPr>
        <w:pStyle w:val="Beschriftung"/>
        <w:jc w:val="center"/>
      </w:pPr>
      <w:bookmarkStart w:id="144" w:name="_Toc536049265"/>
      <w:r>
        <w:t xml:space="preserve">Abbildung </w:t>
      </w:r>
      <w:r>
        <w:fldChar w:fldCharType="begin"/>
      </w:r>
      <w:r>
        <w:instrText xml:space="preserve"> SEQ Abbildung \* ARABIC </w:instrText>
      </w:r>
      <w:r>
        <w:fldChar w:fldCharType="separate"/>
      </w:r>
      <w:r w:rsidR="00616002">
        <w:rPr>
          <w:noProof/>
        </w:rPr>
        <w:t>46</w:t>
      </w:r>
      <w:r>
        <w:fldChar w:fldCharType="end"/>
      </w:r>
      <w:r>
        <w:rPr>
          <w:noProof/>
        </w:rPr>
        <w:t>: Vergleich McClear Modelldaten mit GHI Messung in der Allmend, Luzern.</w:t>
      </w:r>
      <w:bookmarkEnd w:id="144"/>
    </w:p>
    <w:p w:rsidR="00C2475B" w:rsidRDefault="00885138" w:rsidP="003A6BDE">
      <w:r>
        <w:t xml:space="preserve">Ein häufig verwendetes Modell </w:t>
      </w:r>
      <w:r w:rsidR="008A67B7">
        <w:t>zur Abschätzung der globalen und direkten Sonneneinstrahlung am Boden für</w:t>
      </w:r>
      <w:r w:rsidR="00811EA4">
        <w:t xml:space="preserve"> Clear Sky Tage ist das McClear - </w:t>
      </w:r>
      <w:r w:rsidR="008A67B7">
        <w:t xml:space="preserve">Modell. </w:t>
      </w:r>
      <w:r w:rsidR="00B72F7A">
        <w:t>Es verwendet ein p</w:t>
      </w:r>
      <w:r w:rsidR="009138BF">
        <w:t xml:space="preserve">hysikalisches Modell, dass unter anderem auf den neusten </w:t>
      </w:r>
      <w:r w:rsidR="009138BF" w:rsidRPr="009138BF">
        <w:t>Aerosoleigenschaften</w:t>
      </w:r>
      <w:r w:rsidR="009138BF">
        <w:t xml:space="preserve"> und dem Wasserdampf- und Ozongehalt in der Atmosphäre basiert. Messdaten zur Beschaffenheit der Atmosphäre werden Weltweit durch das MACC</w:t>
      </w:r>
      <w:r w:rsidR="00742632">
        <w:rPr>
          <w:rStyle w:val="Funotenzeichen"/>
        </w:rPr>
        <w:footnoteReference w:id="23"/>
      </w:r>
      <w:r w:rsidR="00811EA4">
        <w:t>-</w:t>
      </w:r>
      <w:r w:rsidR="005C52EC">
        <w:t xml:space="preserve"> </w:t>
      </w:r>
      <w:r w:rsidR="009138BF">
        <w:t>Projekt</w:t>
      </w:r>
      <w:r w:rsidR="00742632">
        <w:t xml:space="preserve"> </w:t>
      </w:r>
      <w:r w:rsidR="00742632">
        <w:fldChar w:fldCharType="begin"/>
      </w:r>
      <w:r w:rsidR="001F200C">
        <w:instrText xml:space="preserve"> ADDIN ZOTERO_ITEM CSL_CITATION {"citationID":"nWB9DBHi","properties":{"formattedCitation":"[40]","plainCitation":"[40]","noteIndex":0},"citationItems":[{"id":498,"uris":["http://zotero.org/users/4187467/items/CM4EAP8N"],"uri":["http://zotero.org/users/4187467/items/CM4EAP8N"],"itemData":{"id":498,"type":"webpage","title":"MACC - Monitoring Atmospheric Composition and Climate (GMES) — European Environment Agency","URL":"https://www.eea.europa.eu/themes/air/links/data-sources/macc-monitoring-atmospheric-composition-and","accessed":{"date-parts":[["2019",1,20]]}}}],"schema":"https://github.com/citation-style-language/schema/raw/master/csl-citation.json"} </w:instrText>
      </w:r>
      <w:r w:rsidR="00742632">
        <w:fldChar w:fldCharType="separate"/>
      </w:r>
      <w:r w:rsidR="001F200C" w:rsidRPr="001F200C">
        <w:t>[40]</w:t>
      </w:r>
      <w:r w:rsidR="00742632">
        <w:fldChar w:fldCharType="end"/>
      </w:r>
      <w:r w:rsidR="00742632">
        <w:t xml:space="preserve"> erhoben und der Öffentlichkeit zugänglich gemacht. </w:t>
      </w:r>
      <w:r w:rsidR="007972A0">
        <w:t xml:space="preserve">Das </w:t>
      </w:r>
      <w:r w:rsidR="005C52EC">
        <w:t>globale</w:t>
      </w:r>
      <w:r w:rsidR="007972A0">
        <w:t xml:space="preserve"> Messnetzwerk</w:t>
      </w:r>
      <w:r w:rsidR="00811EA4">
        <w:t xml:space="preserve"> des MACC -</w:t>
      </w:r>
      <w:r w:rsidR="005C52EC">
        <w:t xml:space="preserve"> </w:t>
      </w:r>
      <w:r w:rsidR="00B05EBF">
        <w:t xml:space="preserve">Projektes </w:t>
      </w:r>
      <w:r w:rsidR="005C52EC">
        <w:t xml:space="preserve">erlaubt es </w:t>
      </w:r>
      <w:r w:rsidR="007972A0">
        <w:t xml:space="preserve">auch für Orte fern einer Messstation, Daten </w:t>
      </w:r>
      <w:r w:rsidR="005C52EC">
        <w:t>zu interpolieren.</w:t>
      </w:r>
      <w:r w:rsidR="000830D5">
        <w:t xml:space="preserve"> Deshalb</w:t>
      </w:r>
      <w:r w:rsidR="00811EA4">
        <w:t xml:space="preserve"> ist das McClear -</w:t>
      </w:r>
      <w:r w:rsidR="005C52EC">
        <w:t xml:space="preserve"> </w:t>
      </w:r>
      <w:r w:rsidR="000830D5">
        <w:t>Modell nicht auf lokale Messwerte angewiesen und somit in der Lage für beliebige Orte Modellvorhersagen zu berechnen.</w:t>
      </w:r>
      <w:r w:rsidR="00C2475B">
        <w:t xml:space="preserve"> </w:t>
      </w:r>
      <w:r w:rsidR="00811EA4">
        <w:t>McClear -</w:t>
      </w:r>
      <w:r w:rsidR="005C52EC">
        <w:t xml:space="preserve"> Modellvorhersagen, </w:t>
      </w:r>
      <w:r w:rsidR="00C2475B">
        <w:t xml:space="preserve">können online bei diesem Webservice </w:t>
      </w:r>
      <w:r w:rsidR="00C2475B">
        <w:fldChar w:fldCharType="begin"/>
      </w:r>
      <w:r w:rsidR="001F200C">
        <w:instrText xml:space="preserve"> ADDIN ZOTERO_ITEM CSL_CITATION {"citationID":"XPh36THm","properties":{"formattedCitation":"[41]","plainCitation":"[41]","noteIndex":0},"citationItems":[{"id":499,"uris":["http://zotero.org/users/4187467/items/FD9XVX2M"],"uri":["http://zotero.org/users/4187467/items/FD9XVX2M"],"itemData":{"id":499,"type":"webpage","title":"CAMS McClear Info - www.soda-pro.com","URL":"http://www.soda-pro.com/web-services/radiation/cams-mcclear","accessed":{"date-parts":[["2019",1,20]]}}}],"schema":"https://github.com/citation-style-language/schema/raw/master/csl-citation.json"} </w:instrText>
      </w:r>
      <w:r w:rsidR="00C2475B">
        <w:fldChar w:fldCharType="separate"/>
      </w:r>
      <w:r w:rsidR="001F200C" w:rsidRPr="001F200C">
        <w:t>[41]</w:t>
      </w:r>
      <w:r w:rsidR="00C2475B">
        <w:fldChar w:fldCharType="end"/>
      </w:r>
      <w:r w:rsidR="00C2475B">
        <w:t xml:space="preserve"> bezogen werden. Die Daten sind in </w:t>
      </w:r>
      <w:r w:rsidR="00C2475B" w:rsidRPr="00C2475B">
        <w:t>einminütiger</w:t>
      </w:r>
      <w:r w:rsidR="00C2475B">
        <w:rPr>
          <w:rStyle w:val="Hervorhebung"/>
        </w:rPr>
        <w:t xml:space="preserve"> </w:t>
      </w:r>
      <w:r w:rsidR="00C2475B">
        <w:t>Auflösung, ab dem Jahr 2004 bis heute, jedoch mit 2 zwei Tagen Verzögerung, erhältlich.</w:t>
      </w:r>
    </w:p>
    <w:p w:rsidR="00677868" w:rsidRDefault="00677868" w:rsidP="003C6317">
      <w:pPr>
        <w:pStyle w:val="berschrift2"/>
      </w:pPr>
      <w:bookmarkStart w:id="145" w:name="_Toc536049206"/>
      <w:bookmarkEnd w:id="134"/>
      <w:bookmarkEnd w:id="141"/>
      <w:r>
        <w:t>Software zur Wolkendetektion</w:t>
      </w:r>
      <w:bookmarkEnd w:id="145"/>
    </w:p>
    <w:p w:rsidR="00677868" w:rsidRDefault="00677868" w:rsidP="00050549">
      <w:r w:rsidRPr="00050549">
        <w:t>Die zwei wesentlichen Schritte in der Bildverarbeitung mittels derer schlussendlich die aktuelle und zukünftige Sonneneinstrahlung bestimmt werden kann, sind das Segmentieren des Himmels, also das unterteilen des Himmels in bewölkt und unbewölkt sowie das Tracking der Wolken. Hat man die Wolken im Bild bestimmt und kennt zudem die Position der S</w:t>
      </w:r>
      <w:r w:rsidR="008E1DA2">
        <w:t xml:space="preserve">onnen, </w:t>
      </w:r>
      <w:r w:rsidR="000B5D9C">
        <w:t xml:space="preserve">dann </w:t>
      </w:r>
      <w:r w:rsidR="008E1DA2">
        <w:t xml:space="preserve">kann mittels Projektion </w:t>
      </w:r>
      <w:r w:rsidRPr="00050549">
        <w:t>der Schattenwurf der Wolken bestimmen werden. Durch das Tracking der Wolken lässt sich ihre Geschwindigkeit und Richtung bestimmen. Damit werden Prognosen über ihre zukünftige Position möglich.</w:t>
      </w:r>
    </w:p>
    <w:p w:rsidR="002655D6" w:rsidRDefault="00927E30" w:rsidP="00050549">
      <w:r>
        <w:t>Segmentierung und Wolken Tracking sind in der Software „cloud_detection“</w:t>
      </w:r>
      <w:r>
        <w:rPr>
          <w:rStyle w:val="Funotenzeichen"/>
        </w:rPr>
        <w:footnoteReference w:id="24"/>
      </w:r>
      <w:r>
        <w:t xml:space="preserve"> implementiert.  </w:t>
      </w:r>
      <w:r w:rsidR="00EC7129">
        <w:t xml:space="preserve">Das Programm </w:t>
      </w:r>
      <w:r w:rsidR="002655D6">
        <w:t>verfügt über eine Benutzeroberfläche, die es erlaubt unterschiedliche Parametereinstellungen vorzunehmen. Ziel der Software ist es eine optimale Parameterwahl zu finden, um bestmögliche Resultate für das Tracking und Detektieren der Wolken zu erzielen</w:t>
      </w:r>
      <w:r w:rsidR="0003779A">
        <w:t xml:space="preserve">. </w:t>
      </w:r>
    </w:p>
    <w:p w:rsidR="00050549" w:rsidRPr="006E4413" w:rsidRDefault="006E4413" w:rsidP="006E4413">
      <w:pPr>
        <w:pStyle w:val="berschrift2"/>
      </w:pPr>
      <w:bookmarkStart w:id="146" w:name="_Toc536049207"/>
      <w:r w:rsidRPr="006E4413">
        <w:t>Segmentierung</w:t>
      </w:r>
      <w:bookmarkEnd w:id="146"/>
    </w:p>
    <w:p w:rsidR="00765007" w:rsidRDefault="006E4413" w:rsidP="006E4413">
      <w:r w:rsidRPr="00187069">
        <w:t xml:space="preserve">Entscheidend für die Segmentierung des Himmels ist die Wahl eines geeigneten </w:t>
      </w:r>
      <w:r w:rsidR="001F2361">
        <w:t>Farbraums</w:t>
      </w:r>
      <w:r w:rsidRPr="00187069">
        <w:t>.</w:t>
      </w:r>
      <w:r w:rsidR="001F2361">
        <w:t xml:space="preserve"> Dabei bezeichnet der Farbraum</w:t>
      </w:r>
      <w:r w:rsidRPr="00187069">
        <w:t xml:space="preserve"> </w:t>
      </w:r>
      <w:r w:rsidR="001F2361">
        <w:t xml:space="preserve">eine Teilmenge des Farbbereichs, der vom menschlichen Auge wahrgenommen </w:t>
      </w:r>
      <w:r w:rsidR="0075275D">
        <w:t>wird.</w:t>
      </w:r>
      <w:r w:rsidR="001F2361">
        <w:t xml:space="preserve">  </w:t>
      </w:r>
      <w:r w:rsidR="00765007">
        <w:t xml:space="preserve">Farbräume unterscheiden sich dadurch, dass sie unterschiedliche Methoden verwenden um eine bestimmte Farbe innerhalb des Farbraums darzustellen. </w:t>
      </w:r>
    </w:p>
    <w:p w:rsidR="00222E8C" w:rsidRDefault="001F2361" w:rsidP="006E4413">
      <w:r>
        <w:lastRenderedPageBreak/>
        <w:t xml:space="preserve">Streuung des Lichts an Wolken und Aerosolen erhöht den Rotanteil </w:t>
      </w:r>
      <w:r w:rsidR="00765007">
        <w:t xml:space="preserve">im Lichtspektrum, wohingegen im Vergleich </w:t>
      </w:r>
      <w:r w:rsidR="002E39DA">
        <w:t xml:space="preserve">dazu </w:t>
      </w:r>
      <w:r w:rsidR="00765007">
        <w:t xml:space="preserve">ein klarer wolkenfreier Himmel über einen höheren Blauanteil verfügt.  </w:t>
      </w:r>
      <w:r w:rsidR="009219A0">
        <w:t>Ziel der Segmentierung ist es</w:t>
      </w:r>
      <w:r w:rsidR="009E4C35">
        <w:t xml:space="preserve"> Wolken vom Himmel </w:t>
      </w:r>
      <w:r w:rsidR="009219A0">
        <w:t xml:space="preserve">zu unterscheiden. </w:t>
      </w:r>
      <w:r w:rsidR="002E39DA">
        <w:t xml:space="preserve">Es liegt deshalb nahe einen Farbraum zu verwenden der sich besonders gut eignet, um Unterschiede im Rot- und Blauanteil des Himmels zu detektieren. </w:t>
      </w:r>
      <w:r w:rsidR="00222E8C">
        <w:t xml:space="preserve">Zudem erleichtert ein bimodales Farbmodell die Segmentierung, da nur noch zwei Pixelklassen zu unterscheiden </w:t>
      </w:r>
      <w:r w:rsidR="0069739C">
        <w:t>sind</w:t>
      </w:r>
      <w:r w:rsidR="00222E8C">
        <w:t xml:space="preserve"> nämlich Himmel oder Wolken.</w:t>
      </w:r>
    </w:p>
    <w:p w:rsidR="009E4C35" w:rsidRDefault="00222E8C" w:rsidP="006E4413">
      <w:r w:rsidRPr="00187069">
        <w:t>Bimodal bedeutet, dass der Farbraum durch zwei Farbcharakteristiken beschrieben wird. Ein Vertreter dieser Klasse ist das YCbCr Farbmodell. Es wurde ursprünglich für das digitale Fernsehen entwickelt und wird auch beim JPEG Verfahren</w:t>
      </w:r>
      <w:r w:rsidR="00235406">
        <w:t xml:space="preserve"> (chroma subsampling)</w:t>
      </w:r>
      <w:r w:rsidRPr="00187069">
        <w:t xml:space="preserve"> eingesetzt. </w:t>
      </w:r>
      <w:r w:rsidR="00765007">
        <w:t xml:space="preserve"> </w:t>
      </w:r>
    </w:p>
    <w:p w:rsidR="006E4413" w:rsidRDefault="006E4413" w:rsidP="006E4413">
      <w:r w:rsidRPr="00187069">
        <w:t xml:space="preserve">Das YCbCr Farbmodell wird durch drei </w:t>
      </w:r>
      <w:r w:rsidR="00D629F4">
        <w:t>Kanäle beschrieben wobei der Y-</w:t>
      </w:r>
      <w:r w:rsidRPr="00187069">
        <w:t>Kanal den Helligkeitswert eines Pixels angibt und die beiden Farbkanäle jeweils eine Abweichung von einem mittleren Grauwert entlang der beiden Achsen Cb</w:t>
      </w:r>
      <w:r w:rsidR="003723E0">
        <w:t xml:space="preserve"> (Blau-Gelb Chrominanz)</w:t>
      </w:r>
      <w:r w:rsidRPr="00187069">
        <w:t xml:space="preserve"> und Cr </w:t>
      </w:r>
      <w:r w:rsidR="00D629F4">
        <w:t xml:space="preserve">(Rot-Grün Chrominanz) </w:t>
      </w:r>
      <w:r w:rsidRPr="00187069">
        <w:t xml:space="preserve">angeben. Man kann sich </w:t>
      </w:r>
      <w:r w:rsidR="00D629F4">
        <w:t>einen</w:t>
      </w:r>
      <w:r w:rsidR="003723E0">
        <w:t xml:space="preserve"> </w:t>
      </w:r>
      <w:r w:rsidRPr="00187069">
        <w:t>Schieberegler</w:t>
      </w:r>
      <w:r w:rsidR="003723E0">
        <w:t xml:space="preserve"> vorstellen</w:t>
      </w:r>
      <w:r w:rsidR="0069739C">
        <w:t>,</w:t>
      </w:r>
      <w:r w:rsidRPr="00187069">
        <w:t xml:space="preserve"> der entlang einer Achse angibt</w:t>
      </w:r>
      <w:r w:rsidR="0069739C">
        <w:t>,</w:t>
      </w:r>
      <w:r w:rsidRPr="00187069">
        <w:t xml:space="preserve"> wie sehr man vom mittleren Grauwert zwischen den entgegengesetzten Farbpaaren z.B. Blau und Gelb abweicht. </w:t>
      </w:r>
    </w:p>
    <w:p w:rsidR="00AD34C8" w:rsidRDefault="00922319" w:rsidP="00AD34C8">
      <w:pPr>
        <w:keepNext/>
        <w:jc w:val="center"/>
      </w:pPr>
      <w:r>
        <w:rPr>
          <w:noProof/>
        </w:rPr>
        <w:drawing>
          <wp:inline distT="0" distB="0" distL="0" distR="0">
            <wp:extent cx="2381002" cy="2381002"/>
            <wp:effectExtent l="0" t="0" r="635" b="635"/>
            <wp:docPr id="93" name="Grafik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382121" cy="2382121"/>
                    </a:xfrm>
                    <a:prstGeom prst="rect">
                      <a:avLst/>
                    </a:prstGeom>
                    <a:noFill/>
                    <a:ln>
                      <a:noFill/>
                    </a:ln>
                  </pic:spPr>
                </pic:pic>
              </a:graphicData>
            </a:graphic>
          </wp:inline>
        </w:drawing>
      </w:r>
    </w:p>
    <w:p w:rsidR="0069739C" w:rsidRPr="00187069" w:rsidRDefault="00AD34C8" w:rsidP="00AD34C8">
      <w:pPr>
        <w:pStyle w:val="Beschriftung"/>
        <w:jc w:val="center"/>
        <w:rPr>
          <w:noProof/>
        </w:rPr>
      </w:pPr>
      <w:bookmarkStart w:id="147" w:name="_Ref535855114"/>
      <w:bookmarkStart w:id="148" w:name="_Toc536049266"/>
      <w:r>
        <w:t xml:space="preserve">Abbildung </w:t>
      </w:r>
      <w:r>
        <w:fldChar w:fldCharType="begin"/>
      </w:r>
      <w:r>
        <w:instrText xml:space="preserve"> SEQ Abbildung \* ARABIC </w:instrText>
      </w:r>
      <w:r>
        <w:fldChar w:fldCharType="separate"/>
      </w:r>
      <w:r w:rsidR="00616002">
        <w:rPr>
          <w:noProof/>
        </w:rPr>
        <w:t>47</w:t>
      </w:r>
      <w:r>
        <w:fldChar w:fldCharType="end"/>
      </w:r>
      <w:bookmarkEnd w:id="147"/>
      <w:r>
        <w:rPr>
          <w:noProof/>
        </w:rPr>
        <w:t xml:space="preserve">: Cb-Cr- Fläche des YCbCr-Farbmodells im </w:t>
      </w:r>
      <w:r>
        <w:rPr>
          <w:noProof/>
        </w:rPr>
        <w:br/>
        <w:t xml:space="preserve">RGB-Farbraum auf einer Helligkeitsebne von Y = 0.5 </w:t>
      </w:r>
      <w:r>
        <w:rPr>
          <w:noProof/>
        </w:rPr>
        <w:fldChar w:fldCharType="begin"/>
      </w:r>
      <w:r w:rsidR="001F200C">
        <w:rPr>
          <w:noProof/>
        </w:rPr>
        <w:instrText xml:space="preserve"> ADDIN ZOTERO_ITEM CSL_CITATION {"citationID":"RDBkgEZq","properties":{"formattedCitation":"[42]","plainCitation":"[42]","noteIndex":0},"citationItems":[{"id":501,"uris":["http://zotero.org/users/4187467/items/HEFQQDHB"],"uri":["http://zotero.org/users/4187467/items/HEFQQDHB"],"itemData":{"id":501,"type":"entry-encyclopedia","title":"YCbCr-Farbmodell","URL":"https://de.wikipedia.org/wiki/YCbCr-Farbmodell#/media/File:YCbCr-CbCr_Scaled_Y50.png","accessed":{"date-parts":[["2019",1,21]]}}}],"schema":"https://github.com/citation-style-language/schema/raw/master/csl-citation.json"} </w:instrText>
      </w:r>
      <w:r>
        <w:rPr>
          <w:noProof/>
        </w:rPr>
        <w:fldChar w:fldCharType="separate"/>
      </w:r>
      <w:r w:rsidR="001F200C" w:rsidRPr="001F200C">
        <w:t>[42]</w:t>
      </w:r>
      <w:r>
        <w:rPr>
          <w:noProof/>
        </w:rPr>
        <w:fldChar w:fldCharType="end"/>
      </w:r>
      <w:r>
        <w:rPr>
          <w:noProof/>
        </w:rPr>
        <w:t>.</w:t>
      </w:r>
      <w:bookmarkEnd w:id="148"/>
    </w:p>
    <w:p w:rsidR="006E4413" w:rsidRPr="00187069" w:rsidRDefault="006E4413" w:rsidP="006E4413">
      <w:r w:rsidRPr="00187069">
        <w:t>Das YCbCr-Model eignet sich besonders gut zur Detektion des blauen Himmels, da blaue Bereiche im Bild in der Cb Komponente stark hervortreten.</w:t>
      </w:r>
    </w:p>
    <w:p w:rsidR="00050549" w:rsidRDefault="005268FF" w:rsidP="00173CD3">
      <w:pPr>
        <w:pStyle w:val="berschrift2"/>
      </w:pPr>
      <w:bookmarkStart w:id="149" w:name="_Toc536049208"/>
      <w:r>
        <w:t>Implementation der</w:t>
      </w:r>
      <w:r w:rsidR="00173CD3">
        <w:t xml:space="preserve"> Segmentierung</w:t>
      </w:r>
      <w:bookmarkEnd w:id="149"/>
    </w:p>
    <w:p w:rsidR="00DB447C" w:rsidRDefault="003A6C4D" w:rsidP="00DB447C">
      <w:r>
        <w:t xml:space="preserve">Die Segmentation setzt sich aus </w:t>
      </w:r>
      <w:r w:rsidR="002A7301">
        <w:t xml:space="preserve">den </w:t>
      </w:r>
      <w:r>
        <w:t xml:space="preserve">Teilschritten </w:t>
      </w:r>
      <w:r w:rsidR="002A7301">
        <w:t xml:space="preserve">„Background </w:t>
      </w:r>
      <w:r w:rsidR="002A7301" w:rsidRPr="003A6C4D">
        <w:t>Subtraction</w:t>
      </w:r>
      <w:r w:rsidR="002A7301">
        <w:t xml:space="preserve">“ und dem Auffinden der </w:t>
      </w:r>
      <w:r w:rsidR="002A7301" w:rsidRPr="002A7301">
        <w:t>Konturlinie</w:t>
      </w:r>
      <w:r w:rsidR="002A7301">
        <w:t xml:space="preserve"> </w:t>
      </w:r>
      <w:r>
        <w:t xml:space="preserve">zusammen. </w:t>
      </w:r>
      <w:r w:rsidR="00DD7AFB">
        <w:t xml:space="preserve">Mittels </w:t>
      </w:r>
      <w:r w:rsidR="002A7301">
        <w:t xml:space="preserve">Background </w:t>
      </w:r>
      <w:r w:rsidR="002A7301" w:rsidRPr="003A6C4D">
        <w:t>Subtraction</w:t>
      </w:r>
      <w:r w:rsidR="002A7301">
        <w:t xml:space="preserve"> </w:t>
      </w:r>
      <w:r w:rsidR="00DD7AFB">
        <w:t xml:space="preserve">werden die Wolken identifiziert.  Dazu wird das Bild zuerst in den YCbCr-Farbraum transformiert. </w:t>
      </w:r>
      <w:r w:rsidR="00DB447C">
        <w:t xml:space="preserve">Anschliessend gibt man eine Wert </w:t>
      </w:r>
      <m:oMath>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Tr</m:t>
                </m:r>
              </m:e>
              <m:sub>
                <m:r>
                  <w:rPr>
                    <w:rFonts w:ascii="Cambria Math" w:hAnsi="Cambria Math"/>
                    <w:sz w:val="16"/>
                    <w:szCs w:val="16"/>
                  </w:rPr>
                  <m:t>cb</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Tr</m:t>
                </m:r>
              </m:e>
              <m:sub>
                <m:r>
                  <w:rPr>
                    <w:rFonts w:ascii="Cambria Math" w:hAnsi="Cambria Math"/>
                    <w:sz w:val="16"/>
                    <w:szCs w:val="16"/>
                  </w:rPr>
                  <m:t>cr</m:t>
                </m:r>
              </m:sub>
            </m:sSub>
          </m:e>
        </m:d>
      </m:oMath>
      <w:r w:rsidR="00F716C6">
        <w:t xml:space="preserve"> </w:t>
      </w:r>
      <w:r w:rsidR="00DB447C">
        <w:t>für das Blau des Himmels vor und definiert eine Thresholdfunk</w:t>
      </w:r>
      <w:r w:rsidR="00DB447C" w:rsidRPr="00B836B2">
        <w:t>tion</w:t>
      </w:r>
      <w:r w:rsidR="00DB447C">
        <w:t>, die mittels einer vorgegebenen Limite</w:t>
      </w:r>
      <w:r w:rsidR="00F716C6">
        <w:t xml:space="preserve"> (LimitVal)</w:t>
      </w:r>
      <w:r w:rsidR="00DB447C">
        <w:t xml:space="preserve"> den Teil des YCbCr-Farbraums beschreibt, der noch als Himmel identifiziert werden soll. </w:t>
      </w:r>
      <w:r w:rsidR="00F716C6">
        <w:t>Die folgende Gleichung beschreibt die Thresholdfunk</w:t>
      </w:r>
      <w:r w:rsidR="00F716C6" w:rsidRPr="00B836B2">
        <w:t>tion</w:t>
      </w:r>
      <w:r w:rsidR="00F716C6">
        <w:t xml:space="preserve">. </w:t>
      </w:r>
      <w:r w:rsidR="00F716C6">
        <w:fldChar w:fldCharType="begin"/>
      </w:r>
      <w:r w:rsidR="00F716C6">
        <w:instrText xml:space="preserve"> REF _Ref535855114 \h </w:instrText>
      </w:r>
      <w:r w:rsidR="00F716C6">
        <w:fldChar w:fldCharType="separate"/>
      </w:r>
      <w:r w:rsidR="00BF17DE">
        <w:t xml:space="preserve">Abbildung </w:t>
      </w:r>
      <w:r w:rsidR="00BF17DE">
        <w:rPr>
          <w:noProof/>
        </w:rPr>
        <w:t>45</w:t>
      </w:r>
      <w:r w:rsidR="00F716C6">
        <w:fldChar w:fldCharType="end"/>
      </w:r>
      <w:r w:rsidR="00F716C6">
        <w:t xml:space="preserve"> illustriert</w:t>
      </w:r>
      <w:r w:rsidR="000F1934">
        <w:t xml:space="preserve"> zusätzlich das Beschriebene</w:t>
      </w:r>
      <w:r w:rsidR="00F716C6">
        <w:t xml:space="preserve">. </w:t>
      </w:r>
    </w:p>
    <w:p w:rsidR="00F716C6" w:rsidRDefault="00F716C6" w:rsidP="00DB447C"/>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F716C6" w:rsidTr="00CA4660">
        <w:tc>
          <w:tcPr>
            <w:tcW w:w="7088" w:type="dxa"/>
            <w:shd w:val="clear" w:color="auto" w:fill="auto"/>
          </w:tcPr>
          <w:p w:rsidR="00F716C6" w:rsidRPr="00607B8F" w:rsidRDefault="00F716C6" w:rsidP="008B0734">
            <w:pPr>
              <w:spacing w:before="0"/>
              <w:jc w:val="center"/>
              <w:rPr>
                <w:sz w:val="18"/>
                <w:szCs w:val="18"/>
              </w:rPr>
            </w:pPr>
            <w:r>
              <w:t xml:space="preserve">                     </w:t>
            </w:r>
            <w:r>
              <w:rPr>
                <w:sz w:val="18"/>
                <w:szCs w:val="18"/>
              </w:rPr>
              <w:t xml:space="preserve"> </w:t>
            </w:r>
            <m:oMath>
              <m:sSup>
                <m:sSupPr>
                  <m:ctrlPr>
                    <w:rPr>
                      <w:rFonts w:ascii="Cambria Math" w:hAnsi="Cambria Math"/>
                      <w:i/>
                      <w:sz w:val="18"/>
                      <w:szCs w:val="18"/>
                    </w:rPr>
                  </m:ctrlPr>
                </m:sSupPr>
                <m:e>
                  <m:d>
                    <m:dPr>
                      <m:ctrlPr>
                        <w:rPr>
                          <w:rFonts w:ascii="Cambria Math" w:hAnsi="Cambria Math"/>
                          <w:i/>
                        </w:rPr>
                      </m:ctrlPr>
                    </m:dPr>
                    <m:e>
                      <m:r>
                        <w:rPr>
                          <w:rFonts w:ascii="Cambria Math" w:hAnsi="Cambria Math"/>
                        </w:rPr>
                        <m:t>Cb-</m:t>
                      </m:r>
                      <m:sSub>
                        <m:sSubPr>
                          <m:ctrlPr>
                            <w:rPr>
                              <w:rFonts w:ascii="Cambria Math" w:hAnsi="Cambria Math"/>
                              <w:i/>
                            </w:rPr>
                          </m:ctrlPr>
                        </m:sSubPr>
                        <m:e>
                          <m:r>
                            <w:rPr>
                              <w:rFonts w:ascii="Cambria Math" w:hAnsi="Cambria Math"/>
                            </w:rPr>
                            <m:t>Tr</m:t>
                          </m:r>
                        </m:e>
                        <m:sub>
                          <m:r>
                            <w:rPr>
                              <w:rFonts w:ascii="Cambria Math" w:hAnsi="Cambria Math"/>
                            </w:rPr>
                            <m:t>cb</m:t>
                          </m:r>
                        </m:sub>
                      </m:sSub>
                    </m:e>
                  </m:d>
                </m:e>
                <m:sup>
                  <m:r>
                    <w:rPr>
                      <w:rFonts w:ascii="Cambria Math" w:hAnsi="Cambria Math"/>
                      <w:sz w:val="18"/>
                      <w:szCs w:val="18"/>
                    </w:rPr>
                    <m:t>2</m:t>
                  </m:r>
                </m:sup>
              </m:sSup>
              <m:r>
                <w:rPr>
                  <w:rFonts w:ascii="Cambria Math" w:hAnsi="Cambria Math"/>
                  <w:sz w:val="18"/>
                  <w:szCs w:val="18"/>
                </w:rPr>
                <m:t xml:space="preserve">+ </m:t>
              </m:r>
              <m:sSup>
                <m:sSupPr>
                  <m:ctrlPr>
                    <w:rPr>
                      <w:rFonts w:ascii="Cambria Math" w:hAnsi="Cambria Math"/>
                      <w:i/>
                      <w:sz w:val="18"/>
                      <w:szCs w:val="18"/>
                    </w:rPr>
                  </m:ctrlPr>
                </m:sSupPr>
                <m:e>
                  <m:d>
                    <m:dPr>
                      <m:ctrlPr>
                        <w:rPr>
                          <w:rFonts w:ascii="Cambria Math" w:hAnsi="Cambria Math"/>
                          <w:i/>
                        </w:rPr>
                      </m:ctrlPr>
                    </m:dPr>
                    <m:e>
                      <m:r>
                        <w:rPr>
                          <w:rFonts w:ascii="Cambria Math" w:hAnsi="Cambria Math"/>
                        </w:rPr>
                        <m:t>Cr-</m:t>
                      </m:r>
                      <m:sSub>
                        <m:sSubPr>
                          <m:ctrlPr>
                            <w:rPr>
                              <w:rFonts w:ascii="Cambria Math" w:hAnsi="Cambria Math"/>
                              <w:i/>
                            </w:rPr>
                          </m:ctrlPr>
                        </m:sSubPr>
                        <m:e>
                          <m:r>
                            <w:rPr>
                              <w:rFonts w:ascii="Cambria Math" w:hAnsi="Cambria Math"/>
                            </w:rPr>
                            <m:t>Tr</m:t>
                          </m:r>
                        </m:e>
                        <m:sub>
                          <m:r>
                            <w:rPr>
                              <w:rFonts w:ascii="Cambria Math" w:hAnsi="Cambria Math"/>
                            </w:rPr>
                            <m:t>cr</m:t>
                          </m:r>
                        </m:sub>
                      </m:sSub>
                    </m:e>
                  </m:d>
                </m:e>
                <m:sup>
                  <m:r>
                    <w:rPr>
                      <w:rFonts w:ascii="Cambria Math" w:hAnsi="Cambria Math"/>
                      <w:sz w:val="18"/>
                      <w:szCs w:val="18"/>
                    </w:rPr>
                    <m:t>2</m:t>
                  </m:r>
                </m:sup>
              </m:sSup>
            </m:oMath>
            <w:r>
              <w:rPr>
                <w:sz w:val="18"/>
                <w:szCs w:val="18"/>
              </w:rPr>
              <w:t xml:space="preserve"> &lt; LimitVal</w:t>
            </w:r>
          </w:p>
        </w:tc>
        <w:tc>
          <w:tcPr>
            <w:tcW w:w="0" w:type="dxa"/>
            <w:shd w:val="clear" w:color="auto" w:fill="auto"/>
          </w:tcPr>
          <w:p w:rsidR="00F716C6" w:rsidRPr="00087DEA" w:rsidRDefault="00F716C6" w:rsidP="00087DEA">
            <w:pPr>
              <w:pStyle w:val="Beschriftung"/>
              <w:keepNext/>
              <w:spacing w:before="0" w:after="0"/>
              <w:jc w:val="center"/>
            </w:pPr>
            <w:r>
              <w:t>(</w:t>
            </w:r>
          </w:p>
        </w:tc>
        <w:tc>
          <w:tcPr>
            <w:tcW w:w="1275" w:type="dxa"/>
            <w:shd w:val="clear" w:color="auto" w:fill="auto"/>
          </w:tcPr>
          <w:p w:rsidR="00F716C6" w:rsidRPr="00087DEA" w:rsidRDefault="00F716C6" w:rsidP="00634D24">
            <w:pPr>
              <w:pStyle w:val="Beschriftung"/>
              <w:keepNext/>
              <w:spacing w:before="0" w:after="0"/>
              <w:jc w:val="left"/>
            </w:pPr>
            <w:r>
              <w:fldChar w:fldCharType="begin"/>
            </w:r>
            <w:r>
              <w:instrText xml:space="preserve"> STYLEREF 1 \s </w:instrText>
            </w:r>
            <w:r>
              <w:fldChar w:fldCharType="separate"/>
            </w:r>
            <w:r w:rsidR="00BF17DE">
              <w:rPr>
                <w:noProof/>
              </w:rPr>
              <w:t>11</w:t>
            </w:r>
            <w:r>
              <w:fldChar w:fldCharType="end"/>
            </w:r>
            <w:r>
              <w:t>.</w:t>
            </w:r>
            <w:r>
              <w:fldChar w:fldCharType="begin"/>
            </w:r>
            <w:r>
              <w:instrText xml:space="preserve"> SEQ Formel \* ARABIC \s 1 </w:instrText>
            </w:r>
            <w:r>
              <w:fldChar w:fldCharType="separate"/>
            </w:r>
            <w:r w:rsidR="00BF17DE">
              <w:rPr>
                <w:noProof/>
              </w:rPr>
              <w:t>3</w:t>
            </w:r>
            <w:r>
              <w:fldChar w:fldCharType="end"/>
            </w:r>
            <w:r>
              <w:t>)</w:t>
            </w:r>
          </w:p>
        </w:tc>
      </w:tr>
    </w:tbl>
    <w:p w:rsidR="00F716C6" w:rsidRDefault="00F716C6" w:rsidP="00DB447C"/>
    <w:p w:rsidR="00677868" w:rsidRPr="00677868" w:rsidRDefault="006E4413" w:rsidP="006E4413">
      <w:pPr>
        <w:pStyle w:val="berschrift2"/>
      </w:pPr>
      <w:bookmarkStart w:id="150" w:name="_Toc536049209"/>
      <w:r>
        <w:lastRenderedPageBreak/>
        <w:t>Wolken Tracking</w:t>
      </w:r>
      <w:bookmarkEnd w:id="150"/>
    </w:p>
    <w:p w:rsidR="00E0381C" w:rsidRPr="00040165" w:rsidRDefault="00E0381C" w:rsidP="00E0381C">
      <w:r w:rsidRPr="00040165">
        <w:t>Für das Tracking wird der Optische Fluss nach Gunnar-</w:t>
      </w:r>
      <w:r w:rsidRPr="00040165">
        <w:rPr>
          <w:u w:val="single"/>
        </w:rPr>
        <w:t>Farnbeck</w:t>
      </w:r>
      <w:r w:rsidRPr="00040165">
        <w:t xml:space="preserve"> (</w:t>
      </w:r>
      <w:r w:rsidRPr="00040165">
        <w:rPr>
          <w:lang w:val="de-CH"/>
        </w:rPr>
        <w:t>Gunnar Farnebäck, 2003</w:t>
      </w:r>
      <w:r w:rsidRPr="00040165">
        <w:t>) eingesetzt. Es handelt sich hierbei um den sogenannten dichten Fluss. Dicht deshalb</w:t>
      </w:r>
      <w:r>
        <w:t xml:space="preserve">, weil der Algorithmus für </w:t>
      </w:r>
      <w:proofErr w:type="gramStart"/>
      <w:r>
        <w:t>jedes Bildpixel</w:t>
      </w:r>
      <w:proofErr w:type="gramEnd"/>
      <w:r>
        <w:t xml:space="preserve"> </w:t>
      </w:r>
      <w:r w:rsidRPr="00040165">
        <w:t xml:space="preserve">den optischen Fluss berechnet.  </w:t>
      </w:r>
    </w:p>
    <w:p w:rsidR="00E86376" w:rsidRPr="00AD34C8" w:rsidRDefault="007F1722" w:rsidP="00573CE0">
      <w:pPr>
        <w:jc w:val="left"/>
        <w:rPr>
          <w:lang w:val="de-CH"/>
        </w:rPr>
      </w:pPr>
      <w:r>
        <w:t>Der Algorithmus identifiziert markante Merkmale im Bild</w:t>
      </w:r>
      <w:r w:rsidR="00573CE0">
        <w:t>,</w:t>
      </w:r>
      <w:r>
        <w:t xml:space="preserve"> die ideal für das Tracking geeignet sind. </w:t>
      </w:r>
      <w:r w:rsidR="00573CE0">
        <w:t>Das</w:t>
      </w:r>
      <w:r>
        <w:t xml:space="preserve"> sin</w:t>
      </w:r>
      <w:r w:rsidR="00573CE0">
        <w:t>d in der Regel Ecken und Kanten die an den Rändern zwischen Wolken und Himmel liegen. Dies ist besonders nützlich, da gerade die Kanten der Wolken für die solare Prognose von grosser Bedeutung sind.</w:t>
      </w:r>
    </w:p>
    <w:p w:rsidR="005268FF" w:rsidRPr="00C12555" w:rsidRDefault="005268FF" w:rsidP="005268FF">
      <w:pPr>
        <w:pStyle w:val="berschrift2"/>
      </w:pPr>
      <w:r>
        <w:t xml:space="preserve"> </w:t>
      </w:r>
      <w:bookmarkStart w:id="151" w:name="_Toc536049210"/>
      <w:r>
        <w:t>Implementation des Wolken Trackings</w:t>
      </w:r>
      <w:bookmarkEnd w:id="151"/>
    </w:p>
    <w:p w:rsidR="00477056" w:rsidRDefault="00E0381C" w:rsidP="00E0381C">
      <w:pPr>
        <w:rPr>
          <w:color w:val="000000" w:themeColor="text1"/>
        </w:rPr>
      </w:pPr>
      <w:r>
        <w:rPr>
          <w:lang w:val="de-CH"/>
        </w:rPr>
        <w:t>Um das Vektorfeld des optischen Flusses zu berechnen</w:t>
      </w:r>
      <w:r w:rsidR="00573CE0">
        <w:rPr>
          <w:lang w:val="de-CH"/>
        </w:rPr>
        <w:t>,</w:t>
      </w:r>
      <w:r>
        <w:rPr>
          <w:lang w:val="de-CH"/>
        </w:rPr>
        <w:t xml:space="preserve"> wird die OpenCv Funktion </w:t>
      </w:r>
      <w:r>
        <w:rPr>
          <w:color w:val="000000" w:themeColor="text1"/>
        </w:rPr>
        <w:t>„</w:t>
      </w:r>
      <w:hyperlink r:id="rId58" w:anchor="ga5d10ebbd59fe09c5f650289ec0ece5af" w:history="1">
        <w:r w:rsidRPr="0030421B">
          <w:rPr>
            <w:rStyle w:val="Hyperlink"/>
            <w:color w:val="000000" w:themeColor="text1"/>
            <w:u w:val="none"/>
          </w:rPr>
          <w:t>calcOpticalFlowFarneback</w:t>
        </w:r>
      </w:hyperlink>
      <w:r>
        <w:rPr>
          <w:color w:val="000000" w:themeColor="text1"/>
        </w:rPr>
        <w:t xml:space="preserve">“ verwendet. </w:t>
      </w:r>
      <w:r w:rsidR="007F1722">
        <w:rPr>
          <w:color w:val="000000" w:themeColor="text1"/>
        </w:rPr>
        <w:t xml:space="preserve">Die Funktion </w:t>
      </w:r>
      <w:r w:rsidR="00477056">
        <w:rPr>
          <w:color w:val="000000" w:themeColor="text1"/>
        </w:rPr>
        <w:t xml:space="preserve">speichert die aktuellen Pixelkoordinaten des zu verfolgenden Merkmals und bestimmt zusätzlich die neuen Koordinaten im folgenden Bild. Nun kann eine Line zwischen neuer und alten Koordinate gezeichnet werden um die Verschiebung besser sichtbar zu machen. Man erhält so ein Vektorfeld des optischen Flusses. </w:t>
      </w:r>
    </w:p>
    <w:p w:rsidR="006151CB" w:rsidRDefault="00C7666D" w:rsidP="006151CB">
      <w:pPr>
        <w:keepNext/>
      </w:pPr>
      <w:r>
        <w:rPr>
          <w:noProof/>
        </w:rPr>
        <w:drawing>
          <wp:inline distT="0" distB="0" distL="0" distR="0">
            <wp:extent cx="5153891" cy="3780248"/>
            <wp:effectExtent l="0" t="0" r="8890" b="0"/>
            <wp:docPr id="97" name="Grafik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159943" cy="3784687"/>
                    </a:xfrm>
                    <a:prstGeom prst="rect">
                      <a:avLst/>
                    </a:prstGeom>
                    <a:noFill/>
                    <a:ln>
                      <a:noFill/>
                    </a:ln>
                  </pic:spPr>
                </pic:pic>
              </a:graphicData>
            </a:graphic>
          </wp:inline>
        </w:drawing>
      </w:r>
    </w:p>
    <w:p w:rsidR="00492AFA" w:rsidRDefault="006151CB" w:rsidP="006151CB">
      <w:pPr>
        <w:pStyle w:val="Beschriftung"/>
        <w:jc w:val="center"/>
      </w:pPr>
      <w:bookmarkStart w:id="152" w:name="_Toc536049267"/>
      <w:r>
        <w:t xml:space="preserve">Abbildung </w:t>
      </w:r>
      <w:r>
        <w:fldChar w:fldCharType="begin"/>
      </w:r>
      <w:r>
        <w:instrText xml:space="preserve"> SEQ Abbildung \* ARABIC </w:instrText>
      </w:r>
      <w:r>
        <w:fldChar w:fldCharType="separate"/>
      </w:r>
      <w:r w:rsidR="00616002">
        <w:rPr>
          <w:noProof/>
        </w:rPr>
        <w:t>48</w:t>
      </w:r>
      <w:r>
        <w:fldChar w:fldCharType="end"/>
      </w:r>
      <w:r>
        <w:rPr>
          <w:noProof/>
        </w:rPr>
        <w:t>:</w:t>
      </w:r>
      <w:r w:rsidRPr="00845EA6">
        <w:rPr>
          <w:noProof/>
        </w:rPr>
        <w:t>Benutzeroberflache der Software  cloud_detection.</w:t>
      </w:r>
      <w:bookmarkEnd w:id="152"/>
    </w:p>
    <w:p w:rsidR="00492AFA" w:rsidRDefault="009C4F8D" w:rsidP="00E0381C">
      <w:pPr>
        <w:rPr>
          <w:color w:val="000000" w:themeColor="text1"/>
        </w:rPr>
      </w:pPr>
      <w:r>
        <w:rPr>
          <w:color w:val="000000" w:themeColor="text1"/>
        </w:rPr>
        <w:t>Im linken Bild der Benutzeroberfläche</w:t>
      </w:r>
      <w:r w:rsidR="0062114A">
        <w:rPr>
          <w:color w:val="000000" w:themeColor="text1"/>
        </w:rPr>
        <w:t xml:space="preserve"> wird der optische</w:t>
      </w:r>
      <w:r>
        <w:rPr>
          <w:color w:val="000000" w:themeColor="text1"/>
        </w:rPr>
        <w:t xml:space="preserve"> Fluss dargestellt, rechts davon findet die Wolken Detektion </w:t>
      </w:r>
      <w:r w:rsidR="0062114A">
        <w:rPr>
          <w:color w:val="000000" w:themeColor="text1"/>
        </w:rPr>
        <w:t xml:space="preserve">mittels </w:t>
      </w:r>
      <w:r w:rsidR="0062114A">
        <w:t xml:space="preserve">Background </w:t>
      </w:r>
      <w:r w:rsidR="0062114A" w:rsidRPr="003A6C4D">
        <w:t>Subtraction</w:t>
      </w:r>
      <w:r w:rsidR="0062114A">
        <w:rPr>
          <w:color w:val="000000" w:themeColor="text1"/>
        </w:rPr>
        <w:t xml:space="preserve"> statt. Die Bereiche des Bildes die als Himmel erkan</w:t>
      </w:r>
      <w:r w:rsidR="00AB067B">
        <w:rPr>
          <w:color w:val="000000" w:themeColor="text1"/>
        </w:rPr>
        <w:t xml:space="preserve">nt werden sind rot eingefärbt. </w:t>
      </w:r>
      <w:r w:rsidR="0062114A">
        <w:rPr>
          <w:color w:val="000000" w:themeColor="text1"/>
        </w:rPr>
        <w:t xml:space="preserve"> </w:t>
      </w:r>
    </w:p>
    <w:p w:rsidR="00A30FFA" w:rsidRDefault="00A30FFA" w:rsidP="004E781E"/>
    <w:p w:rsidR="001A5019" w:rsidRDefault="001A5019" w:rsidP="009006B4">
      <w:pPr>
        <w:pStyle w:val="berschrift1"/>
      </w:pPr>
      <w:bookmarkStart w:id="153" w:name="_Toc536049211"/>
      <w:r>
        <w:lastRenderedPageBreak/>
        <w:t xml:space="preserve">Auswertung der </w:t>
      </w:r>
      <w:r w:rsidR="006F095A">
        <w:t>Himmelsaufnahmen</w:t>
      </w:r>
      <w:bookmarkEnd w:id="153"/>
    </w:p>
    <w:p w:rsidR="00190530" w:rsidRDefault="007D0D6F" w:rsidP="0024524D">
      <w:r>
        <w:t xml:space="preserve">Um </w:t>
      </w:r>
      <w:r w:rsidR="004B5285">
        <w:t>abzuschätzen</w:t>
      </w:r>
      <w:r>
        <w:t xml:space="preserve"> wie gut die Bilder </w:t>
      </w:r>
      <w:r w:rsidR="00415D0F">
        <w:t>geeignet sind um die Sonneneinstrahlung zu bestimmen, werden mehrere Tagesaufnahmen der Sky Camera ausgewertet. Die graphische Auswertung der einzelnen Tagesaufnahmen erfolgt mittels Jupyter Notebooks</w:t>
      </w:r>
      <w:r w:rsidR="00F02832">
        <w:rPr>
          <w:rStyle w:val="Funotenzeichen"/>
        </w:rPr>
        <w:footnoteReference w:id="25"/>
      </w:r>
      <w:r w:rsidR="00415D0F">
        <w:t xml:space="preserve">. Die gemittelten Leuchtdichtewerte einzelner </w:t>
      </w:r>
      <w:r w:rsidR="00190530">
        <w:t>HDR-</w:t>
      </w:r>
      <w:r w:rsidR="00415D0F">
        <w:t xml:space="preserve">Bilder werden GHI Messwerten der HSLU- und Allmend </w:t>
      </w:r>
      <w:r w:rsidR="00D75BB2">
        <w:t xml:space="preserve">Messstation </w:t>
      </w:r>
      <w:r w:rsidR="00415D0F">
        <w:t xml:space="preserve">gegenübergestellt. </w:t>
      </w:r>
    </w:p>
    <w:p w:rsidR="00415D0F" w:rsidRDefault="00F460B6" w:rsidP="0024524D">
      <w:r>
        <w:t xml:space="preserve">Da die Sky Camera nicht geeicht ist, bleibt die Auswertung </w:t>
      </w:r>
      <w:r w:rsidR="00D75BB2">
        <w:t>qualitativ</w:t>
      </w:r>
      <w:r>
        <w:t xml:space="preserve">. </w:t>
      </w:r>
      <w:r w:rsidR="00D75BB2">
        <w:t>Aus diesem Grund werden die unterschiedlichen Messdaten normalisiert</w:t>
      </w:r>
      <w:r>
        <w:t xml:space="preserve"> wodurch sie anschliessend gemeinsam geplottet werden können. </w:t>
      </w:r>
    </w:p>
    <w:p w:rsidR="00D373B5" w:rsidRDefault="00181794" w:rsidP="0024524D">
      <w:r>
        <w:t>Die Berechnung der relativen Leuchtdichte</w:t>
      </w:r>
      <w:r w:rsidR="00D75BB2">
        <w:t xml:space="preserve"> einzelner Bilder</w:t>
      </w:r>
      <w:r>
        <w:t xml:space="preserve"> erfolgt </w:t>
      </w:r>
      <w:r w:rsidR="00D373B5">
        <w:t>durch das</w:t>
      </w:r>
      <w:r>
        <w:t xml:space="preserve"> Python-Skript „calculateLuminace.py“</w:t>
      </w:r>
      <w:r>
        <w:rPr>
          <w:rStyle w:val="Funotenzeichen"/>
        </w:rPr>
        <w:footnoteReference w:id="26"/>
      </w:r>
      <w:r>
        <w:t>.</w:t>
      </w:r>
      <w:r w:rsidR="0011353E">
        <w:t xml:space="preserve"> </w:t>
      </w:r>
      <w:r w:rsidR="00D75BB2">
        <w:t>Es sammelt</w:t>
      </w:r>
      <w:r w:rsidR="00F460B6">
        <w:t xml:space="preserve"> die </w:t>
      </w:r>
      <w:r w:rsidR="0057549F">
        <w:t>HDR-</w:t>
      </w:r>
      <w:r w:rsidR="00F460B6">
        <w:t xml:space="preserve">Bilder einer Tagesaufnahme, berechnet für jedes </w:t>
      </w:r>
      <w:r w:rsidR="0057549F">
        <w:t>HDR-</w:t>
      </w:r>
      <w:r w:rsidR="00F460B6">
        <w:t xml:space="preserve">Bild den gemittelten Leuchtdichtewert und schriebt </w:t>
      </w:r>
      <w:r w:rsidR="00FD1B48">
        <w:t>die berechneten</w:t>
      </w:r>
      <w:r w:rsidR="00F460B6">
        <w:t xml:space="preserve"> Werte in eine CSV</w:t>
      </w:r>
      <w:r w:rsidR="001709B7">
        <w:t>-</w:t>
      </w:r>
      <w:r w:rsidR="00F460B6">
        <w:t>Datei</w:t>
      </w:r>
      <w:r w:rsidR="00FD1B48">
        <w:t xml:space="preserve">. </w:t>
      </w:r>
      <w:r w:rsidR="00F02832">
        <w:t>Das Importieren einzelner CSV-Dateien in Jupyter Notebooks übernimmt ein weiters Skript „load_data_from_csv.py“</w:t>
      </w:r>
      <w:r w:rsidR="00D373B5">
        <w:t xml:space="preserve">. Dieses Skript </w:t>
      </w:r>
      <w:r w:rsidR="002228C8">
        <w:t>wandelt die</w:t>
      </w:r>
      <w:r w:rsidR="00D373B5">
        <w:t xml:space="preserve"> Messdaten in Zeitreihen um, womit ein effizientes Weiterverarbeiten der Daten möglich wird. </w:t>
      </w:r>
    </w:p>
    <w:p w:rsidR="007C4FE2" w:rsidRDefault="001C7FAD" w:rsidP="0024524D">
      <w:r>
        <w:t xml:space="preserve">Die folgende Abbildung zeigt die </w:t>
      </w:r>
      <w:r w:rsidR="002228C8">
        <w:t xml:space="preserve">graphische Gegenüberstellung </w:t>
      </w:r>
      <w:r w:rsidR="002A3BA7">
        <w:t xml:space="preserve">der einzelnen Messreihen für den 23.11.2017. </w:t>
      </w:r>
      <w:r w:rsidR="003924E6">
        <w:t>Es handelt sich um einen bewölkten Tag</w:t>
      </w:r>
      <w:r w:rsidR="00E3261B">
        <w:t xml:space="preserve">, der morgens mit einzelnen Cirren beginn, die sich zunehmend verdichten, bis gegen 11 Uhr der gesamte Himmel völlig bedeckt ist. </w:t>
      </w:r>
      <w:r w:rsidR="007C4FE2">
        <w:t>Ab 13 Uhr bricht die Wolkendecke teilweise wieder auf.</w:t>
      </w:r>
      <w:r w:rsidR="00E3261B">
        <w:t xml:space="preserve"> </w:t>
      </w:r>
      <w:r w:rsidR="00DE6D87">
        <w:t xml:space="preserve">Aufgrund des hohen Bedeckungsgrades und den ständig wieder aufbrechenden Wolkenfeldern, liegt die Vermutung nahe, </w:t>
      </w:r>
      <w:r w:rsidR="00DE6D87" w:rsidRPr="00B85FBB">
        <w:t>dass der diffuse Anteil besonders hoch sein wird, da die Sonnenstrahlen an den Wolkenrändern am stärksten reflektiert werden.</w:t>
      </w:r>
      <w:r w:rsidR="00DE6D87">
        <w:t xml:space="preserve"> </w:t>
      </w:r>
    </w:p>
    <w:p w:rsidR="0024524D" w:rsidRDefault="002A3BA7" w:rsidP="0024524D">
      <w:r>
        <w:t>Die Aufnahmen entstanden mit der ersten Softwareversion der Sky Camera, also ohne adaptive Beleuchtungssteuerung. Für diesen Zeitraum sind zudem die Messdaten der HSLU erhältlich.</w:t>
      </w:r>
      <w:r w:rsidR="00BD499D">
        <w:t xml:space="preserve"> </w:t>
      </w:r>
    </w:p>
    <w:p w:rsidR="002A3BA7" w:rsidRDefault="003A00E8" w:rsidP="002A3BA7">
      <w:pPr>
        <w:keepNext/>
      </w:pPr>
      <w:r>
        <w:rPr>
          <w:noProof/>
        </w:rPr>
        <w:drawing>
          <wp:inline distT="0" distB="0" distL="0" distR="0">
            <wp:extent cx="5391150" cy="1602740"/>
            <wp:effectExtent l="0" t="0" r="0" b="0"/>
            <wp:docPr id="102" name="Grafik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91150" cy="1602740"/>
                    </a:xfrm>
                    <a:prstGeom prst="rect">
                      <a:avLst/>
                    </a:prstGeom>
                    <a:noFill/>
                    <a:ln>
                      <a:noFill/>
                    </a:ln>
                  </pic:spPr>
                </pic:pic>
              </a:graphicData>
            </a:graphic>
          </wp:inline>
        </w:drawing>
      </w:r>
    </w:p>
    <w:p w:rsidR="00220FAC" w:rsidRDefault="002A3BA7" w:rsidP="002A44C1">
      <w:pPr>
        <w:pStyle w:val="Beschriftung"/>
        <w:spacing w:after="240"/>
        <w:jc w:val="center"/>
      </w:pPr>
      <w:r>
        <w:t xml:space="preserve">Abbildung </w:t>
      </w:r>
      <w:r>
        <w:fldChar w:fldCharType="begin"/>
      </w:r>
      <w:r>
        <w:instrText xml:space="preserve"> SEQ Abbildung \* ARABIC </w:instrText>
      </w:r>
      <w:r>
        <w:fldChar w:fldCharType="separate"/>
      </w:r>
      <w:r w:rsidR="00616002">
        <w:rPr>
          <w:noProof/>
        </w:rPr>
        <w:t>49</w:t>
      </w:r>
      <w:r>
        <w:fldChar w:fldCharType="end"/>
      </w:r>
      <w:r>
        <w:t xml:space="preserve">: Qualitative Auswertung der Leuchtdichte </w:t>
      </w:r>
      <w:r>
        <w:rPr>
          <w:noProof/>
        </w:rPr>
        <w:t>aus den Aufnahmen der Sky Camera</w:t>
      </w:r>
      <w:r w:rsidR="00C4629C">
        <w:rPr>
          <w:noProof/>
        </w:rPr>
        <w:t xml:space="preserve"> 1</w:t>
      </w:r>
      <w:r>
        <w:rPr>
          <w:noProof/>
        </w:rPr>
        <w:t>.</w:t>
      </w:r>
    </w:p>
    <w:p w:rsidR="00954C74" w:rsidRDefault="00BD499D" w:rsidP="00BD499D">
      <w:r>
        <w:t>Die Messkurven der beiden Messstationen verlauf</w:t>
      </w:r>
      <w:r w:rsidR="00EA0726">
        <w:t>en</w:t>
      </w:r>
      <w:r>
        <w:t xml:space="preserve"> ähnlich, wobei die Messdaten der HSLU</w:t>
      </w:r>
      <w:r w:rsidR="00205EF6">
        <w:t xml:space="preserve"> (orange)</w:t>
      </w:r>
      <w:r>
        <w:t xml:space="preserve"> höher aufgelöst sind und deshalb sensibler auf vorbeiziehende Wolken reagieren. </w:t>
      </w:r>
      <w:r w:rsidR="00205EF6">
        <w:t xml:space="preserve">Die Leuchtdichtekurve der Sky Camera (rot) folgt in groben Zügen den beiden </w:t>
      </w:r>
      <w:r w:rsidR="003924E6">
        <w:t>Messk</w:t>
      </w:r>
      <w:r w:rsidR="00205EF6">
        <w:t xml:space="preserve">urven jedoch zu ungenau. In der ersten Tageshälfte bis etwa 11 Uhr, unterschätzt sie beide Messkurven und etwa ab 11 </w:t>
      </w:r>
      <w:r w:rsidR="00527CEA">
        <w:t>Uhr überschätzt</w:t>
      </w:r>
      <w:r w:rsidR="00205EF6">
        <w:t xml:space="preserve"> sie grösstenteils </w:t>
      </w:r>
      <w:r w:rsidR="002A44C1">
        <w:t xml:space="preserve">die </w:t>
      </w:r>
      <w:r w:rsidR="003924E6">
        <w:t>Mess</w:t>
      </w:r>
      <w:r w:rsidR="00527CEA">
        <w:t>kurven</w:t>
      </w:r>
      <w:r w:rsidR="00205EF6">
        <w:t xml:space="preserve">. </w:t>
      </w:r>
      <w:r w:rsidR="00527CEA">
        <w:t>Zudem ist auch das lokale Minium kurz nach 13 Uhr</w:t>
      </w:r>
      <w:r w:rsidR="00AE596B">
        <w:t>,</w:t>
      </w:r>
      <w:r w:rsidR="00527CEA">
        <w:t xml:space="preserve"> den lokalen Maxima der beiden Messkurven direkt entgegengesetzt. </w:t>
      </w:r>
    </w:p>
    <w:p w:rsidR="00AE596B" w:rsidRDefault="00E30D4A" w:rsidP="00E30D4A">
      <w:r>
        <w:t xml:space="preserve">Die Korrelation der Messdaten der HSLU und den Leuchtdichtewerten der Sky Camera zeigt, dass eine Beziehung zwischen den beiden Messdaten vorhanden ist. </w:t>
      </w:r>
      <w:r w:rsidR="00DE0DA1">
        <w:t xml:space="preserve">Die </w:t>
      </w:r>
      <w:r w:rsidR="00DE0DA1">
        <w:fldChar w:fldCharType="begin"/>
      </w:r>
      <w:r w:rsidR="00DE0DA1">
        <w:instrText xml:space="preserve"> REF _Ref536101549 \h </w:instrText>
      </w:r>
      <w:r w:rsidR="00DE0DA1">
        <w:fldChar w:fldCharType="separate"/>
      </w:r>
      <w:r w:rsidR="00DE0DA1">
        <w:t xml:space="preserve">Abbildung </w:t>
      </w:r>
      <w:r w:rsidR="00DE0DA1">
        <w:rPr>
          <w:noProof/>
        </w:rPr>
        <w:t>50</w:t>
      </w:r>
      <w:r w:rsidR="00DE0DA1">
        <w:fldChar w:fldCharType="end"/>
      </w:r>
      <w:r w:rsidR="00DE0DA1">
        <w:t xml:space="preserve"> auf der folgenden Seite zeigt </w:t>
      </w:r>
      <w:r w:rsidR="00890F47">
        <w:t>das Streudiagramm der beiden Messreihen.</w:t>
      </w:r>
    </w:p>
    <w:p w:rsidR="002A44C1" w:rsidRDefault="00081617" w:rsidP="002A44C1">
      <w:pPr>
        <w:keepNext/>
        <w:spacing w:before="0"/>
        <w:jc w:val="center"/>
      </w:pPr>
      <w:r>
        <w:rPr>
          <w:noProof/>
        </w:rPr>
        <w:lastRenderedPageBreak/>
        <w:drawing>
          <wp:inline distT="0" distB="0" distL="0" distR="0">
            <wp:extent cx="2093078" cy="1972132"/>
            <wp:effectExtent l="0" t="0" r="2540" b="9525"/>
            <wp:docPr id="106"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107181" cy="1985420"/>
                    </a:xfrm>
                    <a:prstGeom prst="rect">
                      <a:avLst/>
                    </a:prstGeom>
                    <a:noFill/>
                    <a:ln>
                      <a:noFill/>
                    </a:ln>
                  </pic:spPr>
                </pic:pic>
              </a:graphicData>
            </a:graphic>
          </wp:inline>
        </w:drawing>
      </w:r>
    </w:p>
    <w:p w:rsidR="00AE596B" w:rsidRDefault="002A44C1" w:rsidP="00890F47">
      <w:pPr>
        <w:pStyle w:val="Beschriftung"/>
        <w:spacing w:after="240"/>
        <w:jc w:val="center"/>
      </w:pPr>
      <w:bookmarkStart w:id="154" w:name="_Ref536101549"/>
      <w:r>
        <w:t xml:space="preserve">Abbildung </w:t>
      </w:r>
      <w:r>
        <w:fldChar w:fldCharType="begin"/>
      </w:r>
      <w:r>
        <w:instrText xml:space="preserve"> SEQ Abbildung \* ARABIC </w:instrText>
      </w:r>
      <w:r>
        <w:fldChar w:fldCharType="separate"/>
      </w:r>
      <w:r w:rsidR="00616002">
        <w:rPr>
          <w:noProof/>
        </w:rPr>
        <w:t>50</w:t>
      </w:r>
      <w:r>
        <w:fldChar w:fldCharType="end"/>
      </w:r>
      <w:bookmarkEnd w:id="154"/>
      <w:r>
        <w:rPr>
          <w:noProof/>
        </w:rPr>
        <w:t>: Streudiagramm der Leuchtdichtewerte und  Messwerte der HSLU</w:t>
      </w:r>
      <w:r w:rsidR="00E95308">
        <w:t xml:space="preserve"> für den 23.11.2017.</w:t>
      </w:r>
    </w:p>
    <w:p w:rsidR="00954C74" w:rsidRPr="00954C74" w:rsidRDefault="00CF5C0B" w:rsidP="00954C74">
      <w:r>
        <w:t>Als N</w:t>
      </w:r>
      <w:r w:rsidR="00890F47">
        <w:t xml:space="preserve">ächstes wird untersucht, wie sich die Leuchtdichte bei unbewölktem Himmel </w:t>
      </w:r>
      <w:r>
        <w:t xml:space="preserve">(clear sky) </w:t>
      </w:r>
      <w:r w:rsidR="00890F47">
        <w:t>verhält</w:t>
      </w:r>
      <w:r>
        <w:t xml:space="preserve">.  </w:t>
      </w:r>
      <w:r w:rsidR="00E51980">
        <w:t>Am</w:t>
      </w:r>
      <w:r>
        <w:t xml:space="preserve"> 1.29.2018 war </w:t>
      </w:r>
      <w:r w:rsidR="00E51980">
        <w:t>der Tag durchgehend unbewölkt.</w:t>
      </w:r>
      <w:r w:rsidR="00890F47">
        <w:t xml:space="preserve"> </w:t>
      </w:r>
      <w:r w:rsidR="003327F9">
        <w:t xml:space="preserve">Die unterschiedlichen Messwerte wurden wieder normalisiert und zusammen dargestellt.  </w:t>
      </w:r>
    </w:p>
    <w:p w:rsidR="00E51980" w:rsidRDefault="00263554" w:rsidP="00E51980">
      <w:pPr>
        <w:keepNext/>
      </w:pPr>
      <w:r>
        <w:rPr>
          <w:noProof/>
        </w:rPr>
        <w:drawing>
          <wp:inline distT="0" distB="0" distL="0" distR="0">
            <wp:extent cx="5400675" cy="1637665"/>
            <wp:effectExtent l="0" t="0" r="9525" b="635"/>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00675" cy="1637665"/>
                    </a:xfrm>
                    <a:prstGeom prst="rect">
                      <a:avLst/>
                    </a:prstGeom>
                    <a:noFill/>
                    <a:ln>
                      <a:noFill/>
                    </a:ln>
                  </pic:spPr>
                </pic:pic>
              </a:graphicData>
            </a:graphic>
          </wp:inline>
        </w:drawing>
      </w:r>
    </w:p>
    <w:p w:rsidR="00C4629C" w:rsidRDefault="00E51980" w:rsidP="00E95308">
      <w:pPr>
        <w:pStyle w:val="Beschriftung"/>
        <w:spacing w:after="240"/>
        <w:jc w:val="center"/>
        <w:rPr>
          <w:noProof/>
        </w:rPr>
      </w:pPr>
      <w:r>
        <w:t xml:space="preserve">Abbildung </w:t>
      </w:r>
      <w:r>
        <w:fldChar w:fldCharType="begin"/>
      </w:r>
      <w:r>
        <w:instrText xml:space="preserve"> SEQ Abbildung \* ARABIC </w:instrText>
      </w:r>
      <w:r>
        <w:fldChar w:fldCharType="separate"/>
      </w:r>
      <w:r w:rsidR="00616002">
        <w:rPr>
          <w:noProof/>
        </w:rPr>
        <w:t>51</w:t>
      </w:r>
      <w:r>
        <w:fldChar w:fldCharType="end"/>
      </w:r>
      <w:r>
        <w:rPr>
          <w:noProof/>
        </w:rPr>
        <w:t>:</w:t>
      </w:r>
      <w:r w:rsidRPr="00D535BC">
        <w:rPr>
          <w:noProof/>
        </w:rPr>
        <w:t>Qualitative Auswertung der Leuchtdichte</w:t>
      </w:r>
      <w:r>
        <w:rPr>
          <w:noProof/>
        </w:rPr>
        <w:t xml:space="preserve"> an einem unbewöktem Tag.</w:t>
      </w:r>
    </w:p>
    <w:p w:rsidR="003327F9" w:rsidRDefault="003327F9" w:rsidP="00986B33">
      <w:r>
        <w:t>Abgesehen von den frühen Morgenstunden und dem späteren Nachmittag, verläuft die Leuchtdichtekurve glatt. Der Verlauf der Leuchtdichtekurve zeigt ein ähnliches Verhalten wie zuvor im Fall eines bewölkten Tages. Die Messkurve der Allmend wird sowohl über- wie auch unterschätzt. Auffallend ist der</w:t>
      </w:r>
      <w:r w:rsidR="0065710C">
        <w:t xml:space="preserve"> Bereich von 12 Uhr bis etwa 14 Uhr, indem die Messkurven der Allmend unterschätzt werden. Eine Analyse der Bilder in dieser Zeitspanne zeigt, dass sich die Sonne sehr nahe am Bildrand bewegt, bedingt durch den tiefen Sonnenstand.</w:t>
      </w:r>
    </w:p>
    <w:p w:rsidR="00A77DD6" w:rsidRDefault="00E95308" w:rsidP="00E95308">
      <w:pPr>
        <w:spacing w:before="0"/>
      </w:pPr>
      <w:r>
        <w:t xml:space="preserve">Das folgende Streudiagramm zeigt einen deutlichen, linearen Zusammenhang zwischen </w:t>
      </w:r>
      <w:r w:rsidR="00EC2DA2">
        <w:t>den beiden Messwerten</w:t>
      </w:r>
      <w:r>
        <w:t xml:space="preserve">.  </w:t>
      </w:r>
      <w:r w:rsidR="00A77DD6">
        <w:t xml:space="preserve"> </w:t>
      </w:r>
    </w:p>
    <w:p w:rsidR="00E95308" w:rsidRDefault="00A77DD6" w:rsidP="00E95308">
      <w:pPr>
        <w:keepNext/>
        <w:spacing w:before="0"/>
        <w:jc w:val="center"/>
      </w:pPr>
      <w:r>
        <w:rPr>
          <w:noProof/>
        </w:rPr>
        <w:drawing>
          <wp:inline distT="0" distB="0" distL="0" distR="0">
            <wp:extent cx="2187553" cy="2039429"/>
            <wp:effectExtent l="0" t="0" r="3810" b="0"/>
            <wp:docPr id="107" name="Grafik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213021" cy="2063173"/>
                    </a:xfrm>
                    <a:prstGeom prst="rect">
                      <a:avLst/>
                    </a:prstGeom>
                    <a:noFill/>
                    <a:ln>
                      <a:noFill/>
                    </a:ln>
                  </pic:spPr>
                </pic:pic>
              </a:graphicData>
            </a:graphic>
          </wp:inline>
        </w:drawing>
      </w:r>
    </w:p>
    <w:p w:rsidR="00A77DD6" w:rsidRDefault="00E95308" w:rsidP="00E95308">
      <w:pPr>
        <w:pStyle w:val="Beschriftung"/>
        <w:spacing w:after="0"/>
        <w:jc w:val="center"/>
      </w:pPr>
      <w:r>
        <w:t xml:space="preserve">Abbildung </w:t>
      </w:r>
      <w:r>
        <w:fldChar w:fldCharType="begin"/>
      </w:r>
      <w:r>
        <w:instrText xml:space="preserve"> SEQ Abbildung \* ARABIC </w:instrText>
      </w:r>
      <w:r>
        <w:fldChar w:fldCharType="separate"/>
      </w:r>
      <w:r w:rsidR="00616002">
        <w:rPr>
          <w:noProof/>
        </w:rPr>
        <w:t>52</w:t>
      </w:r>
      <w:r>
        <w:fldChar w:fldCharType="end"/>
      </w:r>
      <w:r>
        <w:rPr>
          <w:noProof/>
        </w:rPr>
        <w:t>:</w:t>
      </w:r>
      <w:r w:rsidRPr="00C92238">
        <w:rPr>
          <w:noProof/>
        </w:rPr>
        <w:t>Streudiagramm der Leuchtdichtewerte und  Messwerte der HSLU für den 23.11.2017.</w:t>
      </w:r>
    </w:p>
    <w:p w:rsidR="00B85FBB" w:rsidRDefault="00B85FBB" w:rsidP="00952D67">
      <w:r>
        <w:lastRenderedPageBreak/>
        <w:t xml:space="preserve">Die bisherige Auswertung der Daten zeigt, dass die Pyranometermesswerte grundsätzlich unter- oder überschätzt werden aber der Fehler nicht konstant ist. Der Grund dafür liegt vermutlich im diffusen Anteil, der je nach Wolkenbild, stärker oder schwächer reflektiert wird. Die Kamera nimmt die Helligkeitsänderungen auf, im Gegensatz zu einem Pyranometer das zwar die Sonneneinstrahlung </w:t>
      </w:r>
      <w:r w:rsidR="00D12F6E">
        <w:t>[</w:t>
      </w:r>
      <m:oMath>
        <m:r>
          <w:rPr>
            <w:rFonts w:ascii="Cambria Math" w:hAnsi="Cambria Math"/>
          </w:rPr>
          <m:t>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D12F6E">
        <w:t>] misst aber eben nicht die Helligkeit(</w:t>
      </w:r>
      <w:r w:rsidR="0061641B">
        <w:t>-</w:t>
      </w:r>
      <w:r w:rsidR="00D12F6E">
        <w:t>sänderungen).</w:t>
      </w:r>
    </w:p>
    <w:p w:rsidR="00D96A8C" w:rsidRDefault="00482BAF" w:rsidP="00952D67">
      <w:r>
        <w:t>Offenbar reicht der Dynamikbereich nicht aus</w:t>
      </w:r>
      <w:r w:rsidR="00402BFC">
        <w:t>,</w:t>
      </w:r>
      <w:r>
        <w:t xml:space="preserve"> um genügend gut zwischen hellen und </w:t>
      </w:r>
      <w:r w:rsidR="00402BFC">
        <w:t>dunklen</w:t>
      </w:r>
      <w:r>
        <w:t xml:space="preserve"> </w:t>
      </w:r>
      <w:r w:rsidR="00402BFC">
        <w:t>Bereichen</w:t>
      </w:r>
      <w:r>
        <w:t xml:space="preserve"> des Bildes unterscheiden zu kö</w:t>
      </w:r>
      <w:r w:rsidR="00402BFC">
        <w:t>n</w:t>
      </w:r>
      <w:r>
        <w:t>nen.</w:t>
      </w:r>
      <w:r w:rsidR="00402BFC" w:rsidRPr="00402BFC">
        <w:t xml:space="preserve"> </w:t>
      </w:r>
      <w:r w:rsidR="00402BFC">
        <w:t xml:space="preserve">Mittels Matlab wird diese Vermutung untersucht, indem </w:t>
      </w:r>
      <w:r w:rsidR="00342D98">
        <w:t xml:space="preserve">die ungesättigten Bereiche </w:t>
      </w:r>
      <w:r w:rsidR="00402BFC">
        <w:t>zwei</w:t>
      </w:r>
      <w:r w:rsidR="00342D98">
        <w:t>er</w:t>
      </w:r>
      <w:r w:rsidR="00402BFC">
        <w:t xml:space="preserve"> aufeinanderfolgende</w:t>
      </w:r>
      <w:r w:rsidR="00342D98">
        <w:t>r</w:t>
      </w:r>
      <w:r w:rsidR="00402BFC">
        <w:t xml:space="preserve"> Bilder einer Belichtungsreihe miteinander Verglichen werden.</w:t>
      </w:r>
      <w:r w:rsidR="00342D98">
        <w:t xml:space="preserve"> </w:t>
      </w:r>
      <w:r w:rsidR="00402BFC">
        <w:t xml:space="preserve">Man erhält so </w:t>
      </w:r>
      <w:r w:rsidR="00342D98">
        <w:t>die</w:t>
      </w:r>
      <w:r w:rsidR="00F44566">
        <w:t xml:space="preserve"> Verteilung der</w:t>
      </w:r>
      <w:r w:rsidR="00342D98">
        <w:t xml:space="preserve"> Helligkeitsunterschiede zwischen den korrespondierenden Pixeln der beiden Bilder. Diese lassen sich in einem Histogramm darstellen, dass darüber Auskunft gibt, </w:t>
      </w:r>
      <w:r w:rsidR="00F44566">
        <w:t>wie gut helle von dunklen Bereichen in den aufeinanderfolgenden Bilder</w:t>
      </w:r>
      <w:r w:rsidR="00616002">
        <w:t xml:space="preserve">n unterschieden werden können. Die folgende Abbildung zeigt auszugsweise einige der berechneten Histogramme von aufeinanderfolgenden Bildpaaren. </w:t>
      </w:r>
    </w:p>
    <w:p w:rsidR="00616002" w:rsidRDefault="00616002" w:rsidP="00616002">
      <w:pPr>
        <w:keepNext/>
        <w:jc w:val="center"/>
      </w:pPr>
      <w:r>
        <w:rPr>
          <w:noProof/>
        </w:rPr>
        <w:drawing>
          <wp:inline distT="0" distB="0" distL="0" distR="0">
            <wp:extent cx="4543425" cy="2514603"/>
            <wp:effectExtent l="0" t="0" r="0" b="0"/>
            <wp:docPr id="113" name="Grafik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553657" cy="2520266"/>
                    </a:xfrm>
                    <a:prstGeom prst="rect">
                      <a:avLst/>
                    </a:prstGeom>
                    <a:noFill/>
                    <a:ln>
                      <a:noFill/>
                    </a:ln>
                  </pic:spPr>
                </pic:pic>
              </a:graphicData>
            </a:graphic>
          </wp:inline>
        </w:drawing>
      </w:r>
    </w:p>
    <w:p w:rsidR="00D96A8C" w:rsidRDefault="00616002" w:rsidP="00616002">
      <w:pPr>
        <w:pStyle w:val="Beschriftung"/>
        <w:jc w:val="center"/>
      </w:pPr>
      <w:r>
        <w:t xml:space="preserve">Abbildung </w:t>
      </w:r>
      <w:r>
        <w:fldChar w:fldCharType="begin"/>
      </w:r>
      <w:r>
        <w:instrText xml:space="preserve"> SEQ Abbildung \* ARABIC </w:instrText>
      </w:r>
      <w:r>
        <w:fldChar w:fldCharType="separate"/>
      </w:r>
      <w:r>
        <w:rPr>
          <w:noProof/>
        </w:rPr>
        <w:t>53</w:t>
      </w:r>
      <w:r>
        <w:fldChar w:fldCharType="end"/>
      </w:r>
      <w:r>
        <w:t>: Histogramme der Helligkeitsunterschiede in aufeinanderfolgenden Bildpaaren.</w:t>
      </w:r>
    </w:p>
    <w:p w:rsidR="003F0AB3" w:rsidRDefault="003F0AB3" w:rsidP="00952D67">
      <w:r>
        <w:t>Im ersten Histogramm ist gut zu erkennen, dass die Verteilung von dunklen und hellen Bereichen sehr gross ist und deshalb dunkle und helle Bereiche in diesem Bildpaar sehr gut zu unterscheiden sind. Mit aufsteigenden Shutterzeiten</w:t>
      </w:r>
      <w:bookmarkStart w:id="155" w:name="_GoBack"/>
      <w:bookmarkEnd w:id="155"/>
    </w:p>
    <w:p w:rsidR="003541C4" w:rsidRDefault="003541C4" w:rsidP="00952D67"/>
    <w:p w:rsidR="00CA4886" w:rsidRDefault="00CA4886" w:rsidP="00952D67">
      <w:r>
        <w:t>Die vorausgegangene Auswertung der Leuchtdichte lässt vermuten, dass die HDR-Bilder nicht über den benötigten Dynamikbereich verfügen.</w:t>
      </w:r>
    </w:p>
    <w:p w:rsidR="00CA4886" w:rsidRDefault="00CA4886" w:rsidP="00952D67">
      <w:r>
        <w:t xml:space="preserve">Die vorausgegangene Auswertung der Leuchtdichte lässt vermuten, </w:t>
      </w:r>
      <w:r w:rsidR="002006A1">
        <w:t xml:space="preserve">dass </w:t>
      </w:r>
      <w:r>
        <w:t xml:space="preserve">die </w:t>
      </w:r>
      <w:r w:rsidR="00F4104A">
        <w:t>Verteilung der Leuchtdichte in den einzelnen Bilder</w:t>
      </w:r>
      <w:r>
        <w:t>n</w:t>
      </w:r>
      <w:r w:rsidR="00F4104A">
        <w:t xml:space="preserve"> einer </w:t>
      </w:r>
      <w:r>
        <w:t xml:space="preserve">Belichtungsreihe, aus denen das HDR-Bild berechnet wird, nicht über den </w:t>
      </w:r>
      <w:proofErr w:type="gramStart"/>
      <w:r>
        <w:t>benötigten  Eigenschaften</w:t>
      </w:r>
      <w:proofErr w:type="gramEnd"/>
      <w:r>
        <w:t xml:space="preserve"> verfügen. </w:t>
      </w:r>
    </w:p>
    <w:p w:rsidR="00FA6605" w:rsidRDefault="00FA6605" w:rsidP="00952D67">
      <w:r>
        <w:t xml:space="preserve">Auswertung der </w:t>
      </w:r>
      <w:proofErr w:type="gramStart"/>
      <w:r>
        <w:t>Belichtungsreihen :</w:t>
      </w:r>
      <w:proofErr w:type="gramEnd"/>
      <w:r>
        <w:t xml:space="preserve"> </w:t>
      </w:r>
    </w:p>
    <w:p w:rsidR="00FA6605" w:rsidRDefault="00FA6605" w:rsidP="00E9717E">
      <w:pPr>
        <w:pStyle w:val="Listenabsatz"/>
        <w:numPr>
          <w:ilvl w:val="0"/>
          <w:numId w:val="13"/>
        </w:numPr>
      </w:pPr>
      <w:r>
        <w:t>Die 10</w:t>
      </w:r>
      <w:proofErr w:type="gramStart"/>
      <w:r>
        <w:t>er  Serie</w:t>
      </w:r>
      <w:proofErr w:type="gramEnd"/>
      <w:r>
        <w:t xml:space="preserve"> : dort stimmen die Shutterzeiten nicht mit den Exposurezeiten überein dass leigt an der MAL die offenbar intern eine andere Einstellung vornimmt als durch die Programmierung gewünscht. Dadurch sind die Shutterzeiten </w:t>
      </w:r>
    </w:p>
    <w:p w:rsidR="00CA4886" w:rsidRPr="00DE6D87" w:rsidRDefault="00CA4886" w:rsidP="00CA4886">
      <w:pPr>
        <w:spacing w:before="0" w:line="240" w:lineRule="auto"/>
        <w:jc w:val="left"/>
      </w:pPr>
      <w:r>
        <w:t>2)</w:t>
      </w:r>
      <w:r w:rsidRPr="00CA4886">
        <w:t xml:space="preserve"> </w:t>
      </w:r>
      <w:r w:rsidRPr="00DE6D87">
        <w:t>ider ist nicht exakt nachvollziehbar, welche Veränderungen die Kamerahardware an den Rohbildern vornimmt. (Die Verarbeitungsschritte sind </w:t>
      </w:r>
    </w:p>
    <w:p w:rsidR="00CA4886" w:rsidRPr="00CA4886" w:rsidRDefault="00CA4886" w:rsidP="00CA4886">
      <w:pPr>
        <w:spacing w:before="0" w:line="240" w:lineRule="auto"/>
        <w:jc w:val="left"/>
      </w:pPr>
      <w:r w:rsidRPr="00CA4886">
        <w:t>       unbekannt.) Es hat sich gezeigt, dass eine Verdopplung der Shutter-Zeit, nicht wie erwartet ein doppelt so helles Bild erzeugt,    </w:t>
      </w:r>
    </w:p>
    <w:p w:rsidR="00CA4886" w:rsidRPr="00CA4886" w:rsidRDefault="00CA4886" w:rsidP="00CA4886">
      <w:pPr>
        <w:spacing w:before="0" w:line="240" w:lineRule="auto"/>
        <w:jc w:val="left"/>
      </w:pPr>
      <w:r w:rsidRPr="00CA4886">
        <w:lastRenderedPageBreak/>
        <w:t>       wie eigentlich zu erwarten wäre. Die Kamera scheint mit dem Verändern der Shutter-Zeit auch weitere Parameter zu verändern. Wie dieser </w:t>
      </w:r>
    </w:p>
    <w:p w:rsidR="00CA4886" w:rsidRPr="00CA4886" w:rsidRDefault="00CA4886" w:rsidP="00CA4886">
      <w:pPr>
        <w:spacing w:before="0" w:line="240" w:lineRule="auto"/>
        <w:jc w:val="left"/>
      </w:pPr>
      <w:r w:rsidRPr="00CA4886">
        <w:t>       Zusammenhang genau ist, konnte nicht ermittelt werden.</w:t>
      </w:r>
    </w:p>
    <w:p w:rsidR="00CA4886" w:rsidRDefault="00CA4886" w:rsidP="00CA4886"/>
    <w:p w:rsidR="00FA6605" w:rsidRDefault="00FA6605" w:rsidP="00952D67"/>
    <w:p w:rsidR="00952D67" w:rsidRPr="00952D67" w:rsidRDefault="00FA6605" w:rsidP="00952D67">
      <w:r>
        <w:t xml:space="preserve">Es bestünde die Möglichkeit mit der tiefsten belichtung tu arbeiten und aus den Aufnahmen den Direkten Anteil zu bestimmen doch dort ist das Problem dass mittels Bildverarbetung nicht bestimmt werden kann wie </w:t>
      </w:r>
      <w:proofErr w:type="gramStart"/>
      <w:r>
        <w:t>gross  die</w:t>
      </w:r>
      <w:proofErr w:type="gramEnd"/>
      <w:r>
        <w:t xml:space="preserve"> tatsächliche Sonnenscheibe im bild ist womit auch nicht klar zwischen direktem und diffusem Anteil unterschieden werden kann</w:t>
      </w:r>
    </w:p>
    <w:p w:rsidR="006219C2" w:rsidRDefault="006219C2" w:rsidP="006219C2">
      <w:pPr>
        <w:pStyle w:val="berschrift1"/>
      </w:pPr>
      <w:bookmarkStart w:id="156" w:name="_Toc536049212"/>
      <w:r w:rsidRPr="006219C2">
        <w:lastRenderedPageBreak/>
        <w:t xml:space="preserve">Schlussfolgerungen </w:t>
      </w:r>
      <w:r w:rsidR="00431CF7">
        <w:t>und Ausblick</w:t>
      </w:r>
      <w:bookmarkEnd w:id="156"/>
    </w:p>
    <w:p w:rsidR="004904DB" w:rsidRDefault="004904DB" w:rsidP="006219C2">
      <w:pPr>
        <w:rPr>
          <w:color w:val="FF0000"/>
        </w:rPr>
      </w:pPr>
      <w:bookmarkStart w:id="157" w:name="_Hlk532829874"/>
    </w:p>
    <w:p w:rsidR="004904DB" w:rsidRDefault="004904DB" w:rsidP="004904DB">
      <w:pPr>
        <w:rPr>
          <w:lang w:val="de-CH"/>
        </w:rPr>
      </w:pPr>
      <w:r>
        <w:rPr>
          <w:lang w:val="de-CH"/>
        </w:rPr>
        <w:t xml:space="preserve">An Tagen mit optisch dichten Cumulus Wolken und klarem Himmel als Hintergrund, gelingt die Detektion recht gut. Doch an anderen </w:t>
      </w:r>
      <w:proofErr w:type="gramStart"/>
      <w:r>
        <w:rPr>
          <w:lang w:val="de-CH"/>
        </w:rPr>
        <w:t>Tagen</w:t>
      </w:r>
      <w:proofErr w:type="gramEnd"/>
      <w:r>
        <w:rPr>
          <w:lang w:val="de-CH"/>
        </w:rPr>
        <w:t xml:space="preserve"> wenn mehrere Schichten auf unterschiedlichen Höhen in verschieden Richtungen sich Bewegen dann wird die Detektion im hohem Masse erschwert.  Es muss deshalb ein Adaptives Thresholding verfahren eingesetzt we</w:t>
      </w:r>
      <w:r w:rsidR="001D1A31">
        <w:rPr>
          <w:lang w:val="de-CH"/>
        </w:rPr>
        <w:t xml:space="preserve">rdenoder eine Wolken-Biblipthe. </w:t>
      </w:r>
    </w:p>
    <w:p w:rsidR="00061C73" w:rsidRDefault="00061C73" w:rsidP="004904DB">
      <w:pPr>
        <w:rPr>
          <w:lang w:val="de-CH"/>
        </w:rPr>
      </w:pPr>
      <w:r>
        <w:rPr>
          <w:lang w:val="de-CH"/>
        </w:rPr>
        <w:t>Für das angestrebte Verfahren hätten die Linseneigenschaften gekannt werden müssen.</w:t>
      </w:r>
    </w:p>
    <w:p w:rsidR="00061C73" w:rsidRDefault="00061C73" w:rsidP="006219C2">
      <w:pPr>
        <w:rPr>
          <w:color w:val="FF0000"/>
          <w:lang w:val="de-CH"/>
        </w:rPr>
      </w:pPr>
      <w:r>
        <w:rPr>
          <w:color w:val="FF0000"/>
          <w:lang w:val="de-CH"/>
        </w:rPr>
        <w:t>DEv zur auswertung der cropped images: S129</w:t>
      </w:r>
    </w:p>
    <w:p w:rsidR="00061C73" w:rsidRDefault="00061C73" w:rsidP="006219C2">
      <w:pPr>
        <w:rPr>
          <w:color w:val="FF0000"/>
          <w:lang w:val="de-CH"/>
        </w:rPr>
      </w:pPr>
      <w:r>
        <w:rPr>
          <w:color w:val="FF0000"/>
          <w:lang w:val="de-CH"/>
        </w:rPr>
        <w:t>Dort zu JP vs. Raw, dass die compression zu JPG mit nicht linearitäten verbunden ist und deshlab das endgültige Moidel auch nicht mehr linear ist.</w:t>
      </w:r>
    </w:p>
    <w:p w:rsidR="00061C73" w:rsidRDefault="00061C73" w:rsidP="006219C2">
      <w:pPr>
        <w:rPr>
          <w:color w:val="FF0000"/>
          <w:lang w:val="de-CH"/>
        </w:rPr>
      </w:pPr>
      <w:r>
        <w:rPr>
          <w:color w:val="FF0000"/>
          <w:lang w:val="de-CH"/>
        </w:rPr>
        <w:t>Verwendung von RAW mag zwar methodisch der richtige weg sein bedeutet aber sehr grosse Datenmengen, die für ein Raspberry pi ungeeignet sind.</w:t>
      </w:r>
    </w:p>
    <w:p w:rsidR="00061C73" w:rsidRPr="004904DB" w:rsidRDefault="00061C73" w:rsidP="006219C2">
      <w:pPr>
        <w:rPr>
          <w:color w:val="FF0000"/>
          <w:lang w:val="de-CH"/>
        </w:rPr>
      </w:pPr>
      <w:r>
        <w:rPr>
          <w:color w:val="FF0000"/>
          <w:lang w:val="de-CH"/>
        </w:rPr>
        <w:t>Dagegen sind die Hardwareleistungen des Raspberry pi’s recht beeindruckend:</w:t>
      </w:r>
    </w:p>
    <w:p w:rsidR="004904DB" w:rsidRDefault="004904DB" w:rsidP="006219C2">
      <w:pPr>
        <w:rPr>
          <w:color w:val="FF0000"/>
        </w:rPr>
      </w:pPr>
    </w:p>
    <w:p w:rsidR="006219C2" w:rsidRPr="00496DF8" w:rsidRDefault="006219C2" w:rsidP="006219C2">
      <w:pPr>
        <w:rPr>
          <w:color w:val="FF0000"/>
        </w:rPr>
      </w:pPr>
      <w:r w:rsidRPr="00496DF8">
        <w:rPr>
          <w:color w:val="FF0000"/>
        </w:rP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496DF8" w:rsidRDefault="006219C2" w:rsidP="006219C2">
      <w:pPr>
        <w:rPr>
          <w:color w:val="FF0000"/>
        </w:rPr>
      </w:pPr>
      <w:r w:rsidRPr="00496DF8">
        <w:rPr>
          <w:color w:val="FF0000"/>
        </w:rP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r w:rsidR="00496DF8" w:rsidRPr="00496DF8">
        <w:rPr>
          <w:color w:val="FF0000"/>
        </w:rPr>
        <w:t>hilfreich,</w:t>
      </w:r>
      <w:r w:rsidRPr="00496DF8">
        <w:rPr>
          <w:color w:val="FF0000"/>
        </w:rPr>
        <w:t xml:space="preserve"> wenn man wüsste wann die nächste Wolke über die Solaranlage hinwegzieh</w:t>
      </w:r>
      <w:r w:rsidR="00496DF8" w:rsidRPr="00496DF8">
        <w:rPr>
          <w:color w:val="FF0000"/>
        </w:rPr>
        <w:t>t</w:t>
      </w:r>
      <w:r w:rsidRPr="00496DF8">
        <w:rPr>
          <w:color w:val="FF0000"/>
        </w:rPr>
        <w:t xml:space="preserve"> respektive </w:t>
      </w:r>
      <w:r w:rsidR="00496DF8" w:rsidRPr="00496DF8">
        <w:rPr>
          <w:color w:val="FF0000"/>
        </w:rPr>
        <w:t>wie</w:t>
      </w:r>
      <w:r w:rsidRPr="00496DF8">
        <w:rPr>
          <w:color w:val="FF0000"/>
        </w:rPr>
        <w:t xml:space="preserve"> l</w:t>
      </w:r>
      <w:r w:rsidR="008D04FC" w:rsidRPr="00496DF8">
        <w:rPr>
          <w:color w:val="FF0000"/>
        </w:rPr>
        <w:t>a</w:t>
      </w:r>
      <w:r w:rsidRPr="00496DF8">
        <w:rPr>
          <w:color w:val="FF0000"/>
        </w:rPr>
        <w:t>nge es dauert bis das nächste Ram</w:t>
      </w:r>
      <w:r w:rsidR="008D04FC" w:rsidRPr="00496DF8">
        <w:rPr>
          <w:color w:val="FF0000"/>
        </w:rPr>
        <w:t>p-</w:t>
      </w:r>
      <w:r w:rsidRPr="00496DF8">
        <w:rPr>
          <w:color w:val="FF0000"/>
        </w:rPr>
        <w:t>event ansteht.</w:t>
      </w:r>
    </w:p>
    <w:p w:rsidR="00531FEB" w:rsidRDefault="00A60D3A" w:rsidP="00A60D3A">
      <w:pPr>
        <w:jc w:val="left"/>
      </w:pPr>
      <w:r w:rsidRPr="00496DF8">
        <w:rPr>
          <w:color w:val="FF0000"/>
        </w:rPr>
        <w:t xml:space="preserve">In diesem Paper wird auf die Qualität der HDR Bilder </w:t>
      </w:r>
      <w:r w:rsidR="00496DF8" w:rsidRPr="00496DF8">
        <w:rPr>
          <w:color w:val="FF0000"/>
        </w:rPr>
        <w:t>eingegangen</w:t>
      </w:r>
      <w:r w:rsidRPr="00496DF8">
        <w:rPr>
          <w:color w:val="FF0000"/>
        </w:rPr>
        <w:t>. Die Probleme sind ähnlich wie bei meiner Low-Coast version, au</w:t>
      </w:r>
      <w:r w:rsidR="00496DF8" w:rsidRPr="00496DF8">
        <w:rPr>
          <w:color w:val="FF0000"/>
        </w:rPr>
        <w:t>ch sie verwenden eine Low-Cost V</w:t>
      </w:r>
      <w:r w:rsidRPr="00496DF8">
        <w:rPr>
          <w:color w:val="FF0000"/>
        </w:rPr>
        <w:t>ersion:</w:t>
      </w:r>
      <w:r>
        <w:br/>
      </w:r>
      <w:r w:rsidRPr="00BC53B2">
        <w:rPr>
          <w:color w:val="0070C0"/>
          <w:u w:val="single"/>
        </w:rPr>
        <w:t>C:\Users\ati\Desktop\MSE\MSE_Thesis\Theorie\allgemein sky imaging\Machine-learning-based forecasting of distributed solar energy production.pdf</w:t>
      </w:r>
    </w:p>
    <w:p w:rsidR="00531FEB" w:rsidRPr="0053043F" w:rsidRDefault="00531FEB" w:rsidP="006219C2"/>
    <w:p w:rsidR="00284FA6" w:rsidRDefault="00284FA6">
      <w:pPr>
        <w:pStyle w:val="berschrift1"/>
        <w:numPr>
          <w:ilvl w:val="0"/>
          <w:numId w:val="0"/>
        </w:numPr>
      </w:pPr>
      <w:bookmarkStart w:id="158" w:name="_Ref491742270"/>
      <w:bookmarkStart w:id="159" w:name="_Ref491742277"/>
      <w:bookmarkStart w:id="160" w:name="_Toc536049213"/>
      <w:bookmarkEnd w:id="157"/>
      <w:r>
        <w:lastRenderedPageBreak/>
        <w:t>Anhang A:</w:t>
      </w:r>
      <w:bookmarkEnd w:id="160"/>
      <w:r>
        <w:t xml:space="preserve"> </w:t>
      </w:r>
      <w:bookmarkEnd w:id="158"/>
      <w:bookmarkEnd w:id="159"/>
    </w:p>
    <w:p w:rsidR="00284FA6" w:rsidRDefault="00284FA6">
      <w:r>
        <w:t>Die nachfolgenden Gliederungen stellen lediglich Vorschläge dar, die stets am konkreten Fall überprüft und in der Regel angepasst werden müssen.</w:t>
      </w:r>
    </w:p>
    <w:p w:rsidR="00934D4A" w:rsidRPr="00934D4A" w:rsidRDefault="00934D4A">
      <w:pPr>
        <w:rPr>
          <w:color w:val="FF0000"/>
        </w:rPr>
      </w:pPr>
      <w:r w:rsidRPr="00934D4A">
        <w:rPr>
          <w:color w:val="FF0000"/>
        </w:rPr>
        <w:t>Hier das Klassendiagramm der Software postprocess4.py einfügen</w:t>
      </w:r>
    </w:p>
    <w:p w:rsidR="00284FA6" w:rsidRDefault="00284FA6">
      <w:pPr>
        <w:pStyle w:val="berschrift2"/>
        <w:numPr>
          <w:ilvl w:val="0"/>
          <w:numId w:val="0"/>
        </w:numPr>
      </w:pPr>
      <w:bookmarkStart w:id="161" w:name="_Toc536049214"/>
      <w:r>
        <w:t>A.1 Literaturarbeiten</w:t>
      </w:r>
      <w:bookmarkEnd w:id="161"/>
    </w:p>
    <w:p w:rsidR="00284FA6" w:rsidRDefault="00284FA6">
      <w:pPr>
        <w:pStyle w:val="berschrift2"/>
        <w:numPr>
          <w:ilvl w:val="0"/>
          <w:numId w:val="0"/>
        </w:numPr>
      </w:pPr>
      <w:bookmarkStart w:id="162" w:name="_Toc536049215"/>
      <w:r>
        <w:t>A.2 Systementwicklungen</w:t>
      </w:r>
      <w:bookmarkEnd w:id="162"/>
    </w:p>
    <w:p w:rsidR="00284FA6" w:rsidRDefault="00284FA6">
      <w:pPr>
        <w:pStyle w:val="berschrift1"/>
        <w:numPr>
          <w:ilvl w:val="0"/>
          <w:numId w:val="0"/>
        </w:numPr>
      </w:pPr>
      <w:bookmarkStart w:id="163" w:name="_Toc536049216"/>
      <w:r>
        <w:lastRenderedPageBreak/>
        <w:t>Anhang B:</w:t>
      </w:r>
      <w:bookmarkEnd w:id="163"/>
      <w:r>
        <w:t xml:space="preserve"> </w:t>
      </w:r>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berschrift1"/>
        <w:numPr>
          <w:ilvl w:val="0"/>
          <w:numId w:val="0"/>
        </w:numPr>
      </w:pPr>
      <w:bookmarkStart w:id="164" w:name="_Ref492657968"/>
      <w:bookmarkStart w:id="165" w:name="_Toc536049217"/>
      <w:r>
        <w:lastRenderedPageBreak/>
        <w:t>Glossar</w:t>
      </w:r>
      <w:bookmarkEnd w:id="164"/>
      <w:bookmarkEnd w:id="165"/>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66" w:name="_Toc536049218"/>
      <w:r w:rsidRPr="000B6D1F">
        <w:rPr>
          <w:lang w:val="en-US"/>
        </w:rPr>
        <w:lastRenderedPageBreak/>
        <w:t>Quellen</w:t>
      </w:r>
      <w:r w:rsidR="00284FA6" w:rsidRPr="000B6D1F">
        <w:rPr>
          <w:lang w:val="en-US"/>
        </w:rPr>
        <w:t>verzeichnis</w:t>
      </w:r>
      <w:bookmarkEnd w:id="166"/>
    </w:p>
    <w:p w:rsidR="001F200C" w:rsidRPr="001F200C" w:rsidRDefault="0079225D" w:rsidP="001F200C">
      <w:pPr>
        <w:pStyle w:val="Literaturverzeichnis"/>
        <w:rPr>
          <w:lang w:val="en-US"/>
        </w:rPr>
      </w:pPr>
      <w:r>
        <w:fldChar w:fldCharType="begin"/>
      </w:r>
      <w:r w:rsidR="00FC204B">
        <w:rPr>
          <w:lang w:val="en-US"/>
        </w:rPr>
        <w:instrText xml:space="preserve"> ADDIN ZOTERO_BIBL {"custom":[]} CSL_BIBLIOGRAPHY </w:instrText>
      </w:r>
      <w:r>
        <w:fldChar w:fldCharType="separate"/>
      </w:r>
      <w:r w:rsidR="001F200C" w:rsidRPr="001F200C">
        <w:rPr>
          <w:lang w:val="en-US"/>
        </w:rPr>
        <w:t>[1]</w:t>
      </w:r>
      <w:r w:rsidR="001F200C" w:rsidRPr="001F200C">
        <w:rPr>
          <w:lang w:val="en-US"/>
        </w:rPr>
        <w:tab/>
        <w:t xml:space="preserve">D. Matuszko, „Influence of the extent and genera of cloud cover on solar radiation </w:t>
      </w:r>
      <w:proofErr w:type="gramStart"/>
      <w:r w:rsidR="001F200C" w:rsidRPr="001F200C">
        <w:rPr>
          <w:lang w:val="en-US"/>
        </w:rPr>
        <w:t>intensity“</w:t>
      </w:r>
      <w:proofErr w:type="gramEnd"/>
      <w:r w:rsidR="001F200C" w:rsidRPr="001F200C">
        <w:rPr>
          <w:lang w:val="en-US"/>
        </w:rPr>
        <w:t xml:space="preserve">, </w:t>
      </w:r>
      <w:r w:rsidR="001F200C" w:rsidRPr="001F200C">
        <w:rPr>
          <w:i/>
          <w:iCs/>
          <w:lang w:val="en-US"/>
        </w:rPr>
        <w:t>Int. J. Climatol.</w:t>
      </w:r>
      <w:r w:rsidR="001F200C" w:rsidRPr="001F200C">
        <w:rPr>
          <w:lang w:val="en-US"/>
        </w:rPr>
        <w:t>, Bd. 32, Nr. 15, S. 2403–2414, 2012.</w:t>
      </w:r>
    </w:p>
    <w:p w:rsidR="001F200C" w:rsidRPr="001F200C" w:rsidRDefault="001F200C" w:rsidP="001F200C">
      <w:pPr>
        <w:pStyle w:val="Literaturverzeichnis"/>
        <w:rPr>
          <w:lang w:val="en-US"/>
        </w:rPr>
      </w:pPr>
      <w:r w:rsidRPr="001F200C">
        <w:rPr>
          <w:lang w:val="en-US"/>
        </w:rPr>
        <w:t>[2]</w:t>
      </w:r>
      <w:r w:rsidRPr="001F200C">
        <w:rPr>
          <w:lang w:val="en-US"/>
        </w:rPr>
        <w:tab/>
        <w:t xml:space="preserve">University of Illinois, „Cloud Types: common cloud </w:t>
      </w:r>
      <w:proofErr w:type="gramStart"/>
      <w:r w:rsidRPr="001F200C">
        <w:rPr>
          <w:lang w:val="en-US"/>
        </w:rPr>
        <w:t>classifications“</w:t>
      </w:r>
      <w:proofErr w:type="gramEnd"/>
      <w:r w:rsidRPr="001F200C">
        <w:rPr>
          <w:lang w:val="en-US"/>
        </w:rPr>
        <w:t>. [Online]. Verfügbar unter: http://ww2010.atmos.uiuc.edu/(Gh)/guides/mtr/cld/cldtyp/home.rxml. [Zugegriffen: 27-Dez-2018].</w:t>
      </w:r>
    </w:p>
    <w:p w:rsidR="001F200C" w:rsidRPr="001F200C" w:rsidRDefault="001F200C" w:rsidP="001F200C">
      <w:pPr>
        <w:pStyle w:val="Literaturverzeichnis"/>
        <w:rPr>
          <w:lang w:val="en-US"/>
        </w:rPr>
      </w:pPr>
      <w:r w:rsidRPr="001F200C">
        <w:t>[3]</w:t>
      </w:r>
      <w:r w:rsidRPr="001F200C">
        <w:tab/>
        <w:t xml:space="preserve">„Wolken“. [Online]. Verfügbar unter: https://de.wikipedia.org/wiki/Wolke. </w:t>
      </w:r>
      <w:r w:rsidRPr="001F200C">
        <w:rPr>
          <w:lang w:val="en-US"/>
        </w:rPr>
        <w:t>[Zugegriffen: 27-Dez-2018].</w:t>
      </w:r>
    </w:p>
    <w:p w:rsidR="001F200C" w:rsidRPr="001F200C" w:rsidRDefault="001F200C" w:rsidP="001F200C">
      <w:pPr>
        <w:pStyle w:val="Literaturverzeichnis"/>
        <w:rPr>
          <w:lang w:val="en-US"/>
        </w:rPr>
      </w:pPr>
      <w:r w:rsidRPr="001F200C">
        <w:rPr>
          <w:lang w:val="en-US"/>
        </w:rPr>
        <w:t>[4]</w:t>
      </w:r>
      <w:r w:rsidRPr="001F200C">
        <w:rPr>
          <w:lang w:val="en-US"/>
        </w:rPr>
        <w:tab/>
        <w:t xml:space="preserve">J. Remund, C. Calhau, L. Perret, und D. Marcel, </w:t>
      </w:r>
      <w:r w:rsidRPr="001F200C">
        <w:rPr>
          <w:i/>
          <w:iCs/>
          <w:lang w:val="en-US"/>
        </w:rPr>
        <w:t>Characterization of the spatio-temporal variations and ramp rates of solar radiation and PV</w:t>
      </w:r>
      <w:r w:rsidRPr="001F200C">
        <w:rPr>
          <w:lang w:val="en-US"/>
        </w:rPr>
        <w:t>. 2015.</w:t>
      </w:r>
    </w:p>
    <w:p w:rsidR="001F200C" w:rsidRPr="001F200C" w:rsidRDefault="001F200C" w:rsidP="001F200C">
      <w:pPr>
        <w:pStyle w:val="Literaturverzeichnis"/>
        <w:rPr>
          <w:lang w:val="en-US"/>
        </w:rPr>
      </w:pPr>
      <w:r w:rsidRPr="001F200C">
        <w:rPr>
          <w:lang w:val="en-US"/>
        </w:rPr>
        <w:t>[5]</w:t>
      </w:r>
      <w:r w:rsidRPr="001F200C">
        <w:rPr>
          <w:lang w:val="en-US"/>
        </w:rPr>
        <w:tab/>
        <w:t>„</w:t>
      </w:r>
      <w:proofErr w:type="gramStart"/>
      <w:r w:rsidRPr="001F200C">
        <w:rPr>
          <w:lang w:val="en-US"/>
        </w:rPr>
        <w:t>http://www.entsoe.eu/fileadmin/user_upload/_library/publications/entsoe/Operation_Handbook/Policy_1_final.pdf“</w:t>
      </w:r>
      <w:proofErr w:type="gramEnd"/>
      <w:r w:rsidRPr="001F200C">
        <w:rPr>
          <w:lang w:val="en-US"/>
        </w:rPr>
        <w:t>. .</w:t>
      </w:r>
    </w:p>
    <w:p w:rsidR="001F200C" w:rsidRPr="001F200C" w:rsidRDefault="001F200C" w:rsidP="001F200C">
      <w:pPr>
        <w:pStyle w:val="Literaturverzeichnis"/>
        <w:rPr>
          <w:lang w:val="en-US"/>
        </w:rPr>
      </w:pPr>
      <w:r w:rsidRPr="001F200C">
        <w:rPr>
          <w:lang w:val="en-US"/>
        </w:rPr>
        <w:t>[6]</w:t>
      </w:r>
      <w:r w:rsidRPr="001F200C">
        <w:rPr>
          <w:lang w:val="en-US"/>
        </w:rPr>
        <w:tab/>
        <w:t xml:space="preserve">T. McCandless, „Artificial Intelligence Techniques for Short-range Solar Irradiance </w:t>
      </w:r>
      <w:proofErr w:type="gramStart"/>
      <w:r w:rsidRPr="001F200C">
        <w:rPr>
          <w:lang w:val="en-US"/>
        </w:rPr>
        <w:t>Prediction“</w:t>
      </w:r>
      <w:proofErr w:type="gramEnd"/>
      <w:r w:rsidRPr="001F200C">
        <w:rPr>
          <w:lang w:val="en-US"/>
        </w:rPr>
        <w:t>, Aug. 2015.</w:t>
      </w:r>
    </w:p>
    <w:p w:rsidR="001F200C" w:rsidRPr="001F200C" w:rsidRDefault="001F200C" w:rsidP="001F200C">
      <w:pPr>
        <w:pStyle w:val="Literaturverzeichnis"/>
        <w:rPr>
          <w:lang w:val="en-US"/>
        </w:rPr>
      </w:pPr>
      <w:r w:rsidRPr="001F200C">
        <w:rPr>
          <w:lang w:val="en-US"/>
        </w:rPr>
        <w:t>[7]</w:t>
      </w:r>
      <w:r w:rsidRPr="001F200C">
        <w:rPr>
          <w:lang w:val="en-US"/>
        </w:rPr>
        <w:tab/>
        <w:t xml:space="preserve">A. Woyte, R. Belmans, und J. Nijs, „Power flow fluctuations in distribution grids with high PV </w:t>
      </w:r>
      <w:proofErr w:type="gramStart"/>
      <w:r w:rsidRPr="001F200C">
        <w:rPr>
          <w:lang w:val="en-US"/>
        </w:rPr>
        <w:t>penetration“</w:t>
      </w:r>
      <w:proofErr w:type="gramEnd"/>
      <w:r w:rsidRPr="001F200C">
        <w:rPr>
          <w:lang w:val="en-US"/>
        </w:rPr>
        <w:t xml:space="preserve">, in </w:t>
      </w:r>
      <w:r w:rsidRPr="001F200C">
        <w:rPr>
          <w:i/>
          <w:iCs/>
          <w:lang w:val="en-US"/>
        </w:rPr>
        <w:t>Proceedings of Seventeeth European Photovoltaic Solar Energy Conference</w:t>
      </w:r>
      <w:r w:rsidRPr="001F200C">
        <w:rPr>
          <w:lang w:val="en-US"/>
        </w:rPr>
        <w:t>, 20010101, S. 2414–2417.</w:t>
      </w:r>
    </w:p>
    <w:p w:rsidR="001F200C" w:rsidRPr="001F200C" w:rsidRDefault="001F200C" w:rsidP="001F200C">
      <w:pPr>
        <w:pStyle w:val="Literaturverzeichnis"/>
      </w:pPr>
      <w:r w:rsidRPr="001F200C">
        <w:t>[8]</w:t>
      </w:r>
      <w:r w:rsidRPr="001F200C">
        <w:tab/>
        <w:t xml:space="preserve">F. Vignola, J. Michalsky, T. Stoffel, und A. Ghassemi, </w:t>
      </w:r>
      <w:r w:rsidRPr="001F200C">
        <w:rPr>
          <w:i/>
          <w:iCs/>
        </w:rPr>
        <w:t>Solar and infrared radiation measurements</w:t>
      </w:r>
      <w:r w:rsidRPr="001F200C">
        <w:t>. 2017.</w:t>
      </w:r>
    </w:p>
    <w:p w:rsidR="001F200C" w:rsidRPr="001F200C" w:rsidRDefault="001F200C" w:rsidP="001F200C">
      <w:pPr>
        <w:pStyle w:val="Literaturverzeichnis"/>
      </w:pPr>
      <w:r w:rsidRPr="001F200C">
        <w:t>[9]</w:t>
      </w:r>
      <w:r w:rsidRPr="001F200C">
        <w:tab/>
        <w:t xml:space="preserve">„Sonnenstrahlung“, </w:t>
      </w:r>
      <w:r w:rsidRPr="001F200C">
        <w:rPr>
          <w:i/>
          <w:iCs/>
        </w:rPr>
        <w:t>Wikipedia</w:t>
      </w:r>
      <w:r w:rsidRPr="001F200C">
        <w:t>, 25-Aug-2018. [Online]. Verfügbar unter: https://de.wikipedia.org/wiki/Sonnenstrahlung#/media/File:Sonne_Strahlungsintensitaet.svg. [Zugegriffen: 08-Dez-2018].</w:t>
      </w:r>
    </w:p>
    <w:p w:rsidR="001F200C" w:rsidRPr="001F200C" w:rsidRDefault="001F200C" w:rsidP="001F200C">
      <w:pPr>
        <w:pStyle w:val="Literaturverzeichnis"/>
      </w:pPr>
      <w:r w:rsidRPr="001F200C">
        <w:t>[10]</w:t>
      </w:r>
      <w:r w:rsidRPr="001F200C">
        <w:tab/>
        <w:t xml:space="preserve">V. Quaschning, </w:t>
      </w:r>
      <w:r w:rsidRPr="001F200C">
        <w:rPr>
          <w:i/>
          <w:iCs/>
        </w:rPr>
        <w:t>Regenerative Energiesysteme: Technologie - Berechnung - Simulation</w:t>
      </w:r>
      <w:r w:rsidRPr="001F200C">
        <w:t>, 9., aktualisierte und erweiterte Auflage. München: Hanser, 2015.</w:t>
      </w:r>
    </w:p>
    <w:p w:rsidR="001F200C" w:rsidRPr="001F200C" w:rsidRDefault="001F200C" w:rsidP="001F200C">
      <w:pPr>
        <w:pStyle w:val="Literaturverzeichnis"/>
        <w:rPr>
          <w:lang w:val="en-US"/>
        </w:rPr>
      </w:pPr>
      <w:r w:rsidRPr="001F200C">
        <w:t>[11]</w:t>
      </w:r>
      <w:r w:rsidRPr="001F200C">
        <w:tab/>
        <w:t xml:space="preserve">V. Wesselak, T. Schabbach, J. Fischer, und T. Link, </w:t>
      </w:r>
      <w:r w:rsidRPr="001F200C">
        <w:rPr>
          <w:i/>
          <w:iCs/>
        </w:rPr>
        <w:t>Handbuch Regenerative Energietechnik</w:t>
      </w:r>
      <w:r w:rsidRPr="001F200C">
        <w:t xml:space="preserve">, 3. </w:t>
      </w:r>
      <w:r w:rsidRPr="001F200C">
        <w:rPr>
          <w:lang w:val="en-US"/>
        </w:rPr>
        <w:t>Auflage. Berlin: Springer Vieweg, 2017.</w:t>
      </w:r>
    </w:p>
    <w:p w:rsidR="001F200C" w:rsidRPr="001F200C" w:rsidRDefault="001F200C" w:rsidP="001F200C">
      <w:pPr>
        <w:pStyle w:val="Literaturverzeichnis"/>
        <w:rPr>
          <w:lang w:val="en-US"/>
        </w:rPr>
      </w:pPr>
      <w:r w:rsidRPr="001F200C">
        <w:rPr>
          <w:lang w:val="en-US"/>
        </w:rPr>
        <w:t>[12]</w:t>
      </w:r>
      <w:r w:rsidRPr="001F200C">
        <w:rPr>
          <w:lang w:val="en-US"/>
        </w:rPr>
        <w:tab/>
      </w:r>
      <w:proofErr w:type="gramStart"/>
      <w:r w:rsidRPr="001F200C">
        <w:rPr>
          <w:lang w:val="en-US"/>
        </w:rPr>
        <w:t>„(</w:t>
      </w:r>
      <w:proofErr w:type="gramEnd"/>
      <w:r w:rsidRPr="001F200C">
        <w:rPr>
          <w:lang w:val="en-US"/>
        </w:rPr>
        <w:t>WMO 2008) Guide To Meteorological Instruments And Methods Of Observation“. .</w:t>
      </w:r>
    </w:p>
    <w:p w:rsidR="001F200C" w:rsidRPr="001F200C" w:rsidRDefault="001F200C" w:rsidP="001F200C">
      <w:pPr>
        <w:pStyle w:val="Literaturverzeichnis"/>
      </w:pPr>
      <w:r w:rsidRPr="001F200C">
        <w:rPr>
          <w:lang w:val="en-US"/>
        </w:rPr>
        <w:t>[13]</w:t>
      </w:r>
      <w:r w:rsidRPr="001F200C">
        <w:rPr>
          <w:lang w:val="en-US"/>
        </w:rPr>
        <w:tab/>
        <w:t xml:space="preserve">S. R. West, D. Rowe, S. Sayeef, und A. Berry, „Short-term irradiance forecasting using skycams: Motivation and </w:t>
      </w:r>
      <w:proofErr w:type="gramStart"/>
      <w:r w:rsidRPr="001F200C">
        <w:rPr>
          <w:lang w:val="en-US"/>
        </w:rPr>
        <w:t>development“</w:t>
      </w:r>
      <w:proofErr w:type="gramEnd"/>
      <w:r w:rsidRPr="001F200C">
        <w:rPr>
          <w:lang w:val="en-US"/>
        </w:rPr>
        <w:t xml:space="preserve">, </w:t>
      </w:r>
      <w:r w:rsidRPr="001F200C">
        <w:rPr>
          <w:i/>
          <w:iCs/>
          <w:lang w:val="en-US"/>
        </w:rPr>
        <w:t xml:space="preserve">Sol. </w:t>
      </w:r>
      <w:r w:rsidRPr="001F200C">
        <w:rPr>
          <w:i/>
          <w:iCs/>
        </w:rPr>
        <w:t>Energy</w:t>
      </w:r>
      <w:r w:rsidRPr="001F200C">
        <w:t>, Bd. 110, S. 188–207, Dez. 2014.</w:t>
      </w:r>
    </w:p>
    <w:p w:rsidR="001F200C" w:rsidRPr="001F200C" w:rsidRDefault="001F200C" w:rsidP="001F200C">
      <w:pPr>
        <w:pStyle w:val="Literaturverzeichnis"/>
      </w:pPr>
      <w:r w:rsidRPr="001F200C">
        <w:t>[14]</w:t>
      </w:r>
      <w:r w:rsidRPr="001F200C">
        <w:tab/>
        <w:t>„Leuchtdichte“. [Online]. Verfügbar unter: https://www.schorsch.com/de/wissen/glossar/leuchtdichte.html. [Zugegriffen: 18-Dez-2018].</w:t>
      </w:r>
    </w:p>
    <w:p w:rsidR="001F200C" w:rsidRPr="001F200C" w:rsidRDefault="001F200C" w:rsidP="001F200C">
      <w:pPr>
        <w:pStyle w:val="Literaturverzeichnis"/>
      </w:pPr>
      <w:r w:rsidRPr="001F200C">
        <w:t>[15]</w:t>
      </w:r>
      <w:r w:rsidRPr="001F200C">
        <w:tab/>
        <w:t>„Understanding Dynamic Range in Digital Photography“. [Online]. Verfügbar unter: https://www.cambridgeincolour.com/tutorials/dynamic-range.htm. [Zugegriffen: 18-Dez-2018].</w:t>
      </w:r>
    </w:p>
    <w:p w:rsidR="001F200C" w:rsidRPr="001F200C" w:rsidRDefault="001F200C" w:rsidP="001F200C">
      <w:pPr>
        <w:pStyle w:val="Literaturverzeichnis"/>
      </w:pPr>
      <w:r w:rsidRPr="001F200C">
        <w:t>[16]</w:t>
      </w:r>
      <w:r w:rsidRPr="001F200C">
        <w:tab/>
        <w:t xml:space="preserve">„Demosaicing“, </w:t>
      </w:r>
      <w:r w:rsidRPr="001F200C">
        <w:rPr>
          <w:i/>
          <w:iCs/>
        </w:rPr>
        <w:t>Wikipedia</w:t>
      </w:r>
      <w:r w:rsidRPr="001F200C">
        <w:t>, 01-Mai-2017. [Online]. Verfügbar unter: https://de.wikipedia.org/w/index.php?title=Demosaicing&amp;oldid=165087987. [Zugegriffen: 19-Jan-2019].</w:t>
      </w:r>
    </w:p>
    <w:p w:rsidR="001F200C" w:rsidRPr="001F200C" w:rsidRDefault="001F200C" w:rsidP="001F200C">
      <w:pPr>
        <w:pStyle w:val="Literaturverzeichnis"/>
      </w:pPr>
      <w:r w:rsidRPr="001F200C">
        <w:t>[17]</w:t>
      </w:r>
      <w:r w:rsidRPr="001F200C">
        <w:tab/>
        <w:t>„Understanding Digital Camera Sensors“. [Online]. Verfügbar unter: https://www.cambridgeincolour.com/tutorials/camera-sensors.htm. [Zugegriffen: 18-Dez-2018].</w:t>
      </w:r>
    </w:p>
    <w:p w:rsidR="001F200C" w:rsidRPr="001F200C" w:rsidRDefault="001F200C" w:rsidP="001F200C">
      <w:pPr>
        <w:pStyle w:val="Literaturverzeichnis"/>
        <w:rPr>
          <w:lang w:val="en-US"/>
        </w:rPr>
      </w:pPr>
      <w:r w:rsidRPr="001F200C">
        <w:rPr>
          <w:lang w:val="en-US"/>
        </w:rPr>
        <w:t>[18]</w:t>
      </w:r>
      <w:r w:rsidRPr="001F200C">
        <w:rPr>
          <w:lang w:val="en-US"/>
        </w:rPr>
        <w:tab/>
        <w:t xml:space="preserve">A. Darmont, </w:t>
      </w:r>
      <w:r w:rsidRPr="001F200C">
        <w:rPr>
          <w:i/>
          <w:iCs/>
          <w:lang w:val="en-US"/>
        </w:rPr>
        <w:t>High dynamic range imaging: sensors and architectures</w:t>
      </w:r>
      <w:r w:rsidRPr="001F200C">
        <w:rPr>
          <w:lang w:val="en-US"/>
        </w:rPr>
        <w:t>. Bellingham, Washington: SPIE Press, 2012.</w:t>
      </w:r>
    </w:p>
    <w:p w:rsidR="001F200C" w:rsidRPr="001F200C" w:rsidRDefault="001F200C" w:rsidP="001F200C">
      <w:pPr>
        <w:pStyle w:val="Literaturverzeichnis"/>
        <w:rPr>
          <w:lang w:val="en-US"/>
        </w:rPr>
      </w:pPr>
      <w:r w:rsidRPr="001F200C">
        <w:rPr>
          <w:lang w:val="en-US"/>
        </w:rPr>
        <w:t>[19]</w:t>
      </w:r>
      <w:r w:rsidRPr="001F200C">
        <w:rPr>
          <w:lang w:val="en-US"/>
        </w:rPr>
        <w:tab/>
        <w:t xml:space="preserve">P. E. Debevec und J. Malik, „Recovering high dynamic range radiance maps from </w:t>
      </w:r>
      <w:proofErr w:type="gramStart"/>
      <w:r w:rsidRPr="001F200C">
        <w:rPr>
          <w:lang w:val="en-US"/>
        </w:rPr>
        <w:t>photographs“</w:t>
      </w:r>
      <w:proofErr w:type="gramEnd"/>
      <w:r w:rsidRPr="001F200C">
        <w:rPr>
          <w:lang w:val="en-US"/>
        </w:rPr>
        <w:t xml:space="preserve">, in </w:t>
      </w:r>
      <w:r w:rsidRPr="001F200C">
        <w:rPr>
          <w:i/>
          <w:iCs/>
          <w:lang w:val="en-US"/>
        </w:rPr>
        <w:t>ACM SIGGRAPH 2008 classes on - SIGGRAPH ’08</w:t>
      </w:r>
      <w:r w:rsidRPr="001F200C">
        <w:rPr>
          <w:lang w:val="en-US"/>
        </w:rPr>
        <w:t>, Los Angeles, California, 2008, S. 1.</w:t>
      </w:r>
    </w:p>
    <w:p w:rsidR="001F200C" w:rsidRPr="001F200C" w:rsidRDefault="001F200C" w:rsidP="001F200C">
      <w:pPr>
        <w:pStyle w:val="Literaturverzeichnis"/>
        <w:rPr>
          <w:lang w:val="en-US"/>
        </w:rPr>
      </w:pPr>
      <w:r w:rsidRPr="001F200C">
        <w:rPr>
          <w:lang w:val="en-US"/>
        </w:rPr>
        <w:t>[20]</w:t>
      </w:r>
      <w:r w:rsidRPr="001F200C">
        <w:rPr>
          <w:lang w:val="en-US"/>
        </w:rPr>
        <w:tab/>
        <w:t xml:space="preserve">R. Szeliski, </w:t>
      </w:r>
      <w:r w:rsidRPr="001F200C">
        <w:rPr>
          <w:i/>
          <w:iCs/>
          <w:lang w:val="en-US"/>
        </w:rPr>
        <w:t>Computer vision: algorithms and applications</w:t>
      </w:r>
      <w:r w:rsidRPr="001F200C">
        <w:rPr>
          <w:lang w:val="en-US"/>
        </w:rPr>
        <w:t xml:space="preserve">. </w:t>
      </w:r>
      <w:proofErr w:type="gramStart"/>
      <w:r w:rsidRPr="001F200C">
        <w:rPr>
          <w:lang w:val="en-US"/>
        </w:rPr>
        <w:t>London ;</w:t>
      </w:r>
      <w:proofErr w:type="gramEnd"/>
      <w:r w:rsidRPr="001F200C">
        <w:rPr>
          <w:lang w:val="en-US"/>
        </w:rPr>
        <w:t xml:space="preserve"> New York: Springer, 2011.</w:t>
      </w:r>
    </w:p>
    <w:p w:rsidR="001F200C" w:rsidRPr="001F200C" w:rsidRDefault="001F200C" w:rsidP="001F200C">
      <w:pPr>
        <w:pStyle w:val="Literaturverzeichnis"/>
        <w:rPr>
          <w:lang w:val="en-US"/>
        </w:rPr>
      </w:pPr>
      <w:r w:rsidRPr="001F200C">
        <w:rPr>
          <w:lang w:val="en-US"/>
        </w:rPr>
        <w:t>[21]</w:t>
      </w:r>
      <w:r w:rsidRPr="001F200C">
        <w:rPr>
          <w:lang w:val="en-US"/>
        </w:rPr>
        <w:tab/>
        <w:t xml:space="preserve">A. Jacobs, „High Dynamic Range Imaging and its Application in Building </w:t>
      </w:r>
      <w:proofErr w:type="gramStart"/>
      <w:r w:rsidRPr="001F200C">
        <w:rPr>
          <w:lang w:val="en-US"/>
        </w:rPr>
        <w:t>Research“</w:t>
      </w:r>
      <w:proofErr w:type="gramEnd"/>
      <w:r w:rsidRPr="001F200C">
        <w:rPr>
          <w:lang w:val="en-US"/>
        </w:rPr>
        <w:t xml:space="preserve">, </w:t>
      </w:r>
      <w:r w:rsidRPr="001F200C">
        <w:rPr>
          <w:i/>
          <w:iCs/>
          <w:lang w:val="en-US"/>
        </w:rPr>
        <w:t>Adv. Build. Energy Res.</w:t>
      </w:r>
      <w:r w:rsidRPr="001F200C">
        <w:rPr>
          <w:lang w:val="en-US"/>
        </w:rPr>
        <w:t>, Bd. 1, S. 177–202, Jan. 2007.</w:t>
      </w:r>
    </w:p>
    <w:p w:rsidR="001F200C" w:rsidRPr="001F200C" w:rsidRDefault="001F200C" w:rsidP="001F200C">
      <w:pPr>
        <w:pStyle w:val="Literaturverzeichnis"/>
      </w:pPr>
      <w:r w:rsidRPr="001F200C">
        <w:rPr>
          <w:lang w:val="en-US"/>
        </w:rPr>
        <w:t>[22]</w:t>
      </w:r>
      <w:r w:rsidRPr="001F200C">
        <w:rPr>
          <w:lang w:val="en-US"/>
        </w:rPr>
        <w:tab/>
        <w:t xml:space="preserve">„Image Types: JPEG &amp; TIFF File </w:t>
      </w:r>
      <w:proofErr w:type="gramStart"/>
      <w:r w:rsidRPr="001F200C">
        <w:rPr>
          <w:lang w:val="en-US"/>
        </w:rPr>
        <w:t>Formats“</w:t>
      </w:r>
      <w:proofErr w:type="gramEnd"/>
      <w:r w:rsidRPr="001F200C">
        <w:rPr>
          <w:lang w:val="en-US"/>
        </w:rPr>
        <w:t xml:space="preserve">. </w:t>
      </w:r>
      <w:r w:rsidRPr="001F200C">
        <w:t>[Online]. Verfügbar unter: https://www.cambridgeincolour.com/tutorials/imagetypes.htm. [Zugegriffen: 19-Dez-2018].</w:t>
      </w:r>
    </w:p>
    <w:p w:rsidR="001F200C" w:rsidRPr="001F200C" w:rsidRDefault="001F200C" w:rsidP="001F200C">
      <w:pPr>
        <w:pStyle w:val="Literaturverzeichnis"/>
        <w:rPr>
          <w:lang w:val="en-US"/>
        </w:rPr>
      </w:pPr>
      <w:r w:rsidRPr="001F200C">
        <w:t>[23]</w:t>
      </w:r>
      <w:r w:rsidRPr="001F200C">
        <w:tab/>
        <w:t xml:space="preserve">„RAW vs JPEG“. [Online]. Verfügbar unter: https://digital-photography-school.com/raw-vs-jpeg/. </w:t>
      </w:r>
      <w:r w:rsidRPr="001F200C">
        <w:rPr>
          <w:lang w:val="en-US"/>
        </w:rPr>
        <w:t>[Zugegriffen: 19-Dez-2018].</w:t>
      </w:r>
    </w:p>
    <w:p w:rsidR="001F200C" w:rsidRPr="001F200C" w:rsidRDefault="001F200C" w:rsidP="001F200C">
      <w:pPr>
        <w:pStyle w:val="Literaturverzeichnis"/>
        <w:rPr>
          <w:lang w:val="en-US"/>
        </w:rPr>
      </w:pPr>
      <w:r w:rsidRPr="001F200C">
        <w:rPr>
          <w:lang w:val="en-US"/>
        </w:rPr>
        <w:lastRenderedPageBreak/>
        <w:t>[24]</w:t>
      </w:r>
      <w:r w:rsidRPr="001F200C">
        <w:rPr>
          <w:lang w:val="en-US"/>
        </w:rPr>
        <w:tab/>
        <w:t xml:space="preserve">S. Dev, F. M. Savoy, Y. H. Lee, und S. Winkler, „Estimation of solar irradiance using ground-based whole sky </w:t>
      </w:r>
      <w:proofErr w:type="gramStart"/>
      <w:r w:rsidRPr="001F200C">
        <w:rPr>
          <w:lang w:val="en-US"/>
        </w:rPr>
        <w:t>imagers“</w:t>
      </w:r>
      <w:proofErr w:type="gramEnd"/>
      <w:r w:rsidRPr="001F200C">
        <w:rPr>
          <w:lang w:val="en-US"/>
        </w:rPr>
        <w:t xml:space="preserve">, in </w:t>
      </w:r>
      <w:r w:rsidRPr="001F200C">
        <w:rPr>
          <w:i/>
          <w:iCs/>
          <w:lang w:val="en-US"/>
        </w:rPr>
        <w:t>2016 IEEE International Geoscience and Remote Sensing Symposium (IGARSS)</w:t>
      </w:r>
      <w:r w:rsidRPr="001F200C">
        <w:rPr>
          <w:lang w:val="en-US"/>
        </w:rPr>
        <w:t>, Beijing, China, 2016, S. 7236–7239.</w:t>
      </w:r>
    </w:p>
    <w:p w:rsidR="001F200C" w:rsidRPr="001F200C" w:rsidRDefault="001F200C" w:rsidP="001F200C">
      <w:pPr>
        <w:pStyle w:val="Literaturverzeichnis"/>
        <w:rPr>
          <w:lang w:val="en-US"/>
        </w:rPr>
      </w:pPr>
      <w:r w:rsidRPr="001F200C">
        <w:rPr>
          <w:lang w:val="en-US"/>
        </w:rPr>
        <w:t>[25]</w:t>
      </w:r>
      <w:r w:rsidRPr="001F200C">
        <w:rPr>
          <w:lang w:val="en-US"/>
        </w:rPr>
        <w:tab/>
        <w:t xml:space="preserve">T. Schmidt </w:t>
      </w:r>
      <w:r w:rsidRPr="001F200C">
        <w:rPr>
          <w:i/>
          <w:iCs/>
          <w:lang w:val="en-US"/>
        </w:rPr>
        <w:t>u. a.</w:t>
      </w:r>
      <w:r w:rsidRPr="001F200C">
        <w:rPr>
          <w:lang w:val="en-US"/>
        </w:rPr>
        <w:t xml:space="preserve">, „Short-term solar forecasting based on sky images to enable higher PV generation in remote electricity </w:t>
      </w:r>
      <w:proofErr w:type="gramStart"/>
      <w:r w:rsidRPr="001F200C">
        <w:rPr>
          <w:lang w:val="en-US"/>
        </w:rPr>
        <w:t>networks“</w:t>
      </w:r>
      <w:proofErr w:type="gramEnd"/>
      <w:r w:rsidRPr="001F200C">
        <w:rPr>
          <w:lang w:val="en-US"/>
        </w:rPr>
        <w:t xml:space="preserve">, </w:t>
      </w:r>
      <w:r w:rsidRPr="001F200C">
        <w:rPr>
          <w:i/>
          <w:iCs/>
          <w:lang w:val="en-US"/>
        </w:rPr>
        <w:t>Renew. Energy Environ. Sustain.</w:t>
      </w:r>
      <w:r w:rsidRPr="001F200C">
        <w:rPr>
          <w:lang w:val="en-US"/>
        </w:rPr>
        <w:t>, Bd. 2, S. 23, 2017.</w:t>
      </w:r>
    </w:p>
    <w:p w:rsidR="001F200C" w:rsidRPr="001F200C" w:rsidRDefault="001F200C" w:rsidP="001F200C">
      <w:pPr>
        <w:pStyle w:val="Literaturverzeichnis"/>
        <w:rPr>
          <w:lang w:val="en-US"/>
        </w:rPr>
      </w:pPr>
      <w:r w:rsidRPr="001F200C">
        <w:rPr>
          <w:lang w:val="en-US"/>
        </w:rPr>
        <w:t>[26]</w:t>
      </w:r>
      <w:r w:rsidRPr="001F200C">
        <w:rPr>
          <w:lang w:val="en-US"/>
        </w:rPr>
        <w:tab/>
        <w:t xml:space="preserve">P. Wood-Bradley und J. L. Zapata, „Cloud tracking with optical flow for short-term solar </w:t>
      </w:r>
      <w:proofErr w:type="gramStart"/>
      <w:r w:rsidRPr="001F200C">
        <w:rPr>
          <w:lang w:val="en-US"/>
        </w:rPr>
        <w:t>forecasting“</w:t>
      </w:r>
      <w:proofErr w:type="gramEnd"/>
      <w:r w:rsidRPr="001F200C">
        <w:rPr>
          <w:lang w:val="en-US"/>
        </w:rPr>
        <w:t>, 2012.</w:t>
      </w:r>
    </w:p>
    <w:p w:rsidR="001F200C" w:rsidRPr="001F200C" w:rsidRDefault="001F200C" w:rsidP="001F200C">
      <w:pPr>
        <w:pStyle w:val="Literaturverzeichnis"/>
        <w:rPr>
          <w:lang w:val="en-US"/>
        </w:rPr>
      </w:pPr>
      <w:r w:rsidRPr="001F200C">
        <w:rPr>
          <w:lang w:val="en-US"/>
        </w:rPr>
        <w:t>[27]</w:t>
      </w:r>
      <w:r w:rsidRPr="001F200C">
        <w:rPr>
          <w:lang w:val="en-US"/>
        </w:rPr>
        <w:tab/>
        <w:t xml:space="preserve">T. Schmidt, „High resolution solar irradiance forecasts based on sky </w:t>
      </w:r>
      <w:proofErr w:type="gramStart"/>
      <w:r w:rsidRPr="001F200C">
        <w:rPr>
          <w:lang w:val="en-US"/>
        </w:rPr>
        <w:t>images“</w:t>
      </w:r>
      <w:proofErr w:type="gramEnd"/>
      <w:r w:rsidRPr="001F200C">
        <w:rPr>
          <w:lang w:val="en-US"/>
        </w:rPr>
        <w:t>, Oldenburg.</w:t>
      </w:r>
    </w:p>
    <w:p w:rsidR="001F200C" w:rsidRPr="001F200C" w:rsidRDefault="001F200C" w:rsidP="001F200C">
      <w:pPr>
        <w:pStyle w:val="Literaturverzeichnis"/>
      </w:pPr>
      <w:r w:rsidRPr="001F200C">
        <w:rPr>
          <w:lang w:val="en-US"/>
        </w:rPr>
        <w:t>[28]</w:t>
      </w:r>
      <w:r w:rsidRPr="001F200C">
        <w:rPr>
          <w:lang w:val="en-US"/>
        </w:rPr>
        <w:tab/>
        <w:t xml:space="preserve">„NREL Best Practices Handbook for the Collection and Use of Solar Resource Data for Solar Energy </w:t>
      </w:r>
      <w:proofErr w:type="gramStart"/>
      <w:r w:rsidRPr="001F200C">
        <w:rPr>
          <w:lang w:val="en-US"/>
        </w:rPr>
        <w:t>Applications“</w:t>
      </w:r>
      <w:proofErr w:type="gramEnd"/>
      <w:r w:rsidRPr="001F200C">
        <w:rPr>
          <w:lang w:val="en-US"/>
        </w:rPr>
        <w:t xml:space="preserve">. </w:t>
      </w:r>
      <w:r w:rsidRPr="001F200C">
        <w:t>[Online]. Verfügbar unter: https://www.nrel.gov/docs/fy18osti/68886.pdf. [Zugegriffen: 15-Dez-2018].</w:t>
      </w:r>
    </w:p>
    <w:p w:rsidR="001F200C" w:rsidRPr="001F200C" w:rsidRDefault="001F200C" w:rsidP="001F200C">
      <w:pPr>
        <w:pStyle w:val="Literaturverzeichnis"/>
      </w:pPr>
      <w:r w:rsidRPr="001F200C">
        <w:rPr>
          <w:lang w:val="en-US"/>
        </w:rPr>
        <w:t>[29]</w:t>
      </w:r>
      <w:r w:rsidRPr="001F200C">
        <w:rPr>
          <w:lang w:val="en-US"/>
        </w:rPr>
        <w:tab/>
        <w:t xml:space="preserve">L. O. Grobe, M. Krehel, S. Wittkopf, und X. Yang, „Monitoring of solar irradiation at Lucerne University of Applied Sciences and </w:t>
      </w:r>
      <w:proofErr w:type="gramStart"/>
      <w:r w:rsidRPr="001F200C">
        <w:rPr>
          <w:lang w:val="en-US"/>
        </w:rPr>
        <w:t>Arts“</w:t>
      </w:r>
      <w:proofErr w:type="gramEnd"/>
      <w:r w:rsidRPr="001F200C">
        <w:rPr>
          <w:lang w:val="en-US"/>
        </w:rPr>
        <w:t xml:space="preserve">. </w:t>
      </w:r>
      <w:r w:rsidRPr="001F200C">
        <w:t>DOI: 10.5281/zenodo.1182433, 01-Jan-2017.</w:t>
      </w:r>
    </w:p>
    <w:p w:rsidR="001F200C" w:rsidRPr="001F200C" w:rsidRDefault="001F200C" w:rsidP="001F200C">
      <w:pPr>
        <w:pStyle w:val="Literaturverzeichnis"/>
        <w:rPr>
          <w:lang w:val="en-US"/>
        </w:rPr>
      </w:pPr>
      <w:r w:rsidRPr="001F200C">
        <w:t>[30]</w:t>
      </w:r>
      <w:r w:rsidRPr="001F200C">
        <w:tab/>
        <w:t xml:space="preserve">„Automatisches Messnetz - MeteoSchweiz“. [Online]. Verfügbar unter: https://www.meteoschweiz.admin.ch/home/mess-und-prognosesysteme/bodenstationen/automatisches-messnetz.html?station=luz. </w:t>
      </w:r>
      <w:r w:rsidRPr="001F200C">
        <w:rPr>
          <w:lang w:val="en-US"/>
        </w:rPr>
        <w:t>[Zugegriffen: 03-Jan-2019].</w:t>
      </w:r>
    </w:p>
    <w:p w:rsidR="001F200C" w:rsidRPr="001F200C" w:rsidRDefault="001F200C" w:rsidP="001F200C">
      <w:pPr>
        <w:pStyle w:val="Literaturverzeichnis"/>
        <w:rPr>
          <w:lang w:val="en-US"/>
        </w:rPr>
      </w:pPr>
      <w:r w:rsidRPr="001F200C">
        <w:rPr>
          <w:lang w:val="en-US"/>
        </w:rPr>
        <w:t>[31]</w:t>
      </w:r>
      <w:r w:rsidRPr="001F200C">
        <w:rPr>
          <w:lang w:val="en-US"/>
        </w:rPr>
        <w:tab/>
        <w:t xml:space="preserve">R. Sloan, J. H. Shaw, und D. Williams, „Thermal Radiation from the Atmosphere*“, </w:t>
      </w:r>
      <w:r w:rsidRPr="001F200C">
        <w:rPr>
          <w:i/>
          <w:iCs/>
          <w:lang w:val="en-US"/>
        </w:rPr>
        <w:t>J. Opt. Soc. Am.</w:t>
      </w:r>
      <w:r w:rsidRPr="001F200C">
        <w:rPr>
          <w:lang w:val="en-US"/>
        </w:rPr>
        <w:t>, Bd. 46, Nr. 7, S. 543, Juli 1956.</w:t>
      </w:r>
    </w:p>
    <w:p w:rsidR="001F200C" w:rsidRPr="001F200C" w:rsidRDefault="001F200C" w:rsidP="001F200C">
      <w:pPr>
        <w:pStyle w:val="Literaturverzeichnis"/>
      </w:pPr>
      <w:r w:rsidRPr="001F200C">
        <w:t>[32]</w:t>
      </w:r>
      <w:r w:rsidRPr="001F200C">
        <w:tab/>
        <w:t>„Feuchtemaße“. [Online]. Verfügbar unter: http://www.gerd-pfeffer.de/atm_feuchte2.html#Wolkenuntergrenze. [Zugegriffen: 04-Jan-2019].</w:t>
      </w:r>
    </w:p>
    <w:p w:rsidR="001F200C" w:rsidRPr="001F200C" w:rsidRDefault="001F200C" w:rsidP="001F200C">
      <w:pPr>
        <w:pStyle w:val="Literaturverzeichnis"/>
      </w:pPr>
      <w:r w:rsidRPr="001F200C">
        <w:t>[33]</w:t>
      </w:r>
      <w:r w:rsidRPr="001F200C">
        <w:tab/>
        <w:t>„Molekularsieb – Dry &amp; Safe“. [Online]. Verfügbar unter: https://www.trockenmittel.ch/trockenmittel/molekularsieb.html. [Zugegriffen: 05-Jan-2019].</w:t>
      </w:r>
    </w:p>
    <w:p w:rsidR="001F200C" w:rsidRPr="001F200C" w:rsidRDefault="001F200C" w:rsidP="001F200C">
      <w:pPr>
        <w:pStyle w:val="Literaturverzeichnis"/>
      </w:pPr>
      <w:r w:rsidRPr="001F200C">
        <w:t>[34]</w:t>
      </w:r>
      <w:r w:rsidRPr="001F200C">
        <w:tab/>
        <w:t>„Zeolithe – Wikipedia“. [Online]. Verfügbar unter: https://de.wikipedia.org/wiki/Zeolithe_(Stoffgruppe). [Zugegriffen: 05-Jan-2019].</w:t>
      </w:r>
    </w:p>
    <w:p w:rsidR="001F200C" w:rsidRPr="001F200C" w:rsidRDefault="001F200C" w:rsidP="001F200C">
      <w:pPr>
        <w:pStyle w:val="Literaturverzeichnis"/>
      </w:pPr>
      <w:r w:rsidRPr="001F200C">
        <w:t>[35]</w:t>
      </w:r>
      <w:r w:rsidRPr="001F200C">
        <w:tab/>
        <w:t>„Fisheye projection-models“. [Online]. Verfügbar unter: http://michel.thoby.free.fr/Fisheye_history_short/Projections/Fisheye_projection-models.html. [Zugegriffen: 22-Jan-2019].</w:t>
      </w:r>
    </w:p>
    <w:p w:rsidR="001F200C" w:rsidRPr="001F200C" w:rsidRDefault="001F200C" w:rsidP="001F200C">
      <w:pPr>
        <w:pStyle w:val="Literaturverzeichnis"/>
        <w:rPr>
          <w:lang w:val="en-US"/>
        </w:rPr>
      </w:pPr>
      <w:r w:rsidRPr="001F200C">
        <w:rPr>
          <w:lang w:val="en-US"/>
        </w:rPr>
        <w:t>[36]</w:t>
      </w:r>
      <w:r w:rsidRPr="001F200C">
        <w:rPr>
          <w:lang w:val="en-US"/>
        </w:rPr>
        <w:tab/>
        <w:t xml:space="preserve">„OCamCalib: Omnidirectional Camera Calibration Toolbox for Matlab - Davide </w:t>
      </w:r>
      <w:proofErr w:type="gramStart"/>
      <w:r w:rsidRPr="001F200C">
        <w:rPr>
          <w:lang w:val="en-US"/>
        </w:rPr>
        <w:t>Scaramuzza“</w:t>
      </w:r>
      <w:proofErr w:type="gramEnd"/>
      <w:r w:rsidRPr="001F200C">
        <w:rPr>
          <w:lang w:val="en-US"/>
        </w:rPr>
        <w:t xml:space="preserve">. [Online]. </w:t>
      </w:r>
      <w:r w:rsidRPr="001F200C">
        <w:t xml:space="preserve">Verfügbar unter: https://sites.google.com/site/scarabotix/ocamcalib-toolbox. </w:t>
      </w:r>
      <w:r w:rsidRPr="001F200C">
        <w:rPr>
          <w:lang w:val="en-US"/>
        </w:rPr>
        <w:t>[Zugegriffen: 22-Jan-2019].</w:t>
      </w:r>
    </w:p>
    <w:p w:rsidR="001F200C" w:rsidRPr="001F200C" w:rsidRDefault="001F200C" w:rsidP="001F200C">
      <w:pPr>
        <w:pStyle w:val="Literaturverzeichnis"/>
      </w:pPr>
      <w:r w:rsidRPr="001F200C">
        <w:rPr>
          <w:lang w:val="en-US"/>
        </w:rPr>
        <w:t>[37]</w:t>
      </w:r>
      <w:r w:rsidRPr="001F200C">
        <w:rPr>
          <w:lang w:val="en-US"/>
        </w:rPr>
        <w:tab/>
        <w:t xml:space="preserve">„Picamera: 4.13. Raw Bayer data </w:t>
      </w:r>
      <w:proofErr w:type="gramStart"/>
      <w:r w:rsidRPr="001F200C">
        <w:rPr>
          <w:lang w:val="en-US"/>
        </w:rPr>
        <w:t>captures“</w:t>
      </w:r>
      <w:proofErr w:type="gramEnd"/>
      <w:r w:rsidRPr="001F200C">
        <w:rPr>
          <w:lang w:val="en-US"/>
        </w:rPr>
        <w:t xml:space="preserve">, </w:t>
      </w:r>
      <w:r w:rsidRPr="001F200C">
        <w:rPr>
          <w:i/>
          <w:iCs/>
          <w:lang w:val="en-US"/>
        </w:rPr>
        <w:t>4. Advanced Recipes — Picamera 1.12 documentation</w:t>
      </w:r>
      <w:r w:rsidRPr="001F200C">
        <w:rPr>
          <w:lang w:val="en-US"/>
        </w:rPr>
        <w:t xml:space="preserve">. </w:t>
      </w:r>
      <w:r w:rsidRPr="001F200C">
        <w:t>[Online]. Verfügbar unter: https://picamera.readthedocs.io/en/release-1.12/recipes2.html. [Zugegriffen: 10-Jan-2019].</w:t>
      </w:r>
    </w:p>
    <w:p w:rsidR="001F200C" w:rsidRPr="001F200C" w:rsidRDefault="001F200C" w:rsidP="001F200C">
      <w:pPr>
        <w:pStyle w:val="Literaturverzeichnis"/>
      </w:pPr>
      <w:r w:rsidRPr="001F200C">
        <w:rPr>
          <w:lang w:val="en-US"/>
        </w:rPr>
        <w:t>[38]</w:t>
      </w:r>
      <w:r w:rsidRPr="001F200C">
        <w:rPr>
          <w:lang w:val="en-US"/>
        </w:rPr>
        <w:tab/>
        <w:t xml:space="preserve">S. Dev, F. M. Savoy, Y. H. Lee, und S. Winkler, „High-dynamic-range imaging for cloud </w:t>
      </w:r>
      <w:proofErr w:type="gramStart"/>
      <w:r w:rsidRPr="001F200C">
        <w:rPr>
          <w:lang w:val="en-US"/>
        </w:rPr>
        <w:t>segmentation“</w:t>
      </w:r>
      <w:proofErr w:type="gramEnd"/>
      <w:r w:rsidRPr="001F200C">
        <w:rPr>
          <w:lang w:val="en-US"/>
        </w:rPr>
        <w:t xml:space="preserve">, </w:t>
      </w:r>
      <w:r w:rsidRPr="001F200C">
        <w:rPr>
          <w:i/>
          <w:iCs/>
          <w:lang w:val="en-US"/>
        </w:rPr>
        <w:t xml:space="preserve">Atmospheric Meas. </w:t>
      </w:r>
      <w:r w:rsidRPr="001F200C">
        <w:rPr>
          <w:i/>
          <w:iCs/>
        </w:rPr>
        <w:t>Tech.</w:t>
      </w:r>
      <w:r w:rsidRPr="001F200C">
        <w:t>, Bd. 11, Nr. 4, S. 2041–2049, Apr. 2018.</w:t>
      </w:r>
    </w:p>
    <w:p w:rsidR="001F200C" w:rsidRPr="001F200C" w:rsidRDefault="001F200C" w:rsidP="001F200C">
      <w:pPr>
        <w:pStyle w:val="Literaturverzeichnis"/>
      </w:pPr>
      <w:r w:rsidRPr="001F200C">
        <w:t>[39]</w:t>
      </w:r>
      <w:r w:rsidRPr="001F200C">
        <w:tab/>
        <w:t>„MeteoSchweiz IDAWEB: Mehr zu IDAWEB“. [Online]. Verfügbar unter: https://gate.meteoswiss.ch/idaweb/more.do. [Zugegriffen: 20-Jan-2019].</w:t>
      </w:r>
    </w:p>
    <w:p w:rsidR="001F200C" w:rsidRPr="001F200C" w:rsidRDefault="001F200C" w:rsidP="001F200C">
      <w:pPr>
        <w:pStyle w:val="Literaturverzeichnis"/>
      </w:pPr>
      <w:r w:rsidRPr="001F200C">
        <w:rPr>
          <w:lang w:val="en-US"/>
        </w:rPr>
        <w:t>[40]</w:t>
      </w:r>
      <w:r w:rsidRPr="001F200C">
        <w:rPr>
          <w:lang w:val="en-US"/>
        </w:rPr>
        <w:tab/>
        <w:t xml:space="preserve">„MACC - Monitoring Atmospheric Composition and Climate (GMES) — European Environment </w:t>
      </w:r>
      <w:proofErr w:type="gramStart"/>
      <w:r w:rsidRPr="001F200C">
        <w:rPr>
          <w:lang w:val="en-US"/>
        </w:rPr>
        <w:t>Agency“</w:t>
      </w:r>
      <w:proofErr w:type="gramEnd"/>
      <w:r w:rsidRPr="001F200C">
        <w:rPr>
          <w:lang w:val="en-US"/>
        </w:rPr>
        <w:t xml:space="preserve">. </w:t>
      </w:r>
      <w:r w:rsidRPr="001F200C">
        <w:t>[Online]. Verfügbar unter: https://www.eea.europa.eu/themes/air/links/data-sources/macc-monitoring-atmospheric-composition-and. [Zugegriffen: 20-Jan-2019].</w:t>
      </w:r>
    </w:p>
    <w:p w:rsidR="001F200C" w:rsidRPr="001F200C" w:rsidRDefault="001F200C" w:rsidP="001F200C">
      <w:pPr>
        <w:pStyle w:val="Literaturverzeichnis"/>
      </w:pPr>
      <w:r w:rsidRPr="001F200C">
        <w:t>[41]</w:t>
      </w:r>
      <w:r w:rsidRPr="001F200C">
        <w:tab/>
        <w:t>„CAMS McClear Info - www.soda-pro.com“. [Online]. Verfügbar unter: http://www.soda-pro.com/web-services/radiation/cams-mcclear. [Zugegriffen: 20-Jan-2019].</w:t>
      </w:r>
    </w:p>
    <w:p w:rsidR="001F200C" w:rsidRPr="001F200C" w:rsidRDefault="001F200C" w:rsidP="001F200C">
      <w:pPr>
        <w:pStyle w:val="Literaturverzeichnis"/>
      </w:pPr>
      <w:r w:rsidRPr="001F200C">
        <w:t>[42]</w:t>
      </w:r>
      <w:r w:rsidRPr="001F200C">
        <w:tab/>
        <w:t>„YCbCr-Farbmodell“</w:t>
      </w:r>
      <w:proofErr w:type="gramStart"/>
      <w:r w:rsidRPr="001F200C">
        <w:t>. .</w:t>
      </w:r>
      <w:proofErr w:type="gramEnd"/>
    </w:p>
    <w:p w:rsidR="0079225D" w:rsidRDefault="0079225D">
      <w:pPr>
        <w:sectPr w:rsidR="0079225D" w:rsidSect="00AC594F">
          <w:headerReference w:type="default" r:id="rId65"/>
          <w:headerReference w:type="first" r:id="rId66"/>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67" w:name="_Toc536049219"/>
      <w:r>
        <w:lastRenderedPageBreak/>
        <w:t>Stichwortverzeichnis</w:t>
      </w:r>
      <w:bookmarkEnd w:id="167"/>
    </w:p>
    <w:p w:rsidR="0018074A" w:rsidRDefault="00284FA6">
      <w:pPr>
        <w:rPr>
          <w:noProof/>
        </w:rPr>
        <w:sectPr w:rsidR="0018074A" w:rsidSect="0018074A">
          <w:headerReference w:type="first" r:id="rId67"/>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18074A" w:rsidRDefault="0018074A">
      <w:pPr>
        <w:pStyle w:val="Index1"/>
        <w:tabs>
          <w:tab w:val="right" w:leader="dot" w:pos="3881"/>
        </w:tabs>
      </w:pPr>
      <w:r>
        <w:t>Absatz  65</w:t>
      </w:r>
    </w:p>
    <w:p w:rsidR="0018074A" w:rsidRDefault="0018074A">
      <w:pPr>
        <w:pStyle w:val="Index1"/>
        <w:tabs>
          <w:tab w:val="right" w:leader="dot" w:pos="3881"/>
        </w:tabs>
      </w:pPr>
      <w:r>
        <w:t>Dokumentvorlage  65</w:t>
      </w:r>
    </w:p>
    <w:p w:rsidR="0018074A" w:rsidRDefault="0018074A">
      <w:pPr>
        <w:pStyle w:val="Index1"/>
        <w:tabs>
          <w:tab w:val="right" w:leader="dot" w:pos="3881"/>
        </w:tabs>
      </w:pPr>
      <w:r>
        <w:t>Formatvorlage  65</w:t>
      </w:r>
    </w:p>
    <w:p w:rsidR="0018074A" w:rsidRDefault="0018074A">
      <w:pPr>
        <w:rPr>
          <w:noProof/>
        </w:rPr>
        <w:sectPr w:rsidR="0018074A" w:rsidSect="0018074A">
          <w:type w:val="continuous"/>
          <w:pgSz w:w="11906" w:h="16838" w:code="9"/>
          <w:pgMar w:top="1418" w:right="1418" w:bottom="1134" w:left="1985" w:header="720" w:footer="720" w:gutter="0"/>
          <w:cols w:num="2" w:space="720"/>
        </w:sectPr>
      </w:pPr>
    </w:p>
    <w:p w:rsidR="00284FA6" w:rsidRDefault="00284FA6">
      <w:r>
        <w:fldChar w:fldCharType="end"/>
      </w:r>
    </w:p>
    <w:sectPr w:rsidR="00284FA6" w:rsidSect="0018074A">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9717E" w:rsidRDefault="00E9717E">
      <w:pPr>
        <w:spacing w:before="0" w:line="240" w:lineRule="auto"/>
      </w:pPr>
      <w:r>
        <w:separator/>
      </w:r>
    </w:p>
  </w:endnote>
  <w:endnote w:type="continuationSeparator" w:id="0">
    <w:p w:rsidR="00E9717E" w:rsidRDefault="00E9717E">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9717E" w:rsidRDefault="00E9717E">
      <w:pPr>
        <w:spacing w:before="0" w:line="240" w:lineRule="auto"/>
      </w:pPr>
      <w:r>
        <w:separator/>
      </w:r>
    </w:p>
  </w:footnote>
  <w:footnote w:type="continuationSeparator" w:id="0">
    <w:p w:rsidR="00E9717E" w:rsidRDefault="00E9717E">
      <w:pPr>
        <w:spacing w:before="0" w:line="240" w:lineRule="auto"/>
      </w:pPr>
      <w:r>
        <w:continuationSeparator/>
      </w:r>
    </w:p>
  </w:footnote>
  <w:footnote w:id="1">
    <w:p w:rsidR="00F44566" w:rsidRPr="00856265" w:rsidRDefault="00F44566"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F44566" w:rsidRPr="000476B1" w:rsidRDefault="00F44566">
      <w:pPr>
        <w:pStyle w:val="Funotentext"/>
      </w:pPr>
      <w:r>
        <w:rPr>
          <w:rStyle w:val="Funotenzeichen"/>
        </w:rPr>
        <w:footnoteRef/>
      </w:r>
      <w:r>
        <w:t xml:space="preserve"> </w:t>
      </w:r>
      <w:r w:rsidRPr="00A42639">
        <w:rPr>
          <w:sz w:val="16"/>
          <w:szCs w:val="16"/>
        </w:rPr>
        <w:t>Szene: Ausschnitt der realen Welt, im Sichtfeld des Bildsensors.</w:t>
      </w:r>
    </w:p>
  </w:footnote>
  <w:footnote w:id="3">
    <w:p w:rsidR="00F44566" w:rsidRPr="00DB4ACE" w:rsidRDefault="00F44566">
      <w:pPr>
        <w:pStyle w:val="Funotentext"/>
      </w:pPr>
      <w:r>
        <w:rPr>
          <w:rStyle w:val="Funotenzeichen"/>
        </w:rPr>
        <w:footnoteRef/>
      </w:r>
      <w:r>
        <w:t xml:space="preserve"> </w:t>
      </w:r>
      <w:r w:rsidRPr="00DB4ACE">
        <w:rPr>
          <w:sz w:val="16"/>
          <w:szCs w:val="16"/>
        </w:rPr>
        <w:t>Siehe hierzu das Weber-Fechner-Gesetz</w:t>
      </w:r>
      <w:r>
        <w:t>.</w:t>
      </w:r>
    </w:p>
  </w:footnote>
  <w:footnote w:id="4">
    <w:p w:rsidR="00F44566" w:rsidRDefault="00F44566">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5">
    <w:p w:rsidR="00F44566" w:rsidRPr="00B767B5" w:rsidRDefault="00F44566" w:rsidP="00C43B80">
      <w:pPr>
        <w:pStyle w:val="Funotentext"/>
      </w:pPr>
      <w:r>
        <w:rPr>
          <w:rStyle w:val="Funotenzeichen"/>
        </w:rPr>
        <w:footnoteRef/>
      </w:r>
      <w:r>
        <w:t xml:space="preserve"> </w:t>
      </w:r>
      <w:r w:rsidRPr="00B767B5">
        <w:rPr>
          <w:sz w:val="16"/>
          <w:szCs w:val="16"/>
        </w:rPr>
        <w:t>Das cosinusgewichtete Sampling der Hemisphäre erzeugt uniform</w:t>
      </w:r>
      <w:r>
        <w:rPr>
          <w:sz w:val="16"/>
          <w:szCs w:val="16"/>
        </w:rPr>
        <w:t xml:space="preserve"> verteilte Punkte auf der Oberfläche einer Halbkugel.</w:t>
      </w:r>
    </w:p>
  </w:footnote>
  <w:footnote w:id="6">
    <w:p w:rsidR="00F44566" w:rsidRPr="00281CA0" w:rsidRDefault="00F44566">
      <w:pPr>
        <w:pStyle w:val="Funotentext"/>
        <w:rPr>
          <w:lang w:val="de-CH"/>
        </w:rPr>
      </w:pPr>
      <w:r>
        <w:rPr>
          <w:rStyle w:val="Funotenzeichen"/>
        </w:rPr>
        <w:footnoteRef/>
      </w:r>
      <w:r w:rsidRPr="00281CA0">
        <w:rPr>
          <w:lang w:val="de-CH"/>
        </w:rPr>
        <w:t xml:space="preserve"> </w:t>
      </w:r>
      <w:r w:rsidRPr="00281CA0">
        <w:rPr>
          <w:sz w:val="16"/>
          <w:szCs w:val="16"/>
          <w:lang w:val="de-CH"/>
        </w:rPr>
        <w:t xml:space="preserve">Der maximal mögliche </w:t>
      </w:r>
      <w:r>
        <w:rPr>
          <w:sz w:val="16"/>
          <w:szCs w:val="16"/>
          <w:lang w:val="de-CH"/>
        </w:rPr>
        <w:t xml:space="preserve">Wert der GHI für einen unbewölkten Himmel </w:t>
      </w:r>
      <w:r w:rsidRPr="00281CA0">
        <w:rPr>
          <w:sz w:val="16"/>
          <w:szCs w:val="16"/>
          <w:lang w:val="de-CH"/>
        </w:rPr>
        <w:t>kann mittels einem clear sky Modell berechnet werden.</w:t>
      </w:r>
    </w:p>
  </w:footnote>
  <w:footnote w:id="7">
    <w:p w:rsidR="00F44566" w:rsidRPr="00BD5EC2" w:rsidRDefault="00F44566">
      <w:pPr>
        <w:pStyle w:val="Funotentext"/>
        <w:rPr>
          <w:lang w:val="fr-CH"/>
        </w:rPr>
      </w:pPr>
      <w:r w:rsidRPr="0086313C">
        <w:rPr>
          <w:rStyle w:val="Funotenzeichen"/>
        </w:rPr>
        <w:footnoteRef/>
      </w:r>
      <w:r w:rsidRPr="00BD5EC2">
        <w:rPr>
          <w:lang w:val="fr-CH"/>
        </w:rPr>
        <w:t xml:space="preserve"> </w:t>
      </w:r>
      <w:proofErr w:type="gramStart"/>
      <w:r w:rsidRPr="00BD5EC2">
        <w:rPr>
          <w:sz w:val="16"/>
          <w:szCs w:val="16"/>
          <w:lang w:val="fr-CH"/>
        </w:rPr>
        <w:t>Raspbian:</w:t>
      </w:r>
      <w:proofErr w:type="gramEnd"/>
      <w:r w:rsidRPr="00BD5EC2">
        <w:rPr>
          <w:sz w:val="16"/>
          <w:szCs w:val="16"/>
          <w:lang w:val="fr-CH"/>
        </w:rPr>
        <w:t xml:space="preserve"> </w:t>
      </w:r>
      <w:hyperlink r:id="rId2" w:history="1">
        <w:r w:rsidRPr="00BD5EC2">
          <w:rPr>
            <w:rStyle w:val="Hyperlink"/>
            <w:sz w:val="16"/>
            <w:szCs w:val="16"/>
            <w:lang w:val="fr-CH"/>
          </w:rPr>
          <w:t>https://www.raspberrypi.org/downloads/raspbian/</w:t>
        </w:r>
      </w:hyperlink>
    </w:p>
  </w:footnote>
  <w:footnote w:id="8">
    <w:p w:rsidR="00F44566" w:rsidRPr="00BD5EC2" w:rsidRDefault="00F44566"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F44566" w:rsidRPr="00F80E42" w:rsidRDefault="00F44566">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F44566" w:rsidRPr="008A6BC4" w:rsidRDefault="00F44566">
      <w:pPr>
        <w:pStyle w:val="Funotentext"/>
        <w:rPr>
          <w:sz w:val="16"/>
          <w:szCs w:val="16"/>
          <w:lang w:val="de-CH"/>
        </w:rPr>
      </w:pPr>
      <w:r>
        <w:rPr>
          <w:rStyle w:val="Funotenzeichen"/>
        </w:rPr>
        <w:footnoteRef/>
      </w:r>
      <w:r>
        <w:t xml:space="preserve"> </w:t>
      </w:r>
      <w:r w:rsidRPr="008A6BC4">
        <w:rPr>
          <w:sz w:val="16"/>
          <w:szCs w:val="16"/>
        </w:rPr>
        <w:t xml:space="preserve">1 °C abkühlen </w:t>
      </w:r>
      <w:r>
        <w:rPr>
          <w:sz w:val="16"/>
          <w:szCs w:val="16"/>
        </w:rPr>
        <w:t>entspricht</w:t>
      </w:r>
      <w:r w:rsidRPr="008A6BC4">
        <w:rPr>
          <w:sz w:val="16"/>
          <w:szCs w:val="16"/>
        </w:rPr>
        <w:t xml:space="preserve"> 100 Metern und </w:t>
      </w:r>
      <w:r>
        <w:rPr>
          <w:sz w:val="16"/>
          <w:szCs w:val="16"/>
        </w:rPr>
        <w:t xml:space="preserve">die Luft muss um </w:t>
      </w:r>
      <w:r w:rsidRPr="008A6BC4">
        <w:rPr>
          <w:sz w:val="16"/>
          <w:szCs w:val="16"/>
          <w:lang w:val="de-CH"/>
        </w:rPr>
        <w:t xml:space="preserve">16 °C – 5.6 °C = 10.4 °C abkühlen damit sie gesättigt ist.  </w:t>
      </w:r>
    </w:p>
  </w:footnote>
  <w:footnote w:id="11">
    <w:p w:rsidR="00F44566" w:rsidRPr="00166F34" w:rsidRDefault="00F44566"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4]","plainCitation":"[34]","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1F200C">
        <w:rPr>
          <w:sz w:val="16"/>
        </w:rPr>
        <w:t>[34]</w:t>
      </w:r>
      <w:r>
        <w:rPr>
          <w:sz w:val="16"/>
          <w:szCs w:val="16"/>
        </w:rPr>
        <w:fldChar w:fldCharType="end"/>
      </w:r>
      <w:r w:rsidRPr="00166F34">
        <w:rPr>
          <w:sz w:val="16"/>
          <w:szCs w:val="16"/>
        </w:rPr>
        <w:t>.</w:t>
      </w:r>
    </w:p>
  </w:footnote>
  <w:footnote w:id="12">
    <w:p w:rsidR="00F44566" w:rsidRPr="001B3364" w:rsidRDefault="00F44566">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F44566" w:rsidRPr="009C4FB5" w:rsidRDefault="00F44566"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4">
    <w:p w:rsidR="00F44566" w:rsidRPr="00AB0039" w:rsidRDefault="00F44566">
      <w:pPr>
        <w:pStyle w:val="Funotentext"/>
      </w:pPr>
      <w:r>
        <w:rPr>
          <w:rStyle w:val="Funotenzeichen"/>
        </w:rPr>
        <w:footnoteRef/>
      </w:r>
      <w:r>
        <w:t xml:space="preserve"> </w:t>
      </w:r>
      <w:r w:rsidRPr="00AB0039">
        <w:rPr>
          <w:sz w:val="16"/>
          <w:szCs w:val="16"/>
        </w:rPr>
        <w:t>GitHub bezeichnet diese als „Repository“.</w:t>
      </w:r>
    </w:p>
  </w:footnote>
  <w:footnote w:id="15">
    <w:p w:rsidR="00F44566" w:rsidRPr="009A74DC" w:rsidRDefault="00F44566">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6">
    <w:p w:rsidR="00F44566" w:rsidRPr="00C03F46" w:rsidRDefault="00F44566" w:rsidP="00881E63">
      <w:pPr>
        <w:pStyle w:val="Funotentext"/>
        <w:spacing w:before="0"/>
        <w:rPr>
          <w:sz w:val="16"/>
          <w:szCs w:val="16"/>
          <w:lang w:val="de-CH"/>
        </w:rPr>
      </w:pPr>
      <w:r>
        <w:rPr>
          <w:rStyle w:val="Funotenzeichen"/>
        </w:rPr>
        <w:footnoteRef/>
      </w:r>
      <w:r>
        <w:t xml:space="preserve"> </w:t>
      </w:r>
      <w:r>
        <w:rPr>
          <w:sz w:val="16"/>
          <w:szCs w:val="16"/>
          <w:lang w:val="de-CH"/>
        </w:rPr>
        <w:t xml:space="preserve"> Eigentlich shutter speed auf e</w:t>
      </w:r>
      <w:r w:rsidRPr="003C25D4">
        <w:rPr>
          <w:sz w:val="16"/>
          <w:szCs w:val="16"/>
          <w:lang w:val="de-CH"/>
        </w:rPr>
        <w:t>nglisch</w:t>
      </w:r>
      <w:r>
        <w:rPr>
          <w:sz w:val="16"/>
          <w:szCs w:val="16"/>
          <w:lang w:val="de-CH"/>
        </w:rPr>
        <w:t>,</w:t>
      </w:r>
      <w:r w:rsidRPr="003C25D4">
        <w:rPr>
          <w:sz w:val="16"/>
          <w:szCs w:val="16"/>
          <w:lang w:val="de-CH"/>
        </w:rPr>
        <w:t xml:space="preserve"> für </w:t>
      </w:r>
      <w:r w:rsidRPr="00C03F46">
        <w:rPr>
          <w:sz w:val="16"/>
          <w:szCs w:val="16"/>
          <w:lang w:val="de-CH"/>
        </w:rPr>
        <w:t>Verschlusszeit</w:t>
      </w:r>
      <w:r>
        <w:rPr>
          <w:sz w:val="16"/>
          <w:szCs w:val="16"/>
          <w:lang w:val="de-CH"/>
        </w:rPr>
        <w:t xml:space="preserve"> oder auch Shutterzeit. Sie bestimmt die Dauer der Belichtung einer </w:t>
      </w:r>
      <w:r>
        <w:rPr>
          <w:sz w:val="16"/>
          <w:szCs w:val="16"/>
          <w:lang w:val="de-CH"/>
        </w:rPr>
        <w:br/>
        <w:t>Aufnahme und wird in dieser Arbeit bedeutungsgleich für die Belichtungszeit verwendet.</w:t>
      </w:r>
    </w:p>
  </w:footnote>
  <w:footnote w:id="17">
    <w:p w:rsidR="00F44566" w:rsidRPr="00D2548C" w:rsidRDefault="00F44566" w:rsidP="002D7493">
      <w:pPr>
        <w:pStyle w:val="Funotentext"/>
        <w:spacing w:before="0" w:after="120"/>
        <w:rPr>
          <w:sz w:val="16"/>
          <w:szCs w:val="16"/>
          <w:lang w:val="de-CH"/>
        </w:rPr>
      </w:pPr>
      <w:r>
        <w:rPr>
          <w:rStyle w:val="Funotenzeichen"/>
        </w:rPr>
        <w:footnoteRef/>
      </w:r>
      <w:r>
        <w:t xml:space="preserve"> </w:t>
      </w:r>
      <w:r w:rsidRPr="00226EE9">
        <w:rPr>
          <w:sz w:val="16"/>
          <w:szCs w:val="16"/>
          <w:lang w:val="de-CH"/>
        </w:rPr>
        <w:t>GPU: Graphical Processing Unit</w:t>
      </w:r>
      <w:r>
        <w:rPr>
          <w:sz w:val="16"/>
          <w:szCs w:val="16"/>
          <w:lang w:val="de-CH"/>
        </w:rPr>
        <w:t xml:space="preserve">, zu deutsch </w:t>
      </w:r>
      <w:r w:rsidRPr="00226EE9">
        <w:rPr>
          <w:sz w:val="16"/>
          <w:szCs w:val="16"/>
          <w:lang w:val="de-CH"/>
        </w:rPr>
        <w:t>Grafikprozessor.</w:t>
      </w:r>
    </w:p>
  </w:footnote>
  <w:footnote w:id="18">
    <w:p w:rsidR="00F44566" w:rsidRPr="00D2548C" w:rsidRDefault="00F44566" w:rsidP="00D2548C">
      <w:pPr>
        <w:spacing w:before="0"/>
        <w:rPr>
          <w:sz w:val="16"/>
          <w:szCs w:val="16"/>
        </w:rPr>
      </w:pPr>
      <w:r>
        <w:rPr>
          <w:rStyle w:val="Funotenzeichen"/>
        </w:rPr>
        <w:footnoteRef/>
      </w:r>
      <w:r>
        <w:t xml:space="preserve"> </w:t>
      </w:r>
      <w:r>
        <w:rPr>
          <w:sz w:val="16"/>
          <w:szCs w:val="16"/>
        </w:rPr>
        <w:t>Zur Vereinfachung</w:t>
      </w:r>
      <w:r w:rsidRPr="0011431B">
        <w:rPr>
          <w:sz w:val="16"/>
          <w:szCs w:val="16"/>
        </w:rPr>
        <w:t>,</w:t>
      </w:r>
      <w:r>
        <w:rPr>
          <w:sz w:val="16"/>
          <w:szCs w:val="16"/>
        </w:rPr>
        <w:t xml:space="preserve"> wurde hier </w:t>
      </w:r>
      <w:r w:rsidRPr="0011431B">
        <w:rPr>
          <w:sz w:val="16"/>
          <w:szCs w:val="16"/>
        </w:rPr>
        <w:t xml:space="preserve">die Kurven </w:t>
      </w:r>
      <w:r>
        <w:rPr>
          <w:sz w:val="16"/>
          <w:szCs w:val="16"/>
        </w:rPr>
        <w:t xml:space="preserve">eines </w:t>
      </w:r>
      <w:r w:rsidRPr="0011431B">
        <w:rPr>
          <w:sz w:val="16"/>
          <w:szCs w:val="16"/>
        </w:rPr>
        <w:t>Graustufenbildes</w:t>
      </w:r>
      <w:r>
        <w:rPr>
          <w:sz w:val="16"/>
          <w:szCs w:val="16"/>
        </w:rPr>
        <w:t xml:space="preserve"> verwendet.</w:t>
      </w:r>
    </w:p>
    <w:p w:rsidR="00F44566" w:rsidRPr="0011431B" w:rsidRDefault="00F44566">
      <w:pPr>
        <w:pStyle w:val="Funotentext"/>
      </w:pPr>
    </w:p>
  </w:footnote>
  <w:footnote w:id="19">
    <w:p w:rsidR="00F44566" w:rsidRPr="00657E7D" w:rsidRDefault="00F44566" w:rsidP="002D7493">
      <w:pPr>
        <w:pStyle w:val="Funotentext"/>
        <w:spacing w:before="0" w:after="120"/>
        <w:rPr>
          <w:lang w:val="de-CH"/>
        </w:rPr>
      </w:pPr>
      <w:r>
        <w:rPr>
          <w:rStyle w:val="Funotenzeichen"/>
        </w:rPr>
        <w:footnoteRef/>
      </w:r>
      <w:r>
        <w:t xml:space="preserve"> </w:t>
      </w:r>
      <w:r w:rsidRPr="00D92648">
        <w:rPr>
          <w:sz w:val="16"/>
          <w:szCs w:val="16"/>
          <w:lang w:val="de-CH"/>
        </w:rPr>
        <w:t xml:space="preserve">F-Stop, auf deutsch Blendenstufe. Eine </w:t>
      </w:r>
      <w:r w:rsidRPr="007F2182">
        <w:rPr>
          <w:sz w:val="16"/>
          <w:szCs w:val="16"/>
          <w:lang w:val="de-CH"/>
        </w:rPr>
        <w:t>Blendenstufe ist die Verdoppelung oder Halbierung</w:t>
      </w:r>
      <w:r>
        <w:rPr>
          <w:sz w:val="16"/>
          <w:szCs w:val="16"/>
          <w:lang w:val="de-CH"/>
        </w:rPr>
        <w:t xml:space="preserve"> (wenn negativ)</w:t>
      </w:r>
      <w:r w:rsidRPr="007F2182">
        <w:rPr>
          <w:sz w:val="16"/>
          <w:szCs w:val="16"/>
          <w:lang w:val="de-CH"/>
        </w:rPr>
        <w:t xml:space="preserve"> der Verschlusszeit</w:t>
      </w:r>
      <w:r>
        <w:rPr>
          <w:lang w:val="de-CH"/>
        </w:rPr>
        <w:t>.</w:t>
      </w:r>
    </w:p>
  </w:footnote>
  <w:footnote w:id="20">
    <w:p w:rsidR="00F44566" w:rsidRPr="00D2548C" w:rsidRDefault="00F44566" w:rsidP="00D2548C">
      <w:pPr>
        <w:pStyle w:val="Funotentext"/>
        <w:spacing w:before="0"/>
        <w:rPr>
          <w:lang w:val="de-CH"/>
        </w:rPr>
      </w:pPr>
      <w:r>
        <w:rPr>
          <w:rStyle w:val="Funotenzeichen"/>
        </w:rPr>
        <w:footnoteRef/>
      </w:r>
      <w:r>
        <w:t xml:space="preserve"> </w:t>
      </w:r>
      <w:r w:rsidRPr="002D7493">
        <w:rPr>
          <w:sz w:val="16"/>
          <w:szCs w:val="16"/>
          <w:lang w:val="de-CH"/>
        </w:rPr>
        <w:t>Es ha</w:t>
      </w:r>
      <w:r>
        <w:rPr>
          <w:sz w:val="16"/>
          <w:szCs w:val="16"/>
          <w:lang w:val="de-CH"/>
        </w:rPr>
        <w:t>ndelt sich hier</w:t>
      </w:r>
      <w:r w:rsidRPr="002D7493">
        <w:rPr>
          <w:sz w:val="16"/>
          <w:szCs w:val="16"/>
          <w:lang w:val="de-CH"/>
        </w:rPr>
        <w:t>bei um eine JET –</w:t>
      </w:r>
      <w:r>
        <w:rPr>
          <w:sz w:val="16"/>
          <w:szCs w:val="16"/>
          <w:lang w:val="de-CH"/>
        </w:rPr>
        <w:t xml:space="preserve"> c</w:t>
      </w:r>
      <w:r w:rsidRPr="002D7493">
        <w:rPr>
          <w:sz w:val="16"/>
          <w:szCs w:val="16"/>
          <w:lang w:val="de-CH"/>
        </w:rPr>
        <w:t>olor</w:t>
      </w:r>
      <w:r>
        <w:rPr>
          <w:sz w:val="16"/>
          <w:szCs w:val="16"/>
          <w:lang w:val="de-CH"/>
        </w:rPr>
        <w:t xml:space="preserve"> m</w:t>
      </w:r>
      <w:r w:rsidRPr="002D7493">
        <w:rPr>
          <w:sz w:val="16"/>
          <w:szCs w:val="16"/>
          <w:lang w:val="de-CH"/>
        </w:rPr>
        <w:t>ap.</w:t>
      </w:r>
    </w:p>
  </w:footnote>
  <w:footnote w:id="21">
    <w:p w:rsidR="00F44566" w:rsidRPr="003B1F4E" w:rsidRDefault="00F44566">
      <w:pPr>
        <w:pStyle w:val="Funotentext"/>
        <w:rPr>
          <w:lang w:val="de-CH"/>
        </w:rPr>
      </w:pPr>
      <w:r>
        <w:rPr>
          <w:rStyle w:val="Funotenzeichen"/>
        </w:rPr>
        <w:footnoteRef/>
      </w:r>
      <w:r>
        <w:t xml:space="preserve"> </w:t>
      </w:r>
      <w:r w:rsidRPr="00702770">
        <w:rPr>
          <w:sz w:val="16"/>
          <w:szCs w:val="16"/>
          <w:lang w:val="de-CH"/>
        </w:rPr>
        <w:t>Die Software befindet sich im GitHub</w:t>
      </w:r>
      <w:r>
        <w:rPr>
          <w:sz w:val="16"/>
          <w:szCs w:val="16"/>
          <w:lang w:val="de-CH"/>
        </w:rPr>
        <w:t xml:space="preserve"> </w:t>
      </w:r>
      <w:r w:rsidRPr="00702770">
        <w:rPr>
          <w:sz w:val="16"/>
          <w:szCs w:val="16"/>
          <w:lang w:val="de-CH"/>
        </w:rPr>
        <w:t xml:space="preserve">Repository: </w:t>
      </w:r>
      <w:hyperlink r:id="rId8" w:history="1">
        <w:r w:rsidRPr="00702770">
          <w:rPr>
            <w:rStyle w:val="Hyperlink"/>
            <w:sz w:val="16"/>
            <w:szCs w:val="16"/>
            <w:lang w:val="de-CH"/>
          </w:rPr>
          <w:t>https://github.com/ahorv/python_scripts/tree/master/postprocess</w:t>
        </w:r>
      </w:hyperlink>
    </w:p>
  </w:footnote>
  <w:footnote w:id="22">
    <w:p w:rsidR="00F44566" w:rsidRPr="001774D0" w:rsidRDefault="00F44566" w:rsidP="007202C0">
      <w:pPr>
        <w:pStyle w:val="Funotentext"/>
        <w:rPr>
          <w:lang w:val="de-CH"/>
        </w:rPr>
      </w:pPr>
      <w:r>
        <w:rPr>
          <w:rStyle w:val="Funotenzeichen"/>
        </w:rPr>
        <w:footnoteRef/>
      </w:r>
      <w:r>
        <w:t xml:space="preserve"> </w:t>
      </w:r>
      <w:r w:rsidRPr="007202C0">
        <w:rPr>
          <w:sz w:val="16"/>
          <w:szCs w:val="16"/>
          <w:lang w:val="de-CH"/>
        </w:rPr>
        <w:t>Für jeden physisch vorhandenen Prozessorkern, können zwei parallellaufende Prozesse gestartet werden.</w:t>
      </w:r>
      <w:r>
        <w:rPr>
          <w:lang w:val="de-CH"/>
        </w:rPr>
        <w:t xml:space="preserve"> </w:t>
      </w:r>
    </w:p>
  </w:footnote>
  <w:footnote w:id="23">
    <w:p w:rsidR="00F44566" w:rsidRPr="00742632" w:rsidRDefault="00F44566">
      <w:pPr>
        <w:pStyle w:val="Funotentext"/>
        <w:rPr>
          <w:lang w:val="en-US"/>
        </w:rPr>
      </w:pPr>
      <w:r>
        <w:rPr>
          <w:rStyle w:val="Funotenzeichen"/>
        </w:rPr>
        <w:footnoteRef/>
      </w:r>
      <w:r w:rsidRPr="00742632">
        <w:rPr>
          <w:lang w:val="en-US"/>
        </w:rPr>
        <w:t xml:space="preserve"> </w:t>
      </w:r>
      <w:r w:rsidRPr="00927E30">
        <w:rPr>
          <w:sz w:val="16"/>
          <w:szCs w:val="16"/>
          <w:lang w:val="en-US"/>
        </w:rPr>
        <w:t>MACC: Monitoring Atmosphere Composition and Climate</w:t>
      </w:r>
    </w:p>
  </w:footnote>
  <w:footnote w:id="24">
    <w:p w:rsidR="00F44566" w:rsidRPr="00927E30" w:rsidRDefault="00F44566">
      <w:pPr>
        <w:pStyle w:val="Funotentext"/>
        <w:rPr>
          <w:lang w:val="en-US"/>
        </w:rPr>
      </w:pPr>
      <w:r>
        <w:rPr>
          <w:rStyle w:val="Funotenzeichen"/>
        </w:rPr>
        <w:footnoteRef/>
      </w:r>
      <w:r w:rsidRPr="00927E30">
        <w:rPr>
          <w:lang w:val="en-US"/>
        </w:rPr>
        <w:t xml:space="preserve"> </w:t>
      </w:r>
      <w:hyperlink r:id="rId9" w:history="1">
        <w:r w:rsidRPr="00927E30">
          <w:rPr>
            <w:rStyle w:val="Hyperlink"/>
            <w:sz w:val="16"/>
            <w:szCs w:val="16"/>
            <w:lang w:val="en-US"/>
          </w:rPr>
          <w:t>https://github.com/ahorv/cloud_detection</w:t>
        </w:r>
      </w:hyperlink>
    </w:p>
  </w:footnote>
  <w:footnote w:id="25">
    <w:p w:rsidR="00F44566" w:rsidRPr="00F02832" w:rsidRDefault="00F44566" w:rsidP="002A44C1">
      <w:pPr>
        <w:pStyle w:val="Funotentext"/>
        <w:spacing w:before="0"/>
        <w:rPr>
          <w:lang w:val="en-US"/>
        </w:rPr>
      </w:pPr>
      <w:r>
        <w:rPr>
          <w:rStyle w:val="Funotenzeichen"/>
        </w:rPr>
        <w:footnoteRef/>
      </w:r>
      <w:r w:rsidRPr="00F02832">
        <w:rPr>
          <w:lang w:val="en-US"/>
        </w:rPr>
        <w:t xml:space="preserve"> </w:t>
      </w:r>
      <w:hyperlink r:id="rId10" w:history="1">
        <w:r w:rsidRPr="00F02832">
          <w:rPr>
            <w:rStyle w:val="Hyperlink"/>
            <w:sz w:val="16"/>
            <w:szCs w:val="16"/>
            <w:lang w:val="en-US"/>
          </w:rPr>
          <w:t>https://github.com/ahorv/python_scripts/data/irradiance/note_books</w:t>
        </w:r>
      </w:hyperlink>
    </w:p>
  </w:footnote>
  <w:footnote w:id="26">
    <w:p w:rsidR="00F44566" w:rsidRPr="006A7804" w:rsidRDefault="00F44566" w:rsidP="006A7804">
      <w:pPr>
        <w:spacing w:before="0" w:line="240" w:lineRule="auto"/>
        <w:jc w:val="left"/>
        <w:rPr>
          <w:sz w:val="16"/>
          <w:szCs w:val="16"/>
          <w:lang w:val="en-US"/>
        </w:rPr>
      </w:pPr>
      <w:r>
        <w:rPr>
          <w:rStyle w:val="Funotenzeichen"/>
        </w:rPr>
        <w:footnoteRef/>
      </w:r>
      <w:r w:rsidRPr="00181794">
        <w:rPr>
          <w:lang w:val="en-US"/>
        </w:rPr>
        <w:t xml:space="preserve"> </w:t>
      </w:r>
      <w:r w:rsidRPr="006A7804">
        <w:rPr>
          <w:rStyle w:val="Hyperlink"/>
          <w:sz w:val="16"/>
          <w:szCs w:val="16"/>
          <w:lang w:val="en-US"/>
        </w:rPr>
        <w:t xml:space="preserve">https://github.com/ahorv/python_scripts/ </w:t>
      </w:r>
      <w:hyperlink r:id="rId11" w:history="1">
        <w:r w:rsidRPr="006A7804">
          <w:rPr>
            <w:rStyle w:val="Hyperlink"/>
            <w:sz w:val="16"/>
            <w:szCs w:val="16"/>
            <w:lang w:val="en-US"/>
          </w:rPr>
          <w:t>data</w:t>
        </w:r>
      </w:hyperlink>
      <w:r w:rsidRPr="006A7804">
        <w:rPr>
          <w:rStyle w:val="Hyperlink"/>
          <w:sz w:val="16"/>
          <w:szCs w:val="16"/>
          <w:lang w:val="en-US"/>
        </w:rPr>
        <w:t>/</w:t>
      </w:r>
      <w:hyperlink r:id="rId12" w:history="1">
        <w:r w:rsidRPr="006A7804">
          <w:rPr>
            <w:rStyle w:val="Hyperlink"/>
            <w:sz w:val="16"/>
            <w:szCs w:val="16"/>
            <w:lang w:val="en-US"/>
          </w:rPr>
          <w:t>irradiance</w:t>
        </w:r>
      </w:hyperlink>
      <w:r w:rsidRPr="006A7804">
        <w:rPr>
          <w:rStyle w:val="Hyperlink"/>
          <w:sz w:val="16"/>
          <w:szCs w:val="16"/>
          <w:lang w:val="en-US"/>
        </w:rPr>
        <w:t>/</w:t>
      </w:r>
      <w:hyperlink r:id="rId13" w:history="1">
        <w:r w:rsidRPr="006A7804">
          <w:rPr>
            <w:rStyle w:val="Hyperlink"/>
            <w:sz w:val="16"/>
            <w:szCs w:val="16"/>
            <w:lang w:val="en-US"/>
          </w:rPr>
          <w:t>note_books</w:t>
        </w:r>
      </w:hyperlink>
      <w:r w:rsidRPr="006A7804">
        <w:rPr>
          <w:rStyle w:val="Hyperlink"/>
          <w:sz w:val="16"/>
          <w:szCs w:val="16"/>
          <w:lang w:val="en-US"/>
        </w:rPr>
        <w:t xml:space="preserve">/calculateLuminance.py </w:t>
      </w:r>
    </w:p>
    <w:p w:rsidR="00F44566" w:rsidRPr="00181794" w:rsidRDefault="00F44566" w:rsidP="006A7804">
      <w:pPr>
        <w:pStyle w:val="Funotentext"/>
        <w:rPr>
          <w:lang w:val="en-US"/>
        </w:rPr>
      </w:pPr>
      <w:r>
        <w:rPr>
          <w:sz w:val="16"/>
          <w:szCs w:val="16"/>
          <w:lang w:val="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44566" w:rsidRPr="004B5617" w:rsidRDefault="00F44566">
    <w:pPr>
      <w:pStyle w:val="Kopfzeile"/>
      <w:tabs>
        <w:tab w:val="clear" w:pos="7938"/>
        <w:tab w:val="right" w:pos="8505"/>
      </w:tabs>
      <w:rPr>
        <w:lang w:val="de-CH"/>
      </w:rPr>
    </w:pPr>
    <w:r>
      <w:fldChar w:fldCharType="begin"/>
    </w:r>
    <w:r w:rsidRPr="004B5617">
      <w:rPr>
        <w:lang w:val="de-CH"/>
      </w:rPr>
      <w:instrText xml:space="preserve"> IF  </w:instrText>
    </w:r>
    <w:r>
      <w:rPr>
        <w:noProof/>
      </w:rPr>
      <w:fldChar w:fldCharType="begin"/>
    </w:r>
    <w:r w:rsidRPr="004B5617">
      <w:rPr>
        <w:noProof/>
        <w:lang w:val="de-CH"/>
      </w:rPr>
      <w:instrText xml:space="preserve"> STYLEREF "Überschrift 1" \n \* MERGEFORMAT </w:instrText>
    </w:r>
    <w:r>
      <w:rPr>
        <w:noProof/>
      </w:rPr>
      <w:fldChar w:fldCharType="separate"/>
    </w:r>
    <w:r w:rsidR="003F0AB3">
      <w:rPr>
        <w:noProof/>
        <w:lang w:val="de-CH"/>
      </w:rPr>
      <w:instrText>0</w:instrText>
    </w:r>
    <w:r>
      <w:rPr>
        <w:noProof/>
      </w:rPr>
      <w:fldChar w:fldCharType="end"/>
    </w:r>
    <w:r w:rsidRPr="004B5617">
      <w:rPr>
        <w:lang w:val="de-CH"/>
      </w:rPr>
      <w:instrText xml:space="preserve">&lt;&gt;"0" </w:instrText>
    </w:r>
    <w:r>
      <w:fldChar w:fldCharType="begin"/>
    </w:r>
    <w:r w:rsidRPr="004B5617">
      <w:rPr>
        <w:lang w:val="de-CH"/>
      </w:rPr>
      <w:instrText xml:space="preserve"> QUOTE </w:instrText>
    </w:r>
    <w:r>
      <w:rPr>
        <w:noProof/>
      </w:rPr>
      <w:fldChar w:fldCharType="begin"/>
    </w:r>
    <w:r w:rsidRPr="004B5617">
      <w:rPr>
        <w:noProof/>
        <w:lang w:val="de-CH"/>
      </w:rPr>
      <w:instrText xml:space="preserve"> STYLEREF "Überschrift 1" \n \* MERGEFORMAT </w:instrText>
    </w:r>
    <w:r>
      <w:rPr>
        <w:noProof/>
      </w:rPr>
      <w:fldChar w:fldCharType="separate"/>
    </w:r>
    <w:r w:rsidR="003F0AB3">
      <w:rPr>
        <w:noProof/>
        <w:lang w:val="de-CH"/>
      </w:rPr>
      <w:instrText>12</w:instrText>
    </w:r>
    <w:r>
      <w:rPr>
        <w:noProof/>
      </w:rPr>
      <w:fldChar w:fldCharType="end"/>
    </w:r>
    <w:r w:rsidRPr="004B5617">
      <w:rPr>
        <w:lang w:val="de-CH"/>
      </w:rPr>
      <w:instrText xml:space="preserve"> " " \* MERGEFORMAT </w:instrText>
    </w:r>
    <w:r>
      <w:fldChar w:fldCharType="separate"/>
    </w:r>
    <w:r w:rsidR="003F0AB3">
      <w:rPr>
        <w:noProof/>
        <w:lang w:val="de-CH"/>
      </w:rPr>
      <w:instrText>12</w:instrText>
    </w:r>
    <w:r w:rsidR="003F0AB3" w:rsidRPr="004B5617">
      <w:rPr>
        <w:lang w:val="de-CH"/>
      </w:rPr>
      <w:instrText xml:space="preserve"> </w:instrText>
    </w:r>
    <w:r>
      <w:fldChar w:fldCharType="end"/>
    </w:r>
    <w:r w:rsidRPr="004B5617">
      <w:rPr>
        <w:lang w:val="de-CH"/>
      </w:rPr>
      <w:instrText xml:space="preserve"> \* MERGEFORMAT </w:instrText>
    </w:r>
    <w:r>
      <w:fldChar w:fldCharType="end"/>
    </w:r>
    <w:r>
      <w:rPr>
        <w:noProof/>
      </w:rPr>
      <w:fldChar w:fldCharType="begin"/>
    </w:r>
    <w:r w:rsidRPr="004B5617">
      <w:rPr>
        <w:noProof/>
        <w:lang w:val="de-CH"/>
      </w:rPr>
      <w:instrText xml:space="preserve"> STYLEREF "Überschrift 1" \* MERGEFORMAT </w:instrText>
    </w:r>
    <w:r>
      <w:rPr>
        <w:noProof/>
      </w:rPr>
      <w:fldChar w:fldCharType="separate"/>
    </w:r>
    <w:r w:rsidR="003F0AB3">
      <w:rPr>
        <w:noProof/>
        <w:lang w:val="de-CH"/>
      </w:rPr>
      <w:t>Quellenverzeichnis</w:t>
    </w:r>
    <w:r>
      <w:rPr>
        <w:noProof/>
      </w:rPr>
      <w:fldChar w:fldCharType="end"/>
    </w:r>
    <w:r w:rsidRPr="004B5617">
      <w:rPr>
        <w:lang w:val="de-CH"/>
      </w:rPr>
      <w:tab/>
    </w:r>
    <w:r>
      <w:fldChar w:fldCharType="begin"/>
    </w:r>
    <w:r w:rsidRPr="004B5617">
      <w:rPr>
        <w:lang w:val="de-CH"/>
      </w:rPr>
      <w:instrText xml:space="preserve"> PAGE  \* MERGEFORMAT </w:instrText>
    </w:r>
    <w:r>
      <w:fldChar w:fldCharType="separate"/>
    </w:r>
    <w:r w:rsidR="003F0AB3">
      <w:rPr>
        <w:noProof/>
        <w:lang w:val="de-CH"/>
      </w:rPr>
      <w:t>6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44566" w:rsidRDefault="00F44566">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44566" w:rsidRDefault="00F44566">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458655A2"/>
    <w:multiLevelType w:val="hybridMultilevel"/>
    <w:tmpl w:val="DC764AA8"/>
    <w:lvl w:ilvl="0" w:tplc="A16E68AA">
      <w:start w:val="1"/>
      <w:numFmt w:val="lowerLetter"/>
      <w:lvlText w:val="(%1)"/>
      <w:lvlJc w:val="left"/>
      <w:pPr>
        <w:ind w:left="1215" w:hanging="360"/>
      </w:pPr>
      <w:rPr>
        <w:rFonts w:hint="default"/>
      </w:rPr>
    </w:lvl>
    <w:lvl w:ilvl="1" w:tplc="08070019" w:tentative="1">
      <w:start w:val="1"/>
      <w:numFmt w:val="lowerLetter"/>
      <w:lvlText w:val="%2."/>
      <w:lvlJc w:val="left"/>
      <w:pPr>
        <w:ind w:left="1935" w:hanging="360"/>
      </w:pPr>
    </w:lvl>
    <w:lvl w:ilvl="2" w:tplc="0807001B" w:tentative="1">
      <w:start w:val="1"/>
      <w:numFmt w:val="lowerRoman"/>
      <w:lvlText w:val="%3."/>
      <w:lvlJc w:val="right"/>
      <w:pPr>
        <w:ind w:left="2655" w:hanging="180"/>
      </w:pPr>
    </w:lvl>
    <w:lvl w:ilvl="3" w:tplc="0807000F" w:tentative="1">
      <w:start w:val="1"/>
      <w:numFmt w:val="decimal"/>
      <w:lvlText w:val="%4."/>
      <w:lvlJc w:val="left"/>
      <w:pPr>
        <w:ind w:left="3375" w:hanging="360"/>
      </w:pPr>
    </w:lvl>
    <w:lvl w:ilvl="4" w:tplc="08070019" w:tentative="1">
      <w:start w:val="1"/>
      <w:numFmt w:val="lowerLetter"/>
      <w:lvlText w:val="%5."/>
      <w:lvlJc w:val="left"/>
      <w:pPr>
        <w:ind w:left="4095" w:hanging="360"/>
      </w:pPr>
    </w:lvl>
    <w:lvl w:ilvl="5" w:tplc="0807001B" w:tentative="1">
      <w:start w:val="1"/>
      <w:numFmt w:val="lowerRoman"/>
      <w:lvlText w:val="%6."/>
      <w:lvlJc w:val="right"/>
      <w:pPr>
        <w:ind w:left="4815" w:hanging="180"/>
      </w:pPr>
    </w:lvl>
    <w:lvl w:ilvl="6" w:tplc="0807000F" w:tentative="1">
      <w:start w:val="1"/>
      <w:numFmt w:val="decimal"/>
      <w:lvlText w:val="%7."/>
      <w:lvlJc w:val="left"/>
      <w:pPr>
        <w:ind w:left="5535" w:hanging="360"/>
      </w:pPr>
    </w:lvl>
    <w:lvl w:ilvl="7" w:tplc="08070019" w:tentative="1">
      <w:start w:val="1"/>
      <w:numFmt w:val="lowerLetter"/>
      <w:lvlText w:val="%8."/>
      <w:lvlJc w:val="left"/>
      <w:pPr>
        <w:ind w:left="6255" w:hanging="360"/>
      </w:pPr>
    </w:lvl>
    <w:lvl w:ilvl="8" w:tplc="0807001B" w:tentative="1">
      <w:start w:val="1"/>
      <w:numFmt w:val="lowerRoman"/>
      <w:lvlText w:val="%9."/>
      <w:lvlJc w:val="right"/>
      <w:pPr>
        <w:ind w:left="6975" w:hanging="180"/>
      </w:pPr>
    </w:lvl>
  </w:abstractNum>
  <w:abstractNum w:abstractNumId="11"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abstractNum w:abstractNumId="12" w15:restartNumberingAfterBreak="0">
    <w:nsid w:val="7E717B76"/>
    <w:multiLevelType w:val="hybridMultilevel"/>
    <w:tmpl w:val="C80C0374"/>
    <w:lvl w:ilvl="0" w:tplc="08070011">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1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 w:numId="13">
    <w:abstractNumId w:val="1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129C"/>
    <w:rsid w:val="0000270B"/>
    <w:rsid w:val="0000378C"/>
    <w:rsid w:val="00003EA8"/>
    <w:rsid w:val="000048D4"/>
    <w:rsid w:val="00004C6A"/>
    <w:rsid w:val="00004F62"/>
    <w:rsid w:val="00005B87"/>
    <w:rsid w:val="000068D2"/>
    <w:rsid w:val="00006B42"/>
    <w:rsid w:val="00006DF6"/>
    <w:rsid w:val="00007B81"/>
    <w:rsid w:val="00011508"/>
    <w:rsid w:val="000129BC"/>
    <w:rsid w:val="00012A43"/>
    <w:rsid w:val="00016CEF"/>
    <w:rsid w:val="000175FF"/>
    <w:rsid w:val="0002121C"/>
    <w:rsid w:val="00022714"/>
    <w:rsid w:val="00022F9B"/>
    <w:rsid w:val="00023213"/>
    <w:rsid w:val="000239DE"/>
    <w:rsid w:val="00024493"/>
    <w:rsid w:val="0002597B"/>
    <w:rsid w:val="00025EB6"/>
    <w:rsid w:val="00027828"/>
    <w:rsid w:val="00027A52"/>
    <w:rsid w:val="0003010E"/>
    <w:rsid w:val="0003064F"/>
    <w:rsid w:val="00032409"/>
    <w:rsid w:val="0003242D"/>
    <w:rsid w:val="000327A4"/>
    <w:rsid w:val="000331B9"/>
    <w:rsid w:val="000360C1"/>
    <w:rsid w:val="00036D19"/>
    <w:rsid w:val="0003779A"/>
    <w:rsid w:val="00037FF9"/>
    <w:rsid w:val="000409E8"/>
    <w:rsid w:val="000412DB"/>
    <w:rsid w:val="00041436"/>
    <w:rsid w:val="00043D85"/>
    <w:rsid w:val="00044B87"/>
    <w:rsid w:val="00044C0A"/>
    <w:rsid w:val="00046D43"/>
    <w:rsid w:val="000476B1"/>
    <w:rsid w:val="00050549"/>
    <w:rsid w:val="000513E0"/>
    <w:rsid w:val="00051554"/>
    <w:rsid w:val="00051726"/>
    <w:rsid w:val="0005295B"/>
    <w:rsid w:val="00053B7D"/>
    <w:rsid w:val="00054067"/>
    <w:rsid w:val="00054094"/>
    <w:rsid w:val="00054130"/>
    <w:rsid w:val="000545EF"/>
    <w:rsid w:val="00054A37"/>
    <w:rsid w:val="00055904"/>
    <w:rsid w:val="00055D5F"/>
    <w:rsid w:val="00061C73"/>
    <w:rsid w:val="0006421C"/>
    <w:rsid w:val="00064D6C"/>
    <w:rsid w:val="00065ABF"/>
    <w:rsid w:val="0006697C"/>
    <w:rsid w:val="00066DD4"/>
    <w:rsid w:val="000675C1"/>
    <w:rsid w:val="00067DCD"/>
    <w:rsid w:val="00070CDF"/>
    <w:rsid w:val="000714A2"/>
    <w:rsid w:val="00072580"/>
    <w:rsid w:val="00075177"/>
    <w:rsid w:val="00075D21"/>
    <w:rsid w:val="00076212"/>
    <w:rsid w:val="00076F75"/>
    <w:rsid w:val="000770A6"/>
    <w:rsid w:val="000779DC"/>
    <w:rsid w:val="00080A15"/>
    <w:rsid w:val="00080B9A"/>
    <w:rsid w:val="00081617"/>
    <w:rsid w:val="00081D52"/>
    <w:rsid w:val="0008309E"/>
    <w:rsid w:val="000830D5"/>
    <w:rsid w:val="00083B44"/>
    <w:rsid w:val="00083CCF"/>
    <w:rsid w:val="00084C37"/>
    <w:rsid w:val="00086140"/>
    <w:rsid w:val="00086C4A"/>
    <w:rsid w:val="00086FC6"/>
    <w:rsid w:val="0008730B"/>
    <w:rsid w:val="00087DEA"/>
    <w:rsid w:val="00087E4B"/>
    <w:rsid w:val="00087FEE"/>
    <w:rsid w:val="00090688"/>
    <w:rsid w:val="00090923"/>
    <w:rsid w:val="00091878"/>
    <w:rsid w:val="00091DA0"/>
    <w:rsid w:val="00092072"/>
    <w:rsid w:val="00094BA5"/>
    <w:rsid w:val="000954BE"/>
    <w:rsid w:val="00095780"/>
    <w:rsid w:val="00095A74"/>
    <w:rsid w:val="00097B2B"/>
    <w:rsid w:val="000A2D2A"/>
    <w:rsid w:val="000A30DF"/>
    <w:rsid w:val="000A41E9"/>
    <w:rsid w:val="000A4510"/>
    <w:rsid w:val="000A46E1"/>
    <w:rsid w:val="000A5CDF"/>
    <w:rsid w:val="000A5FD1"/>
    <w:rsid w:val="000A6783"/>
    <w:rsid w:val="000A6962"/>
    <w:rsid w:val="000A6BE8"/>
    <w:rsid w:val="000B0018"/>
    <w:rsid w:val="000B0C8C"/>
    <w:rsid w:val="000B12AF"/>
    <w:rsid w:val="000B168C"/>
    <w:rsid w:val="000B1E76"/>
    <w:rsid w:val="000B1F0A"/>
    <w:rsid w:val="000B2C92"/>
    <w:rsid w:val="000B3203"/>
    <w:rsid w:val="000B32C2"/>
    <w:rsid w:val="000B470C"/>
    <w:rsid w:val="000B50D3"/>
    <w:rsid w:val="000B5B22"/>
    <w:rsid w:val="000B5C94"/>
    <w:rsid w:val="000B5D9C"/>
    <w:rsid w:val="000B62C7"/>
    <w:rsid w:val="000B6D1F"/>
    <w:rsid w:val="000B7CCF"/>
    <w:rsid w:val="000C1B30"/>
    <w:rsid w:val="000C284F"/>
    <w:rsid w:val="000C3013"/>
    <w:rsid w:val="000C3619"/>
    <w:rsid w:val="000C372B"/>
    <w:rsid w:val="000C3BC0"/>
    <w:rsid w:val="000C3E6E"/>
    <w:rsid w:val="000C3EB9"/>
    <w:rsid w:val="000C475C"/>
    <w:rsid w:val="000C7538"/>
    <w:rsid w:val="000D0CE1"/>
    <w:rsid w:val="000D1285"/>
    <w:rsid w:val="000D35CC"/>
    <w:rsid w:val="000D763C"/>
    <w:rsid w:val="000D7D0D"/>
    <w:rsid w:val="000E0F1E"/>
    <w:rsid w:val="000E13EC"/>
    <w:rsid w:val="000E1D5C"/>
    <w:rsid w:val="000E249E"/>
    <w:rsid w:val="000E3095"/>
    <w:rsid w:val="000E3D56"/>
    <w:rsid w:val="000E6AFE"/>
    <w:rsid w:val="000E6F9D"/>
    <w:rsid w:val="000E7D72"/>
    <w:rsid w:val="000E7E66"/>
    <w:rsid w:val="000E7FC5"/>
    <w:rsid w:val="000F0F16"/>
    <w:rsid w:val="000F149D"/>
    <w:rsid w:val="000F1934"/>
    <w:rsid w:val="000F2512"/>
    <w:rsid w:val="000F2C22"/>
    <w:rsid w:val="000F5969"/>
    <w:rsid w:val="000F5F50"/>
    <w:rsid w:val="000F6B13"/>
    <w:rsid w:val="000F6E0C"/>
    <w:rsid w:val="000F7A70"/>
    <w:rsid w:val="000F7D92"/>
    <w:rsid w:val="001013CE"/>
    <w:rsid w:val="00103E22"/>
    <w:rsid w:val="00104044"/>
    <w:rsid w:val="00104A1A"/>
    <w:rsid w:val="00105C27"/>
    <w:rsid w:val="00106143"/>
    <w:rsid w:val="00106F13"/>
    <w:rsid w:val="001072BB"/>
    <w:rsid w:val="0010740F"/>
    <w:rsid w:val="001108D3"/>
    <w:rsid w:val="00110E13"/>
    <w:rsid w:val="00111094"/>
    <w:rsid w:val="0011183F"/>
    <w:rsid w:val="00111AC6"/>
    <w:rsid w:val="00112856"/>
    <w:rsid w:val="0011353E"/>
    <w:rsid w:val="0011431B"/>
    <w:rsid w:val="0011619B"/>
    <w:rsid w:val="0011646C"/>
    <w:rsid w:val="00116B8C"/>
    <w:rsid w:val="00117C19"/>
    <w:rsid w:val="00122A3B"/>
    <w:rsid w:val="0012461E"/>
    <w:rsid w:val="0012526B"/>
    <w:rsid w:val="001253A4"/>
    <w:rsid w:val="001254E8"/>
    <w:rsid w:val="00126368"/>
    <w:rsid w:val="00126452"/>
    <w:rsid w:val="00127364"/>
    <w:rsid w:val="00127E99"/>
    <w:rsid w:val="0013003B"/>
    <w:rsid w:val="00130434"/>
    <w:rsid w:val="00131BA2"/>
    <w:rsid w:val="001324F0"/>
    <w:rsid w:val="001325CA"/>
    <w:rsid w:val="001327BE"/>
    <w:rsid w:val="00135B85"/>
    <w:rsid w:val="00137A25"/>
    <w:rsid w:val="0014091B"/>
    <w:rsid w:val="00143C30"/>
    <w:rsid w:val="00145D0A"/>
    <w:rsid w:val="00146214"/>
    <w:rsid w:val="0014700B"/>
    <w:rsid w:val="00150726"/>
    <w:rsid w:val="00150A5C"/>
    <w:rsid w:val="00151A87"/>
    <w:rsid w:val="001527FF"/>
    <w:rsid w:val="0015655F"/>
    <w:rsid w:val="0015666C"/>
    <w:rsid w:val="001569C9"/>
    <w:rsid w:val="00156A19"/>
    <w:rsid w:val="00160690"/>
    <w:rsid w:val="00160895"/>
    <w:rsid w:val="00161EB9"/>
    <w:rsid w:val="001642F6"/>
    <w:rsid w:val="0016438C"/>
    <w:rsid w:val="00165EED"/>
    <w:rsid w:val="001660F6"/>
    <w:rsid w:val="001662E0"/>
    <w:rsid w:val="001665FD"/>
    <w:rsid w:val="00166939"/>
    <w:rsid w:val="00166EE9"/>
    <w:rsid w:val="00166F34"/>
    <w:rsid w:val="00167EB4"/>
    <w:rsid w:val="001709B7"/>
    <w:rsid w:val="0017314D"/>
    <w:rsid w:val="00173B8C"/>
    <w:rsid w:val="00173CD3"/>
    <w:rsid w:val="00175591"/>
    <w:rsid w:val="00175CE3"/>
    <w:rsid w:val="001774D0"/>
    <w:rsid w:val="0018074A"/>
    <w:rsid w:val="0018099E"/>
    <w:rsid w:val="00181794"/>
    <w:rsid w:val="00183A52"/>
    <w:rsid w:val="00184679"/>
    <w:rsid w:val="00186CF9"/>
    <w:rsid w:val="00187069"/>
    <w:rsid w:val="001902F1"/>
    <w:rsid w:val="00190530"/>
    <w:rsid w:val="00190BEE"/>
    <w:rsid w:val="001914AC"/>
    <w:rsid w:val="0019162E"/>
    <w:rsid w:val="00191ACF"/>
    <w:rsid w:val="00192CE5"/>
    <w:rsid w:val="00192EA9"/>
    <w:rsid w:val="0019318F"/>
    <w:rsid w:val="0019410C"/>
    <w:rsid w:val="00194AF7"/>
    <w:rsid w:val="0019585B"/>
    <w:rsid w:val="00195EF5"/>
    <w:rsid w:val="001969D7"/>
    <w:rsid w:val="001A01F2"/>
    <w:rsid w:val="001A0A9D"/>
    <w:rsid w:val="001A230B"/>
    <w:rsid w:val="001A273D"/>
    <w:rsid w:val="001A2A66"/>
    <w:rsid w:val="001A383A"/>
    <w:rsid w:val="001A4407"/>
    <w:rsid w:val="001A4759"/>
    <w:rsid w:val="001A5019"/>
    <w:rsid w:val="001A6652"/>
    <w:rsid w:val="001A6AAA"/>
    <w:rsid w:val="001A7AA6"/>
    <w:rsid w:val="001A7DB8"/>
    <w:rsid w:val="001B04F9"/>
    <w:rsid w:val="001B2584"/>
    <w:rsid w:val="001B2E9E"/>
    <w:rsid w:val="001B3225"/>
    <w:rsid w:val="001B3364"/>
    <w:rsid w:val="001B5E62"/>
    <w:rsid w:val="001B679C"/>
    <w:rsid w:val="001B6A53"/>
    <w:rsid w:val="001B6A98"/>
    <w:rsid w:val="001B7667"/>
    <w:rsid w:val="001C0822"/>
    <w:rsid w:val="001C2B4E"/>
    <w:rsid w:val="001C2C71"/>
    <w:rsid w:val="001C38D5"/>
    <w:rsid w:val="001C42EE"/>
    <w:rsid w:val="001C47C5"/>
    <w:rsid w:val="001C66DD"/>
    <w:rsid w:val="001C7FAD"/>
    <w:rsid w:val="001D04A7"/>
    <w:rsid w:val="001D1A31"/>
    <w:rsid w:val="001D1B1F"/>
    <w:rsid w:val="001D2820"/>
    <w:rsid w:val="001D311E"/>
    <w:rsid w:val="001D60E1"/>
    <w:rsid w:val="001D6AAA"/>
    <w:rsid w:val="001D6C80"/>
    <w:rsid w:val="001D6D8F"/>
    <w:rsid w:val="001D72D7"/>
    <w:rsid w:val="001E2561"/>
    <w:rsid w:val="001E293A"/>
    <w:rsid w:val="001E2E0D"/>
    <w:rsid w:val="001E4B00"/>
    <w:rsid w:val="001E563E"/>
    <w:rsid w:val="001E6B3F"/>
    <w:rsid w:val="001E6DFF"/>
    <w:rsid w:val="001F09F3"/>
    <w:rsid w:val="001F108B"/>
    <w:rsid w:val="001F177C"/>
    <w:rsid w:val="001F200C"/>
    <w:rsid w:val="001F2361"/>
    <w:rsid w:val="001F365D"/>
    <w:rsid w:val="001F4345"/>
    <w:rsid w:val="001F43EB"/>
    <w:rsid w:val="001F4902"/>
    <w:rsid w:val="001F52BE"/>
    <w:rsid w:val="001F5E17"/>
    <w:rsid w:val="001F6AC8"/>
    <w:rsid w:val="001F6C65"/>
    <w:rsid w:val="001F6FE1"/>
    <w:rsid w:val="001F78F5"/>
    <w:rsid w:val="002006A1"/>
    <w:rsid w:val="00202CBB"/>
    <w:rsid w:val="00202DC6"/>
    <w:rsid w:val="0020319A"/>
    <w:rsid w:val="00203C12"/>
    <w:rsid w:val="002058AE"/>
    <w:rsid w:val="00205CD7"/>
    <w:rsid w:val="00205EF6"/>
    <w:rsid w:val="00205FE2"/>
    <w:rsid w:val="00206EFC"/>
    <w:rsid w:val="00207425"/>
    <w:rsid w:val="002100E6"/>
    <w:rsid w:val="002117F3"/>
    <w:rsid w:val="0021249D"/>
    <w:rsid w:val="002148A0"/>
    <w:rsid w:val="00214DC1"/>
    <w:rsid w:val="0021593D"/>
    <w:rsid w:val="00215AC7"/>
    <w:rsid w:val="00215F16"/>
    <w:rsid w:val="00216360"/>
    <w:rsid w:val="00216BF7"/>
    <w:rsid w:val="0022003A"/>
    <w:rsid w:val="00220FAC"/>
    <w:rsid w:val="00222670"/>
    <w:rsid w:val="002228C8"/>
    <w:rsid w:val="00222902"/>
    <w:rsid w:val="00222E8C"/>
    <w:rsid w:val="00222F9F"/>
    <w:rsid w:val="00222FB3"/>
    <w:rsid w:val="002234EE"/>
    <w:rsid w:val="00223CD6"/>
    <w:rsid w:val="00226EE9"/>
    <w:rsid w:val="00226FED"/>
    <w:rsid w:val="0022787E"/>
    <w:rsid w:val="002279E6"/>
    <w:rsid w:val="00227E7C"/>
    <w:rsid w:val="00230313"/>
    <w:rsid w:val="002308DF"/>
    <w:rsid w:val="002310C9"/>
    <w:rsid w:val="00231F8D"/>
    <w:rsid w:val="00232170"/>
    <w:rsid w:val="00234DCE"/>
    <w:rsid w:val="00235406"/>
    <w:rsid w:val="002367B3"/>
    <w:rsid w:val="00236981"/>
    <w:rsid w:val="002374A5"/>
    <w:rsid w:val="00237C16"/>
    <w:rsid w:val="00240461"/>
    <w:rsid w:val="0024139A"/>
    <w:rsid w:val="00241B25"/>
    <w:rsid w:val="00242114"/>
    <w:rsid w:val="0024524D"/>
    <w:rsid w:val="00245623"/>
    <w:rsid w:val="002458A1"/>
    <w:rsid w:val="00246654"/>
    <w:rsid w:val="00250CE4"/>
    <w:rsid w:val="002536C1"/>
    <w:rsid w:val="002537A2"/>
    <w:rsid w:val="00253963"/>
    <w:rsid w:val="002553F9"/>
    <w:rsid w:val="00256D28"/>
    <w:rsid w:val="00260E18"/>
    <w:rsid w:val="00260FE3"/>
    <w:rsid w:val="00261809"/>
    <w:rsid w:val="00263554"/>
    <w:rsid w:val="00264C7F"/>
    <w:rsid w:val="002655D6"/>
    <w:rsid w:val="0026583F"/>
    <w:rsid w:val="00265D00"/>
    <w:rsid w:val="00266935"/>
    <w:rsid w:val="00267670"/>
    <w:rsid w:val="00270E61"/>
    <w:rsid w:val="00270ECD"/>
    <w:rsid w:val="00272409"/>
    <w:rsid w:val="00273284"/>
    <w:rsid w:val="00274230"/>
    <w:rsid w:val="0027490E"/>
    <w:rsid w:val="00281152"/>
    <w:rsid w:val="00281A12"/>
    <w:rsid w:val="00281CA0"/>
    <w:rsid w:val="00284443"/>
    <w:rsid w:val="00284FA6"/>
    <w:rsid w:val="002857DE"/>
    <w:rsid w:val="0028729F"/>
    <w:rsid w:val="00287671"/>
    <w:rsid w:val="00287960"/>
    <w:rsid w:val="00290F0F"/>
    <w:rsid w:val="00294047"/>
    <w:rsid w:val="002948B2"/>
    <w:rsid w:val="0029589E"/>
    <w:rsid w:val="0029592F"/>
    <w:rsid w:val="00296A79"/>
    <w:rsid w:val="00297AF3"/>
    <w:rsid w:val="002A009A"/>
    <w:rsid w:val="002A0C7F"/>
    <w:rsid w:val="002A2D74"/>
    <w:rsid w:val="002A2DE7"/>
    <w:rsid w:val="002A38F4"/>
    <w:rsid w:val="002A3BA7"/>
    <w:rsid w:val="002A41CA"/>
    <w:rsid w:val="002A44C1"/>
    <w:rsid w:val="002A45DA"/>
    <w:rsid w:val="002A51A0"/>
    <w:rsid w:val="002A5BBC"/>
    <w:rsid w:val="002A5C70"/>
    <w:rsid w:val="002A7301"/>
    <w:rsid w:val="002A7513"/>
    <w:rsid w:val="002B0D82"/>
    <w:rsid w:val="002B19DC"/>
    <w:rsid w:val="002B1C98"/>
    <w:rsid w:val="002B257F"/>
    <w:rsid w:val="002B3507"/>
    <w:rsid w:val="002B7671"/>
    <w:rsid w:val="002B7C05"/>
    <w:rsid w:val="002C14C7"/>
    <w:rsid w:val="002C2AFE"/>
    <w:rsid w:val="002C3FB9"/>
    <w:rsid w:val="002C4282"/>
    <w:rsid w:val="002C4E25"/>
    <w:rsid w:val="002C5491"/>
    <w:rsid w:val="002C607F"/>
    <w:rsid w:val="002C707B"/>
    <w:rsid w:val="002C7B5A"/>
    <w:rsid w:val="002D017C"/>
    <w:rsid w:val="002D03E7"/>
    <w:rsid w:val="002D0401"/>
    <w:rsid w:val="002D0BE5"/>
    <w:rsid w:val="002D1F6E"/>
    <w:rsid w:val="002D45B6"/>
    <w:rsid w:val="002D483A"/>
    <w:rsid w:val="002D56DB"/>
    <w:rsid w:val="002D5D74"/>
    <w:rsid w:val="002D7078"/>
    <w:rsid w:val="002D7493"/>
    <w:rsid w:val="002E0112"/>
    <w:rsid w:val="002E0A65"/>
    <w:rsid w:val="002E13C4"/>
    <w:rsid w:val="002E1F53"/>
    <w:rsid w:val="002E33C9"/>
    <w:rsid w:val="002E3717"/>
    <w:rsid w:val="002E39DA"/>
    <w:rsid w:val="002E4953"/>
    <w:rsid w:val="002E4BDE"/>
    <w:rsid w:val="002E68E4"/>
    <w:rsid w:val="002E7AFE"/>
    <w:rsid w:val="002E7F1B"/>
    <w:rsid w:val="002F01CE"/>
    <w:rsid w:val="002F1228"/>
    <w:rsid w:val="002F153F"/>
    <w:rsid w:val="002F16AA"/>
    <w:rsid w:val="002F1E5A"/>
    <w:rsid w:val="002F2600"/>
    <w:rsid w:val="002F3521"/>
    <w:rsid w:val="002F36B9"/>
    <w:rsid w:val="002F36E1"/>
    <w:rsid w:val="002F48AC"/>
    <w:rsid w:val="002F4FA3"/>
    <w:rsid w:val="002F5E9A"/>
    <w:rsid w:val="002F774D"/>
    <w:rsid w:val="002F77CB"/>
    <w:rsid w:val="00301B3C"/>
    <w:rsid w:val="00301F8A"/>
    <w:rsid w:val="0030213A"/>
    <w:rsid w:val="00302758"/>
    <w:rsid w:val="00302F3C"/>
    <w:rsid w:val="003030C7"/>
    <w:rsid w:val="00303D8C"/>
    <w:rsid w:val="00304110"/>
    <w:rsid w:val="0030421B"/>
    <w:rsid w:val="00304F03"/>
    <w:rsid w:val="00306F1E"/>
    <w:rsid w:val="00307330"/>
    <w:rsid w:val="00307D2A"/>
    <w:rsid w:val="00310910"/>
    <w:rsid w:val="00310ACA"/>
    <w:rsid w:val="003111B1"/>
    <w:rsid w:val="003112FF"/>
    <w:rsid w:val="00313677"/>
    <w:rsid w:val="003145B8"/>
    <w:rsid w:val="003147AF"/>
    <w:rsid w:val="00315EB6"/>
    <w:rsid w:val="0031739B"/>
    <w:rsid w:val="003176CC"/>
    <w:rsid w:val="00317896"/>
    <w:rsid w:val="00320E9F"/>
    <w:rsid w:val="00322B5D"/>
    <w:rsid w:val="0032314A"/>
    <w:rsid w:val="003241AC"/>
    <w:rsid w:val="003256A6"/>
    <w:rsid w:val="00325ED9"/>
    <w:rsid w:val="00325F6C"/>
    <w:rsid w:val="0032639F"/>
    <w:rsid w:val="00327BA6"/>
    <w:rsid w:val="00330DB0"/>
    <w:rsid w:val="00331EB3"/>
    <w:rsid w:val="003327F9"/>
    <w:rsid w:val="003349A9"/>
    <w:rsid w:val="003359FA"/>
    <w:rsid w:val="00335D6A"/>
    <w:rsid w:val="00336A89"/>
    <w:rsid w:val="00336C52"/>
    <w:rsid w:val="00336CBD"/>
    <w:rsid w:val="00337321"/>
    <w:rsid w:val="003379ED"/>
    <w:rsid w:val="00337F61"/>
    <w:rsid w:val="00340216"/>
    <w:rsid w:val="003412E1"/>
    <w:rsid w:val="00342828"/>
    <w:rsid w:val="00342D98"/>
    <w:rsid w:val="0034320F"/>
    <w:rsid w:val="00343966"/>
    <w:rsid w:val="00344890"/>
    <w:rsid w:val="003456AE"/>
    <w:rsid w:val="003457B4"/>
    <w:rsid w:val="00345B74"/>
    <w:rsid w:val="003508D8"/>
    <w:rsid w:val="00350EA3"/>
    <w:rsid w:val="0035309C"/>
    <w:rsid w:val="003531A0"/>
    <w:rsid w:val="003541C4"/>
    <w:rsid w:val="00354BCE"/>
    <w:rsid w:val="00354F08"/>
    <w:rsid w:val="003550F6"/>
    <w:rsid w:val="003571C5"/>
    <w:rsid w:val="00357F83"/>
    <w:rsid w:val="00357F99"/>
    <w:rsid w:val="00361254"/>
    <w:rsid w:val="0036170F"/>
    <w:rsid w:val="00361934"/>
    <w:rsid w:val="00361AB3"/>
    <w:rsid w:val="00362648"/>
    <w:rsid w:val="003639D2"/>
    <w:rsid w:val="00363DC4"/>
    <w:rsid w:val="00363F42"/>
    <w:rsid w:val="003644BC"/>
    <w:rsid w:val="003647EE"/>
    <w:rsid w:val="00364DC0"/>
    <w:rsid w:val="0036518D"/>
    <w:rsid w:val="003651A6"/>
    <w:rsid w:val="00366055"/>
    <w:rsid w:val="00366BA2"/>
    <w:rsid w:val="00367519"/>
    <w:rsid w:val="00370BF5"/>
    <w:rsid w:val="00370E81"/>
    <w:rsid w:val="003723E0"/>
    <w:rsid w:val="003731B3"/>
    <w:rsid w:val="003738DE"/>
    <w:rsid w:val="00374D75"/>
    <w:rsid w:val="00375CC9"/>
    <w:rsid w:val="00376DCD"/>
    <w:rsid w:val="00380F52"/>
    <w:rsid w:val="003810D9"/>
    <w:rsid w:val="00381EBD"/>
    <w:rsid w:val="003820D4"/>
    <w:rsid w:val="00382855"/>
    <w:rsid w:val="0038451B"/>
    <w:rsid w:val="00385321"/>
    <w:rsid w:val="00385A61"/>
    <w:rsid w:val="003863E9"/>
    <w:rsid w:val="003864F8"/>
    <w:rsid w:val="003866F7"/>
    <w:rsid w:val="00386EC8"/>
    <w:rsid w:val="0038718B"/>
    <w:rsid w:val="003910C5"/>
    <w:rsid w:val="00391885"/>
    <w:rsid w:val="003921ED"/>
    <w:rsid w:val="00392428"/>
    <w:rsid w:val="003924E6"/>
    <w:rsid w:val="0039354D"/>
    <w:rsid w:val="0039467A"/>
    <w:rsid w:val="00394F6C"/>
    <w:rsid w:val="0039555C"/>
    <w:rsid w:val="003967E5"/>
    <w:rsid w:val="003978A4"/>
    <w:rsid w:val="003A00E8"/>
    <w:rsid w:val="003A043B"/>
    <w:rsid w:val="003A07F2"/>
    <w:rsid w:val="003A1243"/>
    <w:rsid w:val="003A1582"/>
    <w:rsid w:val="003A2200"/>
    <w:rsid w:val="003A2672"/>
    <w:rsid w:val="003A3224"/>
    <w:rsid w:val="003A3667"/>
    <w:rsid w:val="003A49F9"/>
    <w:rsid w:val="003A5BE4"/>
    <w:rsid w:val="003A6BDE"/>
    <w:rsid w:val="003A6C4D"/>
    <w:rsid w:val="003A7608"/>
    <w:rsid w:val="003A77A5"/>
    <w:rsid w:val="003A7AE5"/>
    <w:rsid w:val="003B0701"/>
    <w:rsid w:val="003B0CF5"/>
    <w:rsid w:val="003B1F4E"/>
    <w:rsid w:val="003B1FE7"/>
    <w:rsid w:val="003B22C4"/>
    <w:rsid w:val="003B4F79"/>
    <w:rsid w:val="003B6192"/>
    <w:rsid w:val="003B788D"/>
    <w:rsid w:val="003C014E"/>
    <w:rsid w:val="003C0150"/>
    <w:rsid w:val="003C25D4"/>
    <w:rsid w:val="003C474A"/>
    <w:rsid w:val="003C487D"/>
    <w:rsid w:val="003C4B72"/>
    <w:rsid w:val="003C521D"/>
    <w:rsid w:val="003C55D5"/>
    <w:rsid w:val="003C5F0F"/>
    <w:rsid w:val="003C6317"/>
    <w:rsid w:val="003D0E1C"/>
    <w:rsid w:val="003D0E74"/>
    <w:rsid w:val="003D128E"/>
    <w:rsid w:val="003D19FB"/>
    <w:rsid w:val="003D2FC4"/>
    <w:rsid w:val="003D30EF"/>
    <w:rsid w:val="003D31C1"/>
    <w:rsid w:val="003D3A81"/>
    <w:rsid w:val="003D5FB9"/>
    <w:rsid w:val="003D6DAC"/>
    <w:rsid w:val="003D79C0"/>
    <w:rsid w:val="003E05AD"/>
    <w:rsid w:val="003E14F2"/>
    <w:rsid w:val="003E2648"/>
    <w:rsid w:val="003E33FC"/>
    <w:rsid w:val="003E3E7F"/>
    <w:rsid w:val="003E46EC"/>
    <w:rsid w:val="003E5509"/>
    <w:rsid w:val="003E5524"/>
    <w:rsid w:val="003E65BD"/>
    <w:rsid w:val="003E699E"/>
    <w:rsid w:val="003E74FA"/>
    <w:rsid w:val="003F01E7"/>
    <w:rsid w:val="003F0AB3"/>
    <w:rsid w:val="003F15B6"/>
    <w:rsid w:val="003F22F2"/>
    <w:rsid w:val="003F26A4"/>
    <w:rsid w:val="003F2787"/>
    <w:rsid w:val="003F2A4B"/>
    <w:rsid w:val="003F2B5A"/>
    <w:rsid w:val="003F4CF1"/>
    <w:rsid w:val="003F4D2E"/>
    <w:rsid w:val="003F5319"/>
    <w:rsid w:val="003F5999"/>
    <w:rsid w:val="003F722F"/>
    <w:rsid w:val="004012A4"/>
    <w:rsid w:val="00401CF4"/>
    <w:rsid w:val="004027E5"/>
    <w:rsid w:val="00402BFC"/>
    <w:rsid w:val="00403246"/>
    <w:rsid w:val="00403604"/>
    <w:rsid w:val="00403D67"/>
    <w:rsid w:val="0040502E"/>
    <w:rsid w:val="004057D7"/>
    <w:rsid w:val="00405CA6"/>
    <w:rsid w:val="004072B1"/>
    <w:rsid w:val="004101C6"/>
    <w:rsid w:val="00411744"/>
    <w:rsid w:val="00412AA8"/>
    <w:rsid w:val="00412B25"/>
    <w:rsid w:val="004132D2"/>
    <w:rsid w:val="00413C67"/>
    <w:rsid w:val="0041535F"/>
    <w:rsid w:val="00415A51"/>
    <w:rsid w:val="00415B09"/>
    <w:rsid w:val="00415D0F"/>
    <w:rsid w:val="00415F43"/>
    <w:rsid w:val="00416213"/>
    <w:rsid w:val="0041674D"/>
    <w:rsid w:val="00416992"/>
    <w:rsid w:val="00420784"/>
    <w:rsid w:val="00420FF3"/>
    <w:rsid w:val="00421D4C"/>
    <w:rsid w:val="00424F0F"/>
    <w:rsid w:val="0042564A"/>
    <w:rsid w:val="00425657"/>
    <w:rsid w:val="00426F90"/>
    <w:rsid w:val="00430DDB"/>
    <w:rsid w:val="004310D1"/>
    <w:rsid w:val="00431336"/>
    <w:rsid w:val="00431CF7"/>
    <w:rsid w:val="00432E70"/>
    <w:rsid w:val="00432EEA"/>
    <w:rsid w:val="00433487"/>
    <w:rsid w:val="00433AE4"/>
    <w:rsid w:val="004341B3"/>
    <w:rsid w:val="00434B79"/>
    <w:rsid w:val="00434D01"/>
    <w:rsid w:val="0043593A"/>
    <w:rsid w:val="00436401"/>
    <w:rsid w:val="00436AD8"/>
    <w:rsid w:val="00437A85"/>
    <w:rsid w:val="00440D21"/>
    <w:rsid w:val="00440D2A"/>
    <w:rsid w:val="00441F76"/>
    <w:rsid w:val="00443206"/>
    <w:rsid w:val="00444719"/>
    <w:rsid w:val="00444B08"/>
    <w:rsid w:val="00444BC1"/>
    <w:rsid w:val="0044596D"/>
    <w:rsid w:val="00446046"/>
    <w:rsid w:val="00446A7E"/>
    <w:rsid w:val="00447350"/>
    <w:rsid w:val="00447882"/>
    <w:rsid w:val="0045187A"/>
    <w:rsid w:val="00451906"/>
    <w:rsid w:val="00452B98"/>
    <w:rsid w:val="00452D93"/>
    <w:rsid w:val="004543AB"/>
    <w:rsid w:val="004544AA"/>
    <w:rsid w:val="0045503C"/>
    <w:rsid w:val="00456CD4"/>
    <w:rsid w:val="004572AB"/>
    <w:rsid w:val="004575BD"/>
    <w:rsid w:val="00457862"/>
    <w:rsid w:val="00460ECE"/>
    <w:rsid w:val="0046241B"/>
    <w:rsid w:val="00462F8E"/>
    <w:rsid w:val="0046327F"/>
    <w:rsid w:val="00463FC4"/>
    <w:rsid w:val="00464599"/>
    <w:rsid w:val="004664C3"/>
    <w:rsid w:val="00466E02"/>
    <w:rsid w:val="0046745A"/>
    <w:rsid w:val="00467E4C"/>
    <w:rsid w:val="004731B3"/>
    <w:rsid w:val="004732EF"/>
    <w:rsid w:val="00475AA5"/>
    <w:rsid w:val="00475E52"/>
    <w:rsid w:val="004769CB"/>
    <w:rsid w:val="00477056"/>
    <w:rsid w:val="004814B8"/>
    <w:rsid w:val="00482BAF"/>
    <w:rsid w:val="004838D5"/>
    <w:rsid w:val="004846BE"/>
    <w:rsid w:val="0048501D"/>
    <w:rsid w:val="0048634D"/>
    <w:rsid w:val="0048660B"/>
    <w:rsid w:val="0048671B"/>
    <w:rsid w:val="00486AA1"/>
    <w:rsid w:val="00487CAC"/>
    <w:rsid w:val="004903F5"/>
    <w:rsid w:val="004904DB"/>
    <w:rsid w:val="00490A6C"/>
    <w:rsid w:val="0049163C"/>
    <w:rsid w:val="0049201A"/>
    <w:rsid w:val="00492222"/>
    <w:rsid w:val="00492AFA"/>
    <w:rsid w:val="004935FC"/>
    <w:rsid w:val="00495667"/>
    <w:rsid w:val="0049602F"/>
    <w:rsid w:val="00496AFF"/>
    <w:rsid w:val="00496D4C"/>
    <w:rsid w:val="00496DF8"/>
    <w:rsid w:val="00497D55"/>
    <w:rsid w:val="004A1499"/>
    <w:rsid w:val="004A1725"/>
    <w:rsid w:val="004A1DDD"/>
    <w:rsid w:val="004A2268"/>
    <w:rsid w:val="004A397A"/>
    <w:rsid w:val="004A44B4"/>
    <w:rsid w:val="004A5327"/>
    <w:rsid w:val="004A69DE"/>
    <w:rsid w:val="004A755C"/>
    <w:rsid w:val="004B0C26"/>
    <w:rsid w:val="004B0E82"/>
    <w:rsid w:val="004B1D92"/>
    <w:rsid w:val="004B2530"/>
    <w:rsid w:val="004B345C"/>
    <w:rsid w:val="004B370F"/>
    <w:rsid w:val="004B5285"/>
    <w:rsid w:val="004B5617"/>
    <w:rsid w:val="004B5C4C"/>
    <w:rsid w:val="004B60DC"/>
    <w:rsid w:val="004B7F39"/>
    <w:rsid w:val="004C281B"/>
    <w:rsid w:val="004C30C2"/>
    <w:rsid w:val="004C30F3"/>
    <w:rsid w:val="004C35F2"/>
    <w:rsid w:val="004C439D"/>
    <w:rsid w:val="004C47B3"/>
    <w:rsid w:val="004C5DCF"/>
    <w:rsid w:val="004D0594"/>
    <w:rsid w:val="004D0F69"/>
    <w:rsid w:val="004D12A9"/>
    <w:rsid w:val="004D1AA2"/>
    <w:rsid w:val="004D3399"/>
    <w:rsid w:val="004D374F"/>
    <w:rsid w:val="004D41ED"/>
    <w:rsid w:val="004D427D"/>
    <w:rsid w:val="004D4297"/>
    <w:rsid w:val="004D5F31"/>
    <w:rsid w:val="004D6101"/>
    <w:rsid w:val="004D683E"/>
    <w:rsid w:val="004D6E63"/>
    <w:rsid w:val="004E0232"/>
    <w:rsid w:val="004E0E3E"/>
    <w:rsid w:val="004E1CB3"/>
    <w:rsid w:val="004E1E00"/>
    <w:rsid w:val="004E20B5"/>
    <w:rsid w:val="004E2143"/>
    <w:rsid w:val="004E289C"/>
    <w:rsid w:val="004E2E98"/>
    <w:rsid w:val="004E3761"/>
    <w:rsid w:val="004E5810"/>
    <w:rsid w:val="004E7098"/>
    <w:rsid w:val="004E781E"/>
    <w:rsid w:val="004F0495"/>
    <w:rsid w:val="004F055E"/>
    <w:rsid w:val="004F062C"/>
    <w:rsid w:val="004F0C6F"/>
    <w:rsid w:val="004F10C3"/>
    <w:rsid w:val="004F10F4"/>
    <w:rsid w:val="004F220D"/>
    <w:rsid w:val="004F3138"/>
    <w:rsid w:val="004F414A"/>
    <w:rsid w:val="004F45CD"/>
    <w:rsid w:val="004F4C9B"/>
    <w:rsid w:val="004F5D4E"/>
    <w:rsid w:val="004F60D1"/>
    <w:rsid w:val="004F64A4"/>
    <w:rsid w:val="004F6689"/>
    <w:rsid w:val="004F6DE6"/>
    <w:rsid w:val="004F72DB"/>
    <w:rsid w:val="004F747E"/>
    <w:rsid w:val="004F760B"/>
    <w:rsid w:val="004F79F6"/>
    <w:rsid w:val="005014AF"/>
    <w:rsid w:val="005019F5"/>
    <w:rsid w:val="005021D5"/>
    <w:rsid w:val="00503C37"/>
    <w:rsid w:val="00503DA8"/>
    <w:rsid w:val="005041EF"/>
    <w:rsid w:val="0050518C"/>
    <w:rsid w:val="005056FA"/>
    <w:rsid w:val="00506BF3"/>
    <w:rsid w:val="005070D4"/>
    <w:rsid w:val="00507194"/>
    <w:rsid w:val="0051053E"/>
    <w:rsid w:val="00510D51"/>
    <w:rsid w:val="005112A5"/>
    <w:rsid w:val="00513B3C"/>
    <w:rsid w:val="00514E1E"/>
    <w:rsid w:val="005150DD"/>
    <w:rsid w:val="005157ED"/>
    <w:rsid w:val="00515CE9"/>
    <w:rsid w:val="00517148"/>
    <w:rsid w:val="0051744D"/>
    <w:rsid w:val="00520996"/>
    <w:rsid w:val="00520AE1"/>
    <w:rsid w:val="005211EC"/>
    <w:rsid w:val="0052141F"/>
    <w:rsid w:val="00521D9A"/>
    <w:rsid w:val="00521F9F"/>
    <w:rsid w:val="00522428"/>
    <w:rsid w:val="00522B8B"/>
    <w:rsid w:val="00522E21"/>
    <w:rsid w:val="005233E3"/>
    <w:rsid w:val="005268FF"/>
    <w:rsid w:val="00526D4A"/>
    <w:rsid w:val="00527A29"/>
    <w:rsid w:val="00527CEA"/>
    <w:rsid w:val="0053043F"/>
    <w:rsid w:val="00531FEB"/>
    <w:rsid w:val="00533C34"/>
    <w:rsid w:val="00535D3A"/>
    <w:rsid w:val="00536556"/>
    <w:rsid w:val="0053658C"/>
    <w:rsid w:val="00536A1E"/>
    <w:rsid w:val="00540F20"/>
    <w:rsid w:val="00541259"/>
    <w:rsid w:val="005418E6"/>
    <w:rsid w:val="00541992"/>
    <w:rsid w:val="00541C8A"/>
    <w:rsid w:val="00541CB7"/>
    <w:rsid w:val="00542E74"/>
    <w:rsid w:val="0054302B"/>
    <w:rsid w:val="00544148"/>
    <w:rsid w:val="00544EA5"/>
    <w:rsid w:val="00545203"/>
    <w:rsid w:val="00546F09"/>
    <w:rsid w:val="00551ECC"/>
    <w:rsid w:val="00552B83"/>
    <w:rsid w:val="00552DE3"/>
    <w:rsid w:val="00554D9F"/>
    <w:rsid w:val="00555BED"/>
    <w:rsid w:val="005577C5"/>
    <w:rsid w:val="005607DC"/>
    <w:rsid w:val="0056146A"/>
    <w:rsid w:val="00561497"/>
    <w:rsid w:val="00562824"/>
    <w:rsid w:val="00563513"/>
    <w:rsid w:val="00563525"/>
    <w:rsid w:val="00564F64"/>
    <w:rsid w:val="0056522D"/>
    <w:rsid w:val="005659BC"/>
    <w:rsid w:val="00565D00"/>
    <w:rsid w:val="005664D5"/>
    <w:rsid w:val="005728EE"/>
    <w:rsid w:val="00572D77"/>
    <w:rsid w:val="00573A8F"/>
    <w:rsid w:val="00573CE0"/>
    <w:rsid w:val="00573F73"/>
    <w:rsid w:val="005741DE"/>
    <w:rsid w:val="0057549F"/>
    <w:rsid w:val="0057571F"/>
    <w:rsid w:val="005768C4"/>
    <w:rsid w:val="00580811"/>
    <w:rsid w:val="005813A7"/>
    <w:rsid w:val="00581A21"/>
    <w:rsid w:val="0058342D"/>
    <w:rsid w:val="00583AA1"/>
    <w:rsid w:val="00584283"/>
    <w:rsid w:val="005846AF"/>
    <w:rsid w:val="005858CC"/>
    <w:rsid w:val="00586D3D"/>
    <w:rsid w:val="00586F60"/>
    <w:rsid w:val="0058718E"/>
    <w:rsid w:val="00590C1C"/>
    <w:rsid w:val="005915FA"/>
    <w:rsid w:val="005916B5"/>
    <w:rsid w:val="00591B9B"/>
    <w:rsid w:val="005921A2"/>
    <w:rsid w:val="00592EBC"/>
    <w:rsid w:val="005957F7"/>
    <w:rsid w:val="005A2605"/>
    <w:rsid w:val="005A260D"/>
    <w:rsid w:val="005A2F0E"/>
    <w:rsid w:val="005A4A68"/>
    <w:rsid w:val="005A7737"/>
    <w:rsid w:val="005A7AC3"/>
    <w:rsid w:val="005B050C"/>
    <w:rsid w:val="005B0556"/>
    <w:rsid w:val="005B0A85"/>
    <w:rsid w:val="005B11E8"/>
    <w:rsid w:val="005B1962"/>
    <w:rsid w:val="005B2821"/>
    <w:rsid w:val="005B28A3"/>
    <w:rsid w:val="005B2C28"/>
    <w:rsid w:val="005B2E39"/>
    <w:rsid w:val="005B2F93"/>
    <w:rsid w:val="005B5E1E"/>
    <w:rsid w:val="005B7385"/>
    <w:rsid w:val="005B79EF"/>
    <w:rsid w:val="005C0D84"/>
    <w:rsid w:val="005C108C"/>
    <w:rsid w:val="005C14ED"/>
    <w:rsid w:val="005C1967"/>
    <w:rsid w:val="005C3106"/>
    <w:rsid w:val="005C32D8"/>
    <w:rsid w:val="005C3D28"/>
    <w:rsid w:val="005C488F"/>
    <w:rsid w:val="005C4991"/>
    <w:rsid w:val="005C4F05"/>
    <w:rsid w:val="005C50E0"/>
    <w:rsid w:val="005C52EC"/>
    <w:rsid w:val="005C57D2"/>
    <w:rsid w:val="005C5914"/>
    <w:rsid w:val="005C6B78"/>
    <w:rsid w:val="005D011C"/>
    <w:rsid w:val="005D26BD"/>
    <w:rsid w:val="005D26EB"/>
    <w:rsid w:val="005D2BDD"/>
    <w:rsid w:val="005D369F"/>
    <w:rsid w:val="005D4518"/>
    <w:rsid w:val="005D51C6"/>
    <w:rsid w:val="005D66B1"/>
    <w:rsid w:val="005D6AAE"/>
    <w:rsid w:val="005D7265"/>
    <w:rsid w:val="005E05D3"/>
    <w:rsid w:val="005E0994"/>
    <w:rsid w:val="005E0BE4"/>
    <w:rsid w:val="005E227C"/>
    <w:rsid w:val="005E51A4"/>
    <w:rsid w:val="005E51DC"/>
    <w:rsid w:val="005E626B"/>
    <w:rsid w:val="005E66AE"/>
    <w:rsid w:val="005E733E"/>
    <w:rsid w:val="005F010C"/>
    <w:rsid w:val="005F1D10"/>
    <w:rsid w:val="005F299A"/>
    <w:rsid w:val="005F2F8C"/>
    <w:rsid w:val="005F3664"/>
    <w:rsid w:val="005F3845"/>
    <w:rsid w:val="005F4855"/>
    <w:rsid w:val="005F5119"/>
    <w:rsid w:val="005F51AC"/>
    <w:rsid w:val="005F576C"/>
    <w:rsid w:val="00600074"/>
    <w:rsid w:val="0060373E"/>
    <w:rsid w:val="0060416F"/>
    <w:rsid w:val="00604B91"/>
    <w:rsid w:val="00605349"/>
    <w:rsid w:val="00605BA1"/>
    <w:rsid w:val="00605D79"/>
    <w:rsid w:val="006067D9"/>
    <w:rsid w:val="00606CE9"/>
    <w:rsid w:val="00607288"/>
    <w:rsid w:val="00607A6A"/>
    <w:rsid w:val="00607B8F"/>
    <w:rsid w:val="00610440"/>
    <w:rsid w:val="00610A77"/>
    <w:rsid w:val="00612B78"/>
    <w:rsid w:val="00612DC6"/>
    <w:rsid w:val="00613DFE"/>
    <w:rsid w:val="006140AE"/>
    <w:rsid w:val="006143BB"/>
    <w:rsid w:val="006151CB"/>
    <w:rsid w:val="00615363"/>
    <w:rsid w:val="00615471"/>
    <w:rsid w:val="006155E1"/>
    <w:rsid w:val="00615B76"/>
    <w:rsid w:val="00615F6C"/>
    <w:rsid w:val="00616002"/>
    <w:rsid w:val="0061641B"/>
    <w:rsid w:val="006168B9"/>
    <w:rsid w:val="006168DD"/>
    <w:rsid w:val="00617998"/>
    <w:rsid w:val="006179BC"/>
    <w:rsid w:val="006179FA"/>
    <w:rsid w:val="00617FDB"/>
    <w:rsid w:val="0062114A"/>
    <w:rsid w:val="00621189"/>
    <w:rsid w:val="006219C2"/>
    <w:rsid w:val="006305B7"/>
    <w:rsid w:val="00630AB5"/>
    <w:rsid w:val="00632153"/>
    <w:rsid w:val="006322EF"/>
    <w:rsid w:val="00633976"/>
    <w:rsid w:val="00633B86"/>
    <w:rsid w:val="0063433A"/>
    <w:rsid w:val="00634D24"/>
    <w:rsid w:val="00635241"/>
    <w:rsid w:val="006365F3"/>
    <w:rsid w:val="00636DDA"/>
    <w:rsid w:val="00637238"/>
    <w:rsid w:val="00640A1B"/>
    <w:rsid w:val="00641A1F"/>
    <w:rsid w:val="006421BF"/>
    <w:rsid w:val="0064266C"/>
    <w:rsid w:val="006431E9"/>
    <w:rsid w:val="006432D8"/>
    <w:rsid w:val="006445D4"/>
    <w:rsid w:val="00645562"/>
    <w:rsid w:val="00647B5F"/>
    <w:rsid w:val="006500D6"/>
    <w:rsid w:val="00650745"/>
    <w:rsid w:val="00650A10"/>
    <w:rsid w:val="00650EF2"/>
    <w:rsid w:val="00651906"/>
    <w:rsid w:val="0065290B"/>
    <w:rsid w:val="006534B7"/>
    <w:rsid w:val="006548CE"/>
    <w:rsid w:val="006559B4"/>
    <w:rsid w:val="00655AC7"/>
    <w:rsid w:val="00656EFE"/>
    <w:rsid w:val="0065710C"/>
    <w:rsid w:val="00657647"/>
    <w:rsid w:val="00657E7D"/>
    <w:rsid w:val="00662510"/>
    <w:rsid w:val="00665AB6"/>
    <w:rsid w:val="006666E4"/>
    <w:rsid w:val="00666A55"/>
    <w:rsid w:val="0066758A"/>
    <w:rsid w:val="0066763B"/>
    <w:rsid w:val="00667DC3"/>
    <w:rsid w:val="00670A91"/>
    <w:rsid w:val="00670DF8"/>
    <w:rsid w:val="006716C4"/>
    <w:rsid w:val="006720A1"/>
    <w:rsid w:val="00672258"/>
    <w:rsid w:val="0067253C"/>
    <w:rsid w:val="00672D13"/>
    <w:rsid w:val="00673ACB"/>
    <w:rsid w:val="00674710"/>
    <w:rsid w:val="006748A7"/>
    <w:rsid w:val="006769FD"/>
    <w:rsid w:val="00677567"/>
    <w:rsid w:val="00677868"/>
    <w:rsid w:val="0068297A"/>
    <w:rsid w:val="00683587"/>
    <w:rsid w:val="00685612"/>
    <w:rsid w:val="0068575F"/>
    <w:rsid w:val="00685AB3"/>
    <w:rsid w:val="0068608D"/>
    <w:rsid w:val="00687657"/>
    <w:rsid w:val="006876D3"/>
    <w:rsid w:val="006904F5"/>
    <w:rsid w:val="0069103C"/>
    <w:rsid w:val="0069170F"/>
    <w:rsid w:val="0069179E"/>
    <w:rsid w:val="00692DAA"/>
    <w:rsid w:val="00693445"/>
    <w:rsid w:val="00693A9E"/>
    <w:rsid w:val="00693CEA"/>
    <w:rsid w:val="00695216"/>
    <w:rsid w:val="006954F2"/>
    <w:rsid w:val="00695994"/>
    <w:rsid w:val="00695F8C"/>
    <w:rsid w:val="00697181"/>
    <w:rsid w:val="0069739C"/>
    <w:rsid w:val="006976FC"/>
    <w:rsid w:val="00697EE2"/>
    <w:rsid w:val="006A0191"/>
    <w:rsid w:val="006A0B05"/>
    <w:rsid w:val="006A181E"/>
    <w:rsid w:val="006A5068"/>
    <w:rsid w:val="006A63CD"/>
    <w:rsid w:val="006A7804"/>
    <w:rsid w:val="006A7CCE"/>
    <w:rsid w:val="006B079B"/>
    <w:rsid w:val="006B123C"/>
    <w:rsid w:val="006B2962"/>
    <w:rsid w:val="006B4180"/>
    <w:rsid w:val="006B466E"/>
    <w:rsid w:val="006B4B0B"/>
    <w:rsid w:val="006B59B5"/>
    <w:rsid w:val="006B77EF"/>
    <w:rsid w:val="006C08EC"/>
    <w:rsid w:val="006C20C0"/>
    <w:rsid w:val="006C2E57"/>
    <w:rsid w:val="006C2EB8"/>
    <w:rsid w:val="006C5F7E"/>
    <w:rsid w:val="006C6FB6"/>
    <w:rsid w:val="006C7E62"/>
    <w:rsid w:val="006D0275"/>
    <w:rsid w:val="006D0465"/>
    <w:rsid w:val="006D04C7"/>
    <w:rsid w:val="006D2EF8"/>
    <w:rsid w:val="006D3D47"/>
    <w:rsid w:val="006D45A1"/>
    <w:rsid w:val="006D4C41"/>
    <w:rsid w:val="006D59D5"/>
    <w:rsid w:val="006D5E91"/>
    <w:rsid w:val="006D6B45"/>
    <w:rsid w:val="006D71E3"/>
    <w:rsid w:val="006E06AB"/>
    <w:rsid w:val="006E1633"/>
    <w:rsid w:val="006E1C04"/>
    <w:rsid w:val="006E208E"/>
    <w:rsid w:val="006E2281"/>
    <w:rsid w:val="006E232E"/>
    <w:rsid w:val="006E2E94"/>
    <w:rsid w:val="006E3CDA"/>
    <w:rsid w:val="006E4413"/>
    <w:rsid w:val="006E5AC6"/>
    <w:rsid w:val="006E5DEF"/>
    <w:rsid w:val="006E5FFE"/>
    <w:rsid w:val="006E6AB7"/>
    <w:rsid w:val="006E7126"/>
    <w:rsid w:val="006E7EF2"/>
    <w:rsid w:val="006F0254"/>
    <w:rsid w:val="006F095A"/>
    <w:rsid w:val="006F1488"/>
    <w:rsid w:val="006F199F"/>
    <w:rsid w:val="006F2E88"/>
    <w:rsid w:val="006F3779"/>
    <w:rsid w:val="006F5023"/>
    <w:rsid w:val="006F50D9"/>
    <w:rsid w:val="006F55C1"/>
    <w:rsid w:val="006F5FC1"/>
    <w:rsid w:val="006F6061"/>
    <w:rsid w:val="006F6078"/>
    <w:rsid w:val="006F6E3E"/>
    <w:rsid w:val="006F71EC"/>
    <w:rsid w:val="006F769F"/>
    <w:rsid w:val="006F7FD8"/>
    <w:rsid w:val="00700F79"/>
    <w:rsid w:val="007014CE"/>
    <w:rsid w:val="00701B27"/>
    <w:rsid w:val="00702770"/>
    <w:rsid w:val="00702CFF"/>
    <w:rsid w:val="007035C5"/>
    <w:rsid w:val="00704B81"/>
    <w:rsid w:val="00704CDF"/>
    <w:rsid w:val="00705A8C"/>
    <w:rsid w:val="00705D72"/>
    <w:rsid w:val="00705DFA"/>
    <w:rsid w:val="0070613C"/>
    <w:rsid w:val="007078CE"/>
    <w:rsid w:val="00711451"/>
    <w:rsid w:val="00712038"/>
    <w:rsid w:val="00713368"/>
    <w:rsid w:val="007159DC"/>
    <w:rsid w:val="00716BDB"/>
    <w:rsid w:val="00717EC0"/>
    <w:rsid w:val="007200B0"/>
    <w:rsid w:val="007202C0"/>
    <w:rsid w:val="0072108A"/>
    <w:rsid w:val="0072161F"/>
    <w:rsid w:val="00722973"/>
    <w:rsid w:val="00727115"/>
    <w:rsid w:val="007276AC"/>
    <w:rsid w:val="00727DD8"/>
    <w:rsid w:val="00731A8F"/>
    <w:rsid w:val="00731CDE"/>
    <w:rsid w:val="007341CB"/>
    <w:rsid w:val="00734E73"/>
    <w:rsid w:val="00735AE5"/>
    <w:rsid w:val="00736333"/>
    <w:rsid w:val="0073704A"/>
    <w:rsid w:val="007373C0"/>
    <w:rsid w:val="0073770B"/>
    <w:rsid w:val="00737D13"/>
    <w:rsid w:val="00741215"/>
    <w:rsid w:val="0074129C"/>
    <w:rsid w:val="00742632"/>
    <w:rsid w:val="00742A08"/>
    <w:rsid w:val="00743157"/>
    <w:rsid w:val="0074349B"/>
    <w:rsid w:val="00743F64"/>
    <w:rsid w:val="00745CFC"/>
    <w:rsid w:val="007462E4"/>
    <w:rsid w:val="00750B3C"/>
    <w:rsid w:val="0075275D"/>
    <w:rsid w:val="007528A9"/>
    <w:rsid w:val="007529F4"/>
    <w:rsid w:val="00753062"/>
    <w:rsid w:val="00753827"/>
    <w:rsid w:val="00754350"/>
    <w:rsid w:val="007560D2"/>
    <w:rsid w:val="00756737"/>
    <w:rsid w:val="00756C97"/>
    <w:rsid w:val="007577BE"/>
    <w:rsid w:val="007618B1"/>
    <w:rsid w:val="00761B4C"/>
    <w:rsid w:val="00761D1E"/>
    <w:rsid w:val="00762283"/>
    <w:rsid w:val="00762C6A"/>
    <w:rsid w:val="00763183"/>
    <w:rsid w:val="0076385D"/>
    <w:rsid w:val="00763B2C"/>
    <w:rsid w:val="00763CB2"/>
    <w:rsid w:val="0076410D"/>
    <w:rsid w:val="007648E0"/>
    <w:rsid w:val="00765007"/>
    <w:rsid w:val="00766027"/>
    <w:rsid w:val="00766F63"/>
    <w:rsid w:val="00767630"/>
    <w:rsid w:val="0077058F"/>
    <w:rsid w:val="007706E0"/>
    <w:rsid w:val="007720C1"/>
    <w:rsid w:val="0077210A"/>
    <w:rsid w:val="00772E0D"/>
    <w:rsid w:val="0077331A"/>
    <w:rsid w:val="00773EA3"/>
    <w:rsid w:val="00777631"/>
    <w:rsid w:val="00777BD0"/>
    <w:rsid w:val="00780A14"/>
    <w:rsid w:val="00780C5F"/>
    <w:rsid w:val="00781091"/>
    <w:rsid w:val="00781176"/>
    <w:rsid w:val="0078135A"/>
    <w:rsid w:val="007819CF"/>
    <w:rsid w:val="007820C1"/>
    <w:rsid w:val="007825D5"/>
    <w:rsid w:val="007826AC"/>
    <w:rsid w:val="00782ABE"/>
    <w:rsid w:val="0078340A"/>
    <w:rsid w:val="0078387C"/>
    <w:rsid w:val="007842E7"/>
    <w:rsid w:val="00784324"/>
    <w:rsid w:val="00784EBA"/>
    <w:rsid w:val="00785AE9"/>
    <w:rsid w:val="00785DB1"/>
    <w:rsid w:val="0078649B"/>
    <w:rsid w:val="00786D72"/>
    <w:rsid w:val="00787463"/>
    <w:rsid w:val="00790779"/>
    <w:rsid w:val="00791AC6"/>
    <w:rsid w:val="0079225D"/>
    <w:rsid w:val="00792DC7"/>
    <w:rsid w:val="00792DD3"/>
    <w:rsid w:val="007930EE"/>
    <w:rsid w:val="00793DA0"/>
    <w:rsid w:val="00793FD0"/>
    <w:rsid w:val="00794A71"/>
    <w:rsid w:val="0079678A"/>
    <w:rsid w:val="0079688B"/>
    <w:rsid w:val="007972A0"/>
    <w:rsid w:val="007972C7"/>
    <w:rsid w:val="007A00FC"/>
    <w:rsid w:val="007A0499"/>
    <w:rsid w:val="007A060E"/>
    <w:rsid w:val="007A1AC7"/>
    <w:rsid w:val="007A1B96"/>
    <w:rsid w:val="007A1D9F"/>
    <w:rsid w:val="007A203A"/>
    <w:rsid w:val="007A40BA"/>
    <w:rsid w:val="007A6384"/>
    <w:rsid w:val="007A6562"/>
    <w:rsid w:val="007A6FCB"/>
    <w:rsid w:val="007B0584"/>
    <w:rsid w:val="007B27F4"/>
    <w:rsid w:val="007B37F7"/>
    <w:rsid w:val="007B3D5B"/>
    <w:rsid w:val="007B4A00"/>
    <w:rsid w:val="007B5569"/>
    <w:rsid w:val="007B5C56"/>
    <w:rsid w:val="007B62C2"/>
    <w:rsid w:val="007B6471"/>
    <w:rsid w:val="007B73FE"/>
    <w:rsid w:val="007C217E"/>
    <w:rsid w:val="007C2B41"/>
    <w:rsid w:val="007C3CC7"/>
    <w:rsid w:val="007C4847"/>
    <w:rsid w:val="007C4A66"/>
    <w:rsid w:val="007C4FE2"/>
    <w:rsid w:val="007C59FE"/>
    <w:rsid w:val="007C5C9C"/>
    <w:rsid w:val="007C5F1E"/>
    <w:rsid w:val="007D0D6F"/>
    <w:rsid w:val="007D0DA6"/>
    <w:rsid w:val="007D2921"/>
    <w:rsid w:val="007D2FFC"/>
    <w:rsid w:val="007D3976"/>
    <w:rsid w:val="007D53AF"/>
    <w:rsid w:val="007D61D0"/>
    <w:rsid w:val="007D740F"/>
    <w:rsid w:val="007D7D55"/>
    <w:rsid w:val="007E0131"/>
    <w:rsid w:val="007E06D1"/>
    <w:rsid w:val="007E0726"/>
    <w:rsid w:val="007E2348"/>
    <w:rsid w:val="007E2413"/>
    <w:rsid w:val="007E2573"/>
    <w:rsid w:val="007E2A1D"/>
    <w:rsid w:val="007E2B37"/>
    <w:rsid w:val="007E3493"/>
    <w:rsid w:val="007E59FB"/>
    <w:rsid w:val="007E657C"/>
    <w:rsid w:val="007E729C"/>
    <w:rsid w:val="007F1722"/>
    <w:rsid w:val="007F1B6D"/>
    <w:rsid w:val="007F1C54"/>
    <w:rsid w:val="007F2182"/>
    <w:rsid w:val="007F24E4"/>
    <w:rsid w:val="007F2DE5"/>
    <w:rsid w:val="007F2DFD"/>
    <w:rsid w:val="007F4ED4"/>
    <w:rsid w:val="007F50DB"/>
    <w:rsid w:val="007F517A"/>
    <w:rsid w:val="0080037E"/>
    <w:rsid w:val="0080052E"/>
    <w:rsid w:val="00801011"/>
    <w:rsid w:val="00801E7B"/>
    <w:rsid w:val="008026B1"/>
    <w:rsid w:val="00804736"/>
    <w:rsid w:val="00805892"/>
    <w:rsid w:val="008071B2"/>
    <w:rsid w:val="00807CB5"/>
    <w:rsid w:val="00810F5D"/>
    <w:rsid w:val="008118B6"/>
    <w:rsid w:val="00811EA4"/>
    <w:rsid w:val="0081447D"/>
    <w:rsid w:val="00814813"/>
    <w:rsid w:val="00814C2E"/>
    <w:rsid w:val="00814E0F"/>
    <w:rsid w:val="00815443"/>
    <w:rsid w:val="00816C3A"/>
    <w:rsid w:val="00817B6D"/>
    <w:rsid w:val="008214B5"/>
    <w:rsid w:val="00822293"/>
    <w:rsid w:val="0082349B"/>
    <w:rsid w:val="00823B57"/>
    <w:rsid w:val="00823C29"/>
    <w:rsid w:val="00824316"/>
    <w:rsid w:val="00824D20"/>
    <w:rsid w:val="00824E32"/>
    <w:rsid w:val="008256E0"/>
    <w:rsid w:val="00825E01"/>
    <w:rsid w:val="00826B10"/>
    <w:rsid w:val="00827F54"/>
    <w:rsid w:val="00830CD9"/>
    <w:rsid w:val="0083219B"/>
    <w:rsid w:val="0083261A"/>
    <w:rsid w:val="00832F71"/>
    <w:rsid w:val="0083394B"/>
    <w:rsid w:val="008339EC"/>
    <w:rsid w:val="00835593"/>
    <w:rsid w:val="00835D7C"/>
    <w:rsid w:val="00836039"/>
    <w:rsid w:val="008407F5"/>
    <w:rsid w:val="00840D38"/>
    <w:rsid w:val="00841333"/>
    <w:rsid w:val="00841E7B"/>
    <w:rsid w:val="00843EB9"/>
    <w:rsid w:val="00844B57"/>
    <w:rsid w:val="00845997"/>
    <w:rsid w:val="008462A7"/>
    <w:rsid w:val="008467EB"/>
    <w:rsid w:val="008468BB"/>
    <w:rsid w:val="00846CAE"/>
    <w:rsid w:val="008507CF"/>
    <w:rsid w:val="00851227"/>
    <w:rsid w:val="0085190C"/>
    <w:rsid w:val="00851986"/>
    <w:rsid w:val="00853009"/>
    <w:rsid w:val="00853797"/>
    <w:rsid w:val="00853A99"/>
    <w:rsid w:val="008554D2"/>
    <w:rsid w:val="00856120"/>
    <w:rsid w:val="00856941"/>
    <w:rsid w:val="00857414"/>
    <w:rsid w:val="00857EF8"/>
    <w:rsid w:val="008606EE"/>
    <w:rsid w:val="00860F55"/>
    <w:rsid w:val="00861519"/>
    <w:rsid w:val="00861828"/>
    <w:rsid w:val="00862DDF"/>
    <w:rsid w:val="0086313C"/>
    <w:rsid w:val="00864087"/>
    <w:rsid w:val="00864856"/>
    <w:rsid w:val="00864AE9"/>
    <w:rsid w:val="00865D3A"/>
    <w:rsid w:val="0086783C"/>
    <w:rsid w:val="00867AEA"/>
    <w:rsid w:val="00867EBE"/>
    <w:rsid w:val="008706AD"/>
    <w:rsid w:val="00873A3C"/>
    <w:rsid w:val="00874499"/>
    <w:rsid w:val="00875077"/>
    <w:rsid w:val="008754D9"/>
    <w:rsid w:val="00875F17"/>
    <w:rsid w:val="008768F9"/>
    <w:rsid w:val="00876E6E"/>
    <w:rsid w:val="00881890"/>
    <w:rsid w:val="00881E63"/>
    <w:rsid w:val="00882517"/>
    <w:rsid w:val="0088299E"/>
    <w:rsid w:val="00883E9E"/>
    <w:rsid w:val="00885138"/>
    <w:rsid w:val="00886D64"/>
    <w:rsid w:val="00887EB5"/>
    <w:rsid w:val="00890F47"/>
    <w:rsid w:val="00891125"/>
    <w:rsid w:val="0089127C"/>
    <w:rsid w:val="0089222C"/>
    <w:rsid w:val="008932D4"/>
    <w:rsid w:val="00893789"/>
    <w:rsid w:val="00893B3E"/>
    <w:rsid w:val="00895676"/>
    <w:rsid w:val="00895D68"/>
    <w:rsid w:val="008972E4"/>
    <w:rsid w:val="008A18C0"/>
    <w:rsid w:val="008A1AD9"/>
    <w:rsid w:val="008A2CC9"/>
    <w:rsid w:val="008A2F88"/>
    <w:rsid w:val="008A454B"/>
    <w:rsid w:val="008A5D30"/>
    <w:rsid w:val="008A5EB1"/>
    <w:rsid w:val="008A631F"/>
    <w:rsid w:val="008A65C5"/>
    <w:rsid w:val="008A67B7"/>
    <w:rsid w:val="008A6BC4"/>
    <w:rsid w:val="008A78A6"/>
    <w:rsid w:val="008A7C73"/>
    <w:rsid w:val="008B0734"/>
    <w:rsid w:val="008B0938"/>
    <w:rsid w:val="008B18E9"/>
    <w:rsid w:val="008B2116"/>
    <w:rsid w:val="008B22E8"/>
    <w:rsid w:val="008B2398"/>
    <w:rsid w:val="008B28D1"/>
    <w:rsid w:val="008B4F3F"/>
    <w:rsid w:val="008B557D"/>
    <w:rsid w:val="008B5B21"/>
    <w:rsid w:val="008B6BE3"/>
    <w:rsid w:val="008C04BE"/>
    <w:rsid w:val="008C1229"/>
    <w:rsid w:val="008C3942"/>
    <w:rsid w:val="008C44B0"/>
    <w:rsid w:val="008C4C79"/>
    <w:rsid w:val="008C5A99"/>
    <w:rsid w:val="008C5C79"/>
    <w:rsid w:val="008C65DE"/>
    <w:rsid w:val="008C6737"/>
    <w:rsid w:val="008C7686"/>
    <w:rsid w:val="008C76B2"/>
    <w:rsid w:val="008C792B"/>
    <w:rsid w:val="008C7C69"/>
    <w:rsid w:val="008D04FC"/>
    <w:rsid w:val="008D0893"/>
    <w:rsid w:val="008D09DE"/>
    <w:rsid w:val="008D1D17"/>
    <w:rsid w:val="008D2516"/>
    <w:rsid w:val="008D4635"/>
    <w:rsid w:val="008D4C25"/>
    <w:rsid w:val="008D4DF3"/>
    <w:rsid w:val="008D5279"/>
    <w:rsid w:val="008E0C72"/>
    <w:rsid w:val="008E1DA2"/>
    <w:rsid w:val="008E303F"/>
    <w:rsid w:val="008E3C73"/>
    <w:rsid w:val="008E4222"/>
    <w:rsid w:val="008E4647"/>
    <w:rsid w:val="008E4B1F"/>
    <w:rsid w:val="008E4B63"/>
    <w:rsid w:val="008E4F6B"/>
    <w:rsid w:val="008E57C0"/>
    <w:rsid w:val="008E5CE9"/>
    <w:rsid w:val="008E5F8E"/>
    <w:rsid w:val="008E6676"/>
    <w:rsid w:val="008E7E94"/>
    <w:rsid w:val="008F0072"/>
    <w:rsid w:val="008F10E9"/>
    <w:rsid w:val="008F24FD"/>
    <w:rsid w:val="008F2AC7"/>
    <w:rsid w:val="008F4AAC"/>
    <w:rsid w:val="008F56CA"/>
    <w:rsid w:val="008F72E8"/>
    <w:rsid w:val="009006B4"/>
    <w:rsid w:val="0090212B"/>
    <w:rsid w:val="00902533"/>
    <w:rsid w:val="00902A05"/>
    <w:rsid w:val="00904915"/>
    <w:rsid w:val="009066D7"/>
    <w:rsid w:val="00906AF1"/>
    <w:rsid w:val="009073AF"/>
    <w:rsid w:val="00911770"/>
    <w:rsid w:val="00912079"/>
    <w:rsid w:val="009126D9"/>
    <w:rsid w:val="00913423"/>
    <w:rsid w:val="009138BF"/>
    <w:rsid w:val="00913EDE"/>
    <w:rsid w:val="00914186"/>
    <w:rsid w:val="00914905"/>
    <w:rsid w:val="00915EE5"/>
    <w:rsid w:val="0092023C"/>
    <w:rsid w:val="009208E9"/>
    <w:rsid w:val="00920EFB"/>
    <w:rsid w:val="009219A0"/>
    <w:rsid w:val="00921AD1"/>
    <w:rsid w:val="00921D13"/>
    <w:rsid w:val="00922319"/>
    <w:rsid w:val="00922AC6"/>
    <w:rsid w:val="00923E3A"/>
    <w:rsid w:val="00924590"/>
    <w:rsid w:val="00924BAB"/>
    <w:rsid w:val="00924E99"/>
    <w:rsid w:val="00925324"/>
    <w:rsid w:val="00925859"/>
    <w:rsid w:val="00926017"/>
    <w:rsid w:val="0092611A"/>
    <w:rsid w:val="0092640F"/>
    <w:rsid w:val="00927E30"/>
    <w:rsid w:val="00930317"/>
    <w:rsid w:val="00930914"/>
    <w:rsid w:val="00930BF6"/>
    <w:rsid w:val="00931AC1"/>
    <w:rsid w:val="00931F93"/>
    <w:rsid w:val="009335BB"/>
    <w:rsid w:val="0093476C"/>
    <w:rsid w:val="00934D4A"/>
    <w:rsid w:val="00935DE1"/>
    <w:rsid w:val="00935ECD"/>
    <w:rsid w:val="009363B9"/>
    <w:rsid w:val="00936A2F"/>
    <w:rsid w:val="00937328"/>
    <w:rsid w:val="00940E16"/>
    <w:rsid w:val="00941983"/>
    <w:rsid w:val="00941C69"/>
    <w:rsid w:val="00941D36"/>
    <w:rsid w:val="00942CD1"/>
    <w:rsid w:val="0094352D"/>
    <w:rsid w:val="00943948"/>
    <w:rsid w:val="00943FCB"/>
    <w:rsid w:val="00944124"/>
    <w:rsid w:val="0094479A"/>
    <w:rsid w:val="00944CAC"/>
    <w:rsid w:val="0094500D"/>
    <w:rsid w:val="00945C1D"/>
    <w:rsid w:val="00946B06"/>
    <w:rsid w:val="00946E16"/>
    <w:rsid w:val="00946F53"/>
    <w:rsid w:val="00947226"/>
    <w:rsid w:val="00947725"/>
    <w:rsid w:val="00947DE7"/>
    <w:rsid w:val="00950212"/>
    <w:rsid w:val="00950691"/>
    <w:rsid w:val="009509E0"/>
    <w:rsid w:val="00951781"/>
    <w:rsid w:val="00951CB2"/>
    <w:rsid w:val="00951F9A"/>
    <w:rsid w:val="00952D67"/>
    <w:rsid w:val="00954C74"/>
    <w:rsid w:val="00955734"/>
    <w:rsid w:val="00956100"/>
    <w:rsid w:val="0095638D"/>
    <w:rsid w:val="009563C0"/>
    <w:rsid w:val="00960B46"/>
    <w:rsid w:val="00960ED9"/>
    <w:rsid w:val="009619E5"/>
    <w:rsid w:val="00962AC4"/>
    <w:rsid w:val="00963F6D"/>
    <w:rsid w:val="00965421"/>
    <w:rsid w:val="00965B85"/>
    <w:rsid w:val="009669DF"/>
    <w:rsid w:val="00967BCF"/>
    <w:rsid w:val="009700FA"/>
    <w:rsid w:val="009708A1"/>
    <w:rsid w:val="0097091A"/>
    <w:rsid w:val="009711D3"/>
    <w:rsid w:val="00972342"/>
    <w:rsid w:val="00972449"/>
    <w:rsid w:val="009745C9"/>
    <w:rsid w:val="0097476B"/>
    <w:rsid w:val="00974A1B"/>
    <w:rsid w:val="00974B9D"/>
    <w:rsid w:val="009758FD"/>
    <w:rsid w:val="009767C9"/>
    <w:rsid w:val="00980CEC"/>
    <w:rsid w:val="0098307B"/>
    <w:rsid w:val="00985152"/>
    <w:rsid w:val="00985168"/>
    <w:rsid w:val="0098547F"/>
    <w:rsid w:val="009866AC"/>
    <w:rsid w:val="0098680C"/>
    <w:rsid w:val="00986B33"/>
    <w:rsid w:val="00990982"/>
    <w:rsid w:val="00991E2A"/>
    <w:rsid w:val="009936D9"/>
    <w:rsid w:val="009939FA"/>
    <w:rsid w:val="00994E3F"/>
    <w:rsid w:val="009962F4"/>
    <w:rsid w:val="0099695C"/>
    <w:rsid w:val="0099740F"/>
    <w:rsid w:val="009A0402"/>
    <w:rsid w:val="009A1D93"/>
    <w:rsid w:val="009A3610"/>
    <w:rsid w:val="009A4521"/>
    <w:rsid w:val="009A5D84"/>
    <w:rsid w:val="009A6619"/>
    <w:rsid w:val="009A6CDA"/>
    <w:rsid w:val="009A6F60"/>
    <w:rsid w:val="009A74DC"/>
    <w:rsid w:val="009A755F"/>
    <w:rsid w:val="009B03E4"/>
    <w:rsid w:val="009B0AC2"/>
    <w:rsid w:val="009B2331"/>
    <w:rsid w:val="009B28EF"/>
    <w:rsid w:val="009B2F6E"/>
    <w:rsid w:val="009B3498"/>
    <w:rsid w:val="009B3534"/>
    <w:rsid w:val="009B3DAF"/>
    <w:rsid w:val="009B5EC8"/>
    <w:rsid w:val="009B658D"/>
    <w:rsid w:val="009B6A0A"/>
    <w:rsid w:val="009B6B83"/>
    <w:rsid w:val="009B718B"/>
    <w:rsid w:val="009C09CC"/>
    <w:rsid w:val="009C0A24"/>
    <w:rsid w:val="009C137F"/>
    <w:rsid w:val="009C1A83"/>
    <w:rsid w:val="009C26CF"/>
    <w:rsid w:val="009C3679"/>
    <w:rsid w:val="009C4404"/>
    <w:rsid w:val="009C4F8D"/>
    <w:rsid w:val="009C4FB5"/>
    <w:rsid w:val="009C6273"/>
    <w:rsid w:val="009C68A2"/>
    <w:rsid w:val="009D10A4"/>
    <w:rsid w:val="009D2209"/>
    <w:rsid w:val="009D2B1A"/>
    <w:rsid w:val="009D31A4"/>
    <w:rsid w:val="009D4013"/>
    <w:rsid w:val="009D412D"/>
    <w:rsid w:val="009D63AF"/>
    <w:rsid w:val="009D6448"/>
    <w:rsid w:val="009D6D00"/>
    <w:rsid w:val="009D793F"/>
    <w:rsid w:val="009E0A23"/>
    <w:rsid w:val="009E140A"/>
    <w:rsid w:val="009E2019"/>
    <w:rsid w:val="009E2948"/>
    <w:rsid w:val="009E49D5"/>
    <w:rsid w:val="009E4C35"/>
    <w:rsid w:val="009E5273"/>
    <w:rsid w:val="009F07EC"/>
    <w:rsid w:val="009F088E"/>
    <w:rsid w:val="009F0F37"/>
    <w:rsid w:val="009F1EE3"/>
    <w:rsid w:val="009F218F"/>
    <w:rsid w:val="009F3583"/>
    <w:rsid w:val="009F3BEF"/>
    <w:rsid w:val="009F3C5E"/>
    <w:rsid w:val="009F42CB"/>
    <w:rsid w:val="009F4848"/>
    <w:rsid w:val="009F506A"/>
    <w:rsid w:val="009F6262"/>
    <w:rsid w:val="009F7D28"/>
    <w:rsid w:val="00A00154"/>
    <w:rsid w:val="00A007E9"/>
    <w:rsid w:val="00A028E1"/>
    <w:rsid w:val="00A02FCD"/>
    <w:rsid w:val="00A04CA1"/>
    <w:rsid w:val="00A05CF4"/>
    <w:rsid w:val="00A05E05"/>
    <w:rsid w:val="00A06626"/>
    <w:rsid w:val="00A1026B"/>
    <w:rsid w:val="00A10584"/>
    <w:rsid w:val="00A1060B"/>
    <w:rsid w:val="00A10CF0"/>
    <w:rsid w:val="00A11752"/>
    <w:rsid w:val="00A126AD"/>
    <w:rsid w:val="00A128CD"/>
    <w:rsid w:val="00A14A0F"/>
    <w:rsid w:val="00A14C17"/>
    <w:rsid w:val="00A15ECF"/>
    <w:rsid w:val="00A20673"/>
    <w:rsid w:val="00A2346B"/>
    <w:rsid w:val="00A26B0C"/>
    <w:rsid w:val="00A27A1E"/>
    <w:rsid w:val="00A30F98"/>
    <w:rsid w:val="00A30FFA"/>
    <w:rsid w:val="00A31316"/>
    <w:rsid w:val="00A32299"/>
    <w:rsid w:val="00A32E41"/>
    <w:rsid w:val="00A330BF"/>
    <w:rsid w:val="00A33425"/>
    <w:rsid w:val="00A34409"/>
    <w:rsid w:val="00A345D3"/>
    <w:rsid w:val="00A34D3D"/>
    <w:rsid w:val="00A35092"/>
    <w:rsid w:val="00A35319"/>
    <w:rsid w:val="00A35AFC"/>
    <w:rsid w:val="00A37F91"/>
    <w:rsid w:val="00A40B7C"/>
    <w:rsid w:val="00A41159"/>
    <w:rsid w:val="00A42639"/>
    <w:rsid w:val="00A42D68"/>
    <w:rsid w:val="00A432EE"/>
    <w:rsid w:val="00A43AF4"/>
    <w:rsid w:val="00A43C96"/>
    <w:rsid w:val="00A44AF1"/>
    <w:rsid w:val="00A4592F"/>
    <w:rsid w:val="00A45DD2"/>
    <w:rsid w:val="00A47B9B"/>
    <w:rsid w:val="00A47BD9"/>
    <w:rsid w:val="00A47E17"/>
    <w:rsid w:val="00A50B97"/>
    <w:rsid w:val="00A5114A"/>
    <w:rsid w:val="00A51B20"/>
    <w:rsid w:val="00A5347D"/>
    <w:rsid w:val="00A5417D"/>
    <w:rsid w:val="00A55551"/>
    <w:rsid w:val="00A55D67"/>
    <w:rsid w:val="00A6070F"/>
    <w:rsid w:val="00A6083C"/>
    <w:rsid w:val="00A609DA"/>
    <w:rsid w:val="00A60D3A"/>
    <w:rsid w:val="00A61BC2"/>
    <w:rsid w:val="00A631B3"/>
    <w:rsid w:val="00A63848"/>
    <w:rsid w:val="00A65102"/>
    <w:rsid w:val="00A652F1"/>
    <w:rsid w:val="00A65DA0"/>
    <w:rsid w:val="00A66B5C"/>
    <w:rsid w:val="00A70F84"/>
    <w:rsid w:val="00A71446"/>
    <w:rsid w:val="00A71674"/>
    <w:rsid w:val="00A72B6F"/>
    <w:rsid w:val="00A72E3B"/>
    <w:rsid w:val="00A73639"/>
    <w:rsid w:val="00A73DF5"/>
    <w:rsid w:val="00A74A25"/>
    <w:rsid w:val="00A75A9E"/>
    <w:rsid w:val="00A76996"/>
    <w:rsid w:val="00A77DD6"/>
    <w:rsid w:val="00A80C6A"/>
    <w:rsid w:val="00A810D9"/>
    <w:rsid w:val="00A810F5"/>
    <w:rsid w:val="00A8339B"/>
    <w:rsid w:val="00A838CD"/>
    <w:rsid w:val="00A84672"/>
    <w:rsid w:val="00A8566A"/>
    <w:rsid w:val="00A860AF"/>
    <w:rsid w:val="00A866A3"/>
    <w:rsid w:val="00A87954"/>
    <w:rsid w:val="00A909DE"/>
    <w:rsid w:val="00A918BE"/>
    <w:rsid w:val="00A93505"/>
    <w:rsid w:val="00A94B76"/>
    <w:rsid w:val="00A95651"/>
    <w:rsid w:val="00A9619F"/>
    <w:rsid w:val="00A9651E"/>
    <w:rsid w:val="00A971D3"/>
    <w:rsid w:val="00A97683"/>
    <w:rsid w:val="00AA0363"/>
    <w:rsid w:val="00AA08EA"/>
    <w:rsid w:val="00AA0F92"/>
    <w:rsid w:val="00AA374C"/>
    <w:rsid w:val="00AA5D51"/>
    <w:rsid w:val="00AA6403"/>
    <w:rsid w:val="00AA7345"/>
    <w:rsid w:val="00AA759F"/>
    <w:rsid w:val="00AA77F9"/>
    <w:rsid w:val="00AA7810"/>
    <w:rsid w:val="00AA7C6E"/>
    <w:rsid w:val="00AB0039"/>
    <w:rsid w:val="00AB03F8"/>
    <w:rsid w:val="00AB0591"/>
    <w:rsid w:val="00AB067B"/>
    <w:rsid w:val="00AB0735"/>
    <w:rsid w:val="00AB0860"/>
    <w:rsid w:val="00AB2F61"/>
    <w:rsid w:val="00AB34D0"/>
    <w:rsid w:val="00AB36DA"/>
    <w:rsid w:val="00AB4108"/>
    <w:rsid w:val="00AB60FD"/>
    <w:rsid w:val="00AB6987"/>
    <w:rsid w:val="00AC0466"/>
    <w:rsid w:val="00AC063C"/>
    <w:rsid w:val="00AC094E"/>
    <w:rsid w:val="00AC27A3"/>
    <w:rsid w:val="00AC2BA7"/>
    <w:rsid w:val="00AC340C"/>
    <w:rsid w:val="00AC3618"/>
    <w:rsid w:val="00AC3989"/>
    <w:rsid w:val="00AC3FE4"/>
    <w:rsid w:val="00AC594F"/>
    <w:rsid w:val="00AC5AEF"/>
    <w:rsid w:val="00AC6692"/>
    <w:rsid w:val="00AC6FB7"/>
    <w:rsid w:val="00AD0CD2"/>
    <w:rsid w:val="00AD3115"/>
    <w:rsid w:val="00AD34C8"/>
    <w:rsid w:val="00AD3F0A"/>
    <w:rsid w:val="00AD6567"/>
    <w:rsid w:val="00AD7240"/>
    <w:rsid w:val="00AD757A"/>
    <w:rsid w:val="00AD75E4"/>
    <w:rsid w:val="00AD790F"/>
    <w:rsid w:val="00AE209D"/>
    <w:rsid w:val="00AE52ED"/>
    <w:rsid w:val="00AE5783"/>
    <w:rsid w:val="00AE596B"/>
    <w:rsid w:val="00AE62DA"/>
    <w:rsid w:val="00AE654B"/>
    <w:rsid w:val="00AE6B11"/>
    <w:rsid w:val="00AF1D97"/>
    <w:rsid w:val="00AF2461"/>
    <w:rsid w:val="00AF34C4"/>
    <w:rsid w:val="00AF37B5"/>
    <w:rsid w:val="00AF39FB"/>
    <w:rsid w:val="00AF3E31"/>
    <w:rsid w:val="00AF41E3"/>
    <w:rsid w:val="00AF4644"/>
    <w:rsid w:val="00AF49EC"/>
    <w:rsid w:val="00AF4A88"/>
    <w:rsid w:val="00AF5960"/>
    <w:rsid w:val="00B00197"/>
    <w:rsid w:val="00B00AEA"/>
    <w:rsid w:val="00B00CFE"/>
    <w:rsid w:val="00B01C7A"/>
    <w:rsid w:val="00B02273"/>
    <w:rsid w:val="00B02F5F"/>
    <w:rsid w:val="00B05AC2"/>
    <w:rsid w:val="00B05EBF"/>
    <w:rsid w:val="00B063E7"/>
    <w:rsid w:val="00B06B17"/>
    <w:rsid w:val="00B078A9"/>
    <w:rsid w:val="00B07CAB"/>
    <w:rsid w:val="00B10603"/>
    <w:rsid w:val="00B128F5"/>
    <w:rsid w:val="00B12BEE"/>
    <w:rsid w:val="00B15427"/>
    <w:rsid w:val="00B15CD2"/>
    <w:rsid w:val="00B1712C"/>
    <w:rsid w:val="00B177CE"/>
    <w:rsid w:val="00B17DC6"/>
    <w:rsid w:val="00B17F93"/>
    <w:rsid w:val="00B2017F"/>
    <w:rsid w:val="00B223D1"/>
    <w:rsid w:val="00B269DE"/>
    <w:rsid w:val="00B26EC9"/>
    <w:rsid w:val="00B273C4"/>
    <w:rsid w:val="00B279C2"/>
    <w:rsid w:val="00B302F0"/>
    <w:rsid w:val="00B30A17"/>
    <w:rsid w:val="00B30CA8"/>
    <w:rsid w:val="00B30DC4"/>
    <w:rsid w:val="00B32C84"/>
    <w:rsid w:val="00B343AD"/>
    <w:rsid w:val="00B353C7"/>
    <w:rsid w:val="00B364DE"/>
    <w:rsid w:val="00B36579"/>
    <w:rsid w:val="00B40854"/>
    <w:rsid w:val="00B412F4"/>
    <w:rsid w:val="00B41B64"/>
    <w:rsid w:val="00B41EF8"/>
    <w:rsid w:val="00B440EE"/>
    <w:rsid w:val="00B44A5F"/>
    <w:rsid w:val="00B45F85"/>
    <w:rsid w:val="00B46B96"/>
    <w:rsid w:val="00B470E8"/>
    <w:rsid w:val="00B470EC"/>
    <w:rsid w:val="00B4768E"/>
    <w:rsid w:val="00B47867"/>
    <w:rsid w:val="00B479BD"/>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0DE6"/>
    <w:rsid w:val="00B61B09"/>
    <w:rsid w:val="00B61B22"/>
    <w:rsid w:val="00B62206"/>
    <w:rsid w:val="00B63A6A"/>
    <w:rsid w:val="00B65B86"/>
    <w:rsid w:val="00B6674D"/>
    <w:rsid w:val="00B66A40"/>
    <w:rsid w:val="00B66DF9"/>
    <w:rsid w:val="00B66E08"/>
    <w:rsid w:val="00B67EF0"/>
    <w:rsid w:val="00B70C1C"/>
    <w:rsid w:val="00B7119B"/>
    <w:rsid w:val="00B71DC4"/>
    <w:rsid w:val="00B72DD3"/>
    <w:rsid w:val="00B72F7A"/>
    <w:rsid w:val="00B733CE"/>
    <w:rsid w:val="00B75B31"/>
    <w:rsid w:val="00B76556"/>
    <w:rsid w:val="00B767B5"/>
    <w:rsid w:val="00B77225"/>
    <w:rsid w:val="00B8028B"/>
    <w:rsid w:val="00B833C3"/>
    <w:rsid w:val="00B836B2"/>
    <w:rsid w:val="00B84496"/>
    <w:rsid w:val="00B8495A"/>
    <w:rsid w:val="00B84AF9"/>
    <w:rsid w:val="00B84BA0"/>
    <w:rsid w:val="00B858EC"/>
    <w:rsid w:val="00B85B9D"/>
    <w:rsid w:val="00B85C5C"/>
    <w:rsid w:val="00B85FBB"/>
    <w:rsid w:val="00B861D3"/>
    <w:rsid w:val="00B86482"/>
    <w:rsid w:val="00B90B44"/>
    <w:rsid w:val="00B90C35"/>
    <w:rsid w:val="00B91462"/>
    <w:rsid w:val="00B915B8"/>
    <w:rsid w:val="00B919CA"/>
    <w:rsid w:val="00B92190"/>
    <w:rsid w:val="00B92695"/>
    <w:rsid w:val="00B926AF"/>
    <w:rsid w:val="00B94159"/>
    <w:rsid w:val="00B963FA"/>
    <w:rsid w:val="00B96445"/>
    <w:rsid w:val="00B9672F"/>
    <w:rsid w:val="00B97292"/>
    <w:rsid w:val="00BA076D"/>
    <w:rsid w:val="00BA0FAC"/>
    <w:rsid w:val="00BA1564"/>
    <w:rsid w:val="00BA1753"/>
    <w:rsid w:val="00BA30FF"/>
    <w:rsid w:val="00BA3970"/>
    <w:rsid w:val="00BA5876"/>
    <w:rsid w:val="00BA5F0B"/>
    <w:rsid w:val="00BA7590"/>
    <w:rsid w:val="00BB05EC"/>
    <w:rsid w:val="00BB1BA5"/>
    <w:rsid w:val="00BB1F43"/>
    <w:rsid w:val="00BB32DD"/>
    <w:rsid w:val="00BB3F63"/>
    <w:rsid w:val="00BB4514"/>
    <w:rsid w:val="00BB65AC"/>
    <w:rsid w:val="00BB6C2A"/>
    <w:rsid w:val="00BB6E68"/>
    <w:rsid w:val="00BB6EC5"/>
    <w:rsid w:val="00BC0472"/>
    <w:rsid w:val="00BC1827"/>
    <w:rsid w:val="00BC1BC1"/>
    <w:rsid w:val="00BC20C8"/>
    <w:rsid w:val="00BC3009"/>
    <w:rsid w:val="00BC35A8"/>
    <w:rsid w:val="00BC53B2"/>
    <w:rsid w:val="00BC56C9"/>
    <w:rsid w:val="00BC5770"/>
    <w:rsid w:val="00BC5B4B"/>
    <w:rsid w:val="00BC5DBB"/>
    <w:rsid w:val="00BC67F7"/>
    <w:rsid w:val="00BC709B"/>
    <w:rsid w:val="00BD1321"/>
    <w:rsid w:val="00BD1B55"/>
    <w:rsid w:val="00BD1D95"/>
    <w:rsid w:val="00BD2970"/>
    <w:rsid w:val="00BD499D"/>
    <w:rsid w:val="00BD5EC2"/>
    <w:rsid w:val="00BD62E9"/>
    <w:rsid w:val="00BD6EAF"/>
    <w:rsid w:val="00BD6EF6"/>
    <w:rsid w:val="00BE0C81"/>
    <w:rsid w:val="00BE14BD"/>
    <w:rsid w:val="00BE2103"/>
    <w:rsid w:val="00BE21E4"/>
    <w:rsid w:val="00BE259D"/>
    <w:rsid w:val="00BE32E8"/>
    <w:rsid w:val="00BE4201"/>
    <w:rsid w:val="00BE4AEC"/>
    <w:rsid w:val="00BE4EAD"/>
    <w:rsid w:val="00BE50B4"/>
    <w:rsid w:val="00BE52D3"/>
    <w:rsid w:val="00BE66C5"/>
    <w:rsid w:val="00BE67E3"/>
    <w:rsid w:val="00BF0354"/>
    <w:rsid w:val="00BF0634"/>
    <w:rsid w:val="00BF1053"/>
    <w:rsid w:val="00BF1252"/>
    <w:rsid w:val="00BF17DE"/>
    <w:rsid w:val="00BF1A9B"/>
    <w:rsid w:val="00BF2956"/>
    <w:rsid w:val="00BF4392"/>
    <w:rsid w:val="00BF46A1"/>
    <w:rsid w:val="00BF4C16"/>
    <w:rsid w:val="00BF5239"/>
    <w:rsid w:val="00BF535C"/>
    <w:rsid w:val="00BF7B59"/>
    <w:rsid w:val="00BF7BF3"/>
    <w:rsid w:val="00BF7CE9"/>
    <w:rsid w:val="00BF7E08"/>
    <w:rsid w:val="00BF7EB9"/>
    <w:rsid w:val="00C00212"/>
    <w:rsid w:val="00C002F2"/>
    <w:rsid w:val="00C00FAF"/>
    <w:rsid w:val="00C01553"/>
    <w:rsid w:val="00C0159F"/>
    <w:rsid w:val="00C0178A"/>
    <w:rsid w:val="00C0317F"/>
    <w:rsid w:val="00C03D86"/>
    <w:rsid w:val="00C03F46"/>
    <w:rsid w:val="00C04F5C"/>
    <w:rsid w:val="00C05DE1"/>
    <w:rsid w:val="00C06595"/>
    <w:rsid w:val="00C076DD"/>
    <w:rsid w:val="00C0780A"/>
    <w:rsid w:val="00C10359"/>
    <w:rsid w:val="00C106BA"/>
    <w:rsid w:val="00C1073A"/>
    <w:rsid w:val="00C11391"/>
    <w:rsid w:val="00C113C8"/>
    <w:rsid w:val="00C115BA"/>
    <w:rsid w:val="00C1175D"/>
    <w:rsid w:val="00C11944"/>
    <w:rsid w:val="00C11D03"/>
    <w:rsid w:val="00C12555"/>
    <w:rsid w:val="00C125DA"/>
    <w:rsid w:val="00C128CE"/>
    <w:rsid w:val="00C13F66"/>
    <w:rsid w:val="00C14EDC"/>
    <w:rsid w:val="00C15D95"/>
    <w:rsid w:val="00C1780E"/>
    <w:rsid w:val="00C17C48"/>
    <w:rsid w:val="00C2018B"/>
    <w:rsid w:val="00C211F6"/>
    <w:rsid w:val="00C21C44"/>
    <w:rsid w:val="00C21E6C"/>
    <w:rsid w:val="00C23084"/>
    <w:rsid w:val="00C23FCA"/>
    <w:rsid w:val="00C2475B"/>
    <w:rsid w:val="00C24E59"/>
    <w:rsid w:val="00C251CE"/>
    <w:rsid w:val="00C259DE"/>
    <w:rsid w:val="00C31209"/>
    <w:rsid w:val="00C32834"/>
    <w:rsid w:val="00C34E42"/>
    <w:rsid w:val="00C36524"/>
    <w:rsid w:val="00C36815"/>
    <w:rsid w:val="00C40B7F"/>
    <w:rsid w:val="00C43B80"/>
    <w:rsid w:val="00C44B72"/>
    <w:rsid w:val="00C4522F"/>
    <w:rsid w:val="00C4531F"/>
    <w:rsid w:val="00C4596D"/>
    <w:rsid w:val="00C4629C"/>
    <w:rsid w:val="00C4633E"/>
    <w:rsid w:val="00C47A9F"/>
    <w:rsid w:val="00C50A6A"/>
    <w:rsid w:val="00C50F4F"/>
    <w:rsid w:val="00C515AB"/>
    <w:rsid w:val="00C51A09"/>
    <w:rsid w:val="00C51AA4"/>
    <w:rsid w:val="00C53298"/>
    <w:rsid w:val="00C54ED6"/>
    <w:rsid w:val="00C552D0"/>
    <w:rsid w:val="00C55F38"/>
    <w:rsid w:val="00C563C8"/>
    <w:rsid w:val="00C57EC7"/>
    <w:rsid w:val="00C61199"/>
    <w:rsid w:val="00C613F6"/>
    <w:rsid w:val="00C63C81"/>
    <w:rsid w:val="00C64F0A"/>
    <w:rsid w:val="00C6697B"/>
    <w:rsid w:val="00C71032"/>
    <w:rsid w:val="00C718C4"/>
    <w:rsid w:val="00C7282F"/>
    <w:rsid w:val="00C72AF6"/>
    <w:rsid w:val="00C72EC4"/>
    <w:rsid w:val="00C74169"/>
    <w:rsid w:val="00C7465A"/>
    <w:rsid w:val="00C74B69"/>
    <w:rsid w:val="00C75FB6"/>
    <w:rsid w:val="00C7623A"/>
    <w:rsid w:val="00C7666D"/>
    <w:rsid w:val="00C769D0"/>
    <w:rsid w:val="00C76F35"/>
    <w:rsid w:val="00C77D37"/>
    <w:rsid w:val="00C8036D"/>
    <w:rsid w:val="00C80E81"/>
    <w:rsid w:val="00C81280"/>
    <w:rsid w:val="00C81472"/>
    <w:rsid w:val="00C81D79"/>
    <w:rsid w:val="00C82416"/>
    <w:rsid w:val="00C84BF9"/>
    <w:rsid w:val="00C84EFF"/>
    <w:rsid w:val="00C84F7C"/>
    <w:rsid w:val="00C866D3"/>
    <w:rsid w:val="00C87232"/>
    <w:rsid w:val="00C87A45"/>
    <w:rsid w:val="00C90A2B"/>
    <w:rsid w:val="00C9295B"/>
    <w:rsid w:val="00C93721"/>
    <w:rsid w:val="00C946F1"/>
    <w:rsid w:val="00C949AC"/>
    <w:rsid w:val="00C954A3"/>
    <w:rsid w:val="00C969F6"/>
    <w:rsid w:val="00C96AE4"/>
    <w:rsid w:val="00CA02E4"/>
    <w:rsid w:val="00CA1689"/>
    <w:rsid w:val="00CA17A7"/>
    <w:rsid w:val="00CA1E4E"/>
    <w:rsid w:val="00CA232F"/>
    <w:rsid w:val="00CA23FB"/>
    <w:rsid w:val="00CA2917"/>
    <w:rsid w:val="00CA3335"/>
    <w:rsid w:val="00CA452C"/>
    <w:rsid w:val="00CA4660"/>
    <w:rsid w:val="00CA4723"/>
    <w:rsid w:val="00CA4886"/>
    <w:rsid w:val="00CA4F33"/>
    <w:rsid w:val="00CA4F78"/>
    <w:rsid w:val="00CA5886"/>
    <w:rsid w:val="00CA62B5"/>
    <w:rsid w:val="00CA6843"/>
    <w:rsid w:val="00CA6D99"/>
    <w:rsid w:val="00CA70CD"/>
    <w:rsid w:val="00CA74FD"/>
    <w:rsid w:val="00CA75F4"/>
    <w:rsid w:val="00CB073F"/>
    <w:rsid w:val="00CB0CEA"/>
    <w:rsid w:val="00CB1A23"/>
    <w:rsid w:val="00CB1B6F"/>
    <w:rsid w:val="00CB3389"/>
    <w:rsid w:val="00CB4479"/>
    <w:rsid w:val="00CB61E5"/>
    <w:rsid w:val="00CB67A4"/>
    <w:rsid w:val="00CB6E91"/>
    <w:rsid w:val="00CB7277"/>
    <w:rsid w:val="00CB76CA"/>
    <w:rsid w:val="00CC005D"/>
    <w:rsid w:val="00CC1094"/>
    <w:rsid w:val="00CC1DE0"/>
    <w:rsid w:val="00CC32D0"/>
    <w:rsid w:val="00CC3379"/>
    <w:rsid w:val="00CC3ADF"/>
    <w:rsid w:val="00CC4166"/>
    <w:rsid w:val="00CC4340"/>
    <w:rsid w:val="00CC5616"/>
    <w:rsid w:val="00CC5652"/>
    <w:rsid w:val="00CC584C"/>
    <w:rsid w:val="00CC6560"/>
    <w:rsid w:val="00CC66CF"/>
    <w:rsid w:val="00CD121D"/>
    <w:rsid w:val="00CD1FCC"/>
    <w:rsid w:val="00CD2957"/>
    <w:rsid w:val="00CD4E6B"/>
    <w:rsid w:val="00CD51BF"/>
    <w:rsid w:val="00CD52F8"/>
    <w:rsid w:val="00CD5DD1"/>
    <w:rsid w:val="00CD6A20"/>
    <w:rsid w:val="00CD6A38"/>
    <w:rsid w:val="00CD6CC2"/>
    <w:rsid w:val="00CD792A"/>
    <w:rsid w:val="00CD7C39"/>
    <w:rsid w:val="00CD7ECD"/>
    <w:rsid w:val="00CE0D77"/>
    <w:rsid w:val="00CE1690"/>
    <w:rsid w:val="00CE1BF1"/>
    <w:rsid w:val="00CE1D32"/>
    <w:rsid w:val="00CE2A4B"/>
    <w:rsid w:val="00CE67FF"/>
    <w:rsid w:val="00CE70B1"/>
    <w:rsid w:val="00CE73C2"/>
    <w:rsid w:val="00CE794C"/>
    <w:rsid w:val="00CE7DB1"/>
    <w:rsid w:val="00CE7F0A"/>
    <w:rsid w:val="00CF0153"/>
    <w:rsid w:val="00CF180C"/>
    <w:rsid w:val="00CF24FA"/>
    <w:rsid w:val="00CF2D80"/>
    <w:rsid w:val="00CF42A6"/>
    <w:rsid w:val="00CF5C0B"/>
    <w:rsid w:val="00CF602D"/>
    <w:rsid w:val="00CF6928"/>
    <w:rsid w:val="00CF7D7A"/>
    <w:rsid w:val="00CF7D88"/>
    <w:rsid w:val="00CF7FD3"/>
    <w:rsid w:val="00D017D2"/>
    <w:rsid w:val="00D01D94"/>
    <w:rsid w:val="00D02381"/>
    <w:rsid w:val="00D02A70"/>
    <w:rsid w:val="00D02DC6"/>
    <w:rsid w:val="00D032D1"/>
    <w:rsid w:val="00D03788"/>
    <w:rsid w:val="00D037E5"/>
    <w:rsid w:val="00D0395B"/>
    <w:rsid w:val="00D03BF4"/>
    <w:rsid w:val="00D04951"/>
    <w:rsid w:val="00D052EF"/>
    <w:rsid w:val="00D054DE"/>
    <w:rsid w:val="00D05F97"/>
    <w:rsid w:val="00D07ABA"/>
    <w:rsid w:val="00D07C1E"/>
    <w:rsid w:val="00D107E9"/>
    <w:rsid w:val="00D1080C"/>
    <w:rsid w:val="00D10C71"/>
    <w:rsid w:val="00D1130A"/>
    <w:rsid w:val="00D12F6E"/>
    <w:rsid w:val="00D1334E"/>
    <w:rsid w:val="00D13E45"/>
    <w:rsid w:val="00D14A0F"/>
    <w:rsid w:val="00D1524E"/>
    <w:rsid w:val="00D15676"/>
    <w:rsid w:val="00D15FE0"/>
    <w:rsid w:val="00D16F14"/>
    <w:rsid w:val="00D17298"/>
    <w:rsid w:val="00D217ED"/>
    <w:rsid w:val="00D21830"/>
    <w:rsid w:val="00D21EFD"/>
    <w:rsid w:val="00D23184"/>
    <w:rsid w:val="00D235BF"/>
    <w:rsid w:val="00D24271"/>
    <w:rsid w:val="00D2548C"/>
    <w:rsid w:val="00D25954"/>
    <w:rsid w:val="00D25F10"/>
    <w:rsid w:val="00D26A83"/>
    <w:rsid w:val="00D26EB2"/>
    <w:rsid w:val="00D27D2C"/>
    <w:rsid w:val="00D30838"/>
    <w:rsid w:val="00D30F06"/>
    <w:rsid w:val="00D30FD5"/>
    <w:rsid w:val="00D31454"/>
    <w:rsid w:val="00D31A76"/>
    <w:rsid w:val="00D31E35"/>
    <w:rsid w:val="00D32D20"/>
    <w:rsid w:val="00D33954"/>
    <w:rsid w:val="00D34AAC"/>
    <w:rsid w:val="00D3601C"/>
    <w:rsid w:val="00D36DDC"/>
    <w:rsid w:val="00D373B5"/>
    <w:rsid w:val="00D37636"/>
    <w:rsid w:val="00D42D92"/>
    <w:rsid w:val="00D4321E"/>
    <w:rsid w:val="00D43363"/>
    <w:rsid w:val="00D434DD"/>
    <w:rsid w:val="00D444CC"/>
    <w:rsid w:val="00D448C6"/>
    <w:rsid w:val="00D4579C"/>
    <w:rsid w:val="00D459AF"/>
    <w:rsid w:val="00D45E03"/>
    <w:rsid w:val="00D47521"/>
    <w:rsid w:val="00D51431"/>
    <w:rsid w:val="00D519BC"/>
    <w:rsid w:val="00D51EB0"/>
    <w:rsid w:val="00D5488E"/>
    <w:rsid w:val="00D5509C"/>
    <w:rsid w:val="00D55929"/>
    <w:rsid w:val="00D55F77"/>
    <w:rsid w:val="00D5768D"/>
    <w:rsid w:val="00D57DC4"/>
    <w:rsid w:val="00D57FC9"/>
    <w:rsid w:val="00D610D5"/>
    <w:rsid w:val="00D61DB9"/>
    <w:rsid w:val="00D62005"/>
    <w:rsid w:val="00D6282E"/>
    <w:rsid w:val="00D629F4"/>
    <w:rsid w:val="00D62D75"/>
    <w:rsid w:val="00D63AE7"/>
    <w:rsid w:val="00D650BF"/>
    <w:rsid w:val="00D65F66"/>
    <w:rsid w:val="00D666AD"/>
    <w:rsid w:val="00D668E0"/>
    <w:rsid w:val="00D66C2F"/>
    <w:rsid w:val="00D70AB9"/>
    <w:rsid w:val="00D74D9D"/>
    <w:rsid w:val="00D74ED1"/>
    <w:rsid w:val="00D74FE1"/>
    <w:rsid w:val="00D753D7"/>
    <w:rsid w:val="00D75BB2"/>
    <w:rsid w:val="00D76841"/>
    <w:rsid w:val="00D768FA"/>
    <w:rsid w:val="00D80D8F"/>
    <w:rsid w:val="00D81F0A"/>
    <w:rsid w:val="00D84F6E"/>
    <w:rsid w:val="00D86467"/>
    <w:rsid w:val="00D86BF9"/>
    <w:rsid w:val="00D8707E"/>
    <w:rsid w:val="00D92648"/>
    <w:rsid w:val="00D932D2"/>
    <w:rsid w:val="00D93DFD"/>
    <w:rsid w:val="00D94B7F"/>
    <w:rsid w:val="00D94DE4"/>
    <w:rsid w:val="00D95B16"/>
    <w:rsid w:val="00D95E85"/>
    <w:rsid w:val="00D96A8C"/>
    <w:rsid w:val="00D970B7"/>
    <w:rsid w:val="00DA1BFD"/>
    <w:rsid w:val="00DA1F80"/>
    <w:rsid w:val="00DA288D"/>
    <w:rsid w:val="00DA2BAE"/>
    <w:rsid w:val="00DA4DB9"/>
    <w:rsid w:val="00DA4E3A"/>
    <w:rsid w:val="00DA5AF9"/>
    <w:rsid w:val="00DA6759"/>
    <w:rsid w:val="00DA7ED7"/>
    <w:rsid w:val="00DB0E05"/>
    <w:rsid w:val="00DB12A5"/>
    <w:rsid w:val="00DB16F5"/>
    <w:rsid w:val="00DB34F5"/>
    <w:rsid w:val="00DB447C"/>
    <w:rsid w:val="00DB4ACE"/>
    <w:rsid w:val="00DB5D15"/>
    <w:rsid w:val="00DB71AF"/>
    <w:rsid w:val="00DB74E2"/>
    <w:rsid w:val="00DB79A5"/>
    <w:rsid w:val="00DC06CE"/>
    <w:rsid w:val="00DC0EC7"/>
    <w:rsid w:val="00DC16C6"/>
    <w:rsid w:val="00DC1A31"/>
    <w:rsid w:val="00DC2CA3"/>
    <w:rsid w:val="00DC330C"/>
    <w:rsid w:val="00DC38D2"/>
    <w:rsid w:val="00DC39EA"/>
    <w:rsid w:val="00DC3E57"/>
    <w:rsid w:val="00DC3F66"/>
    <w:rsid w:val="00DC56EB"/>
    <w:rsid w:val="00DC7B19"/>
    <w:rsid w:val="00DD12A0"/>
    <w:rsid w:val="00DD3167"/>
    <w:rsid w:val="00DD69A5"/>
    <w:rsid w:val="00DD6BAF"/>
    <w:rsid w:val="00DD7368"/>
    <w:rsid w:val="00DD7AFB"/>
    <w:rsid w:val="00DE0DA1"/>
    <w:rsid w:val="00DE199B"/>
    <w:rsid w:val="00DE1C53"/>
    <w:rsid w:val="00DE35C1"/>
    <w:rsid w:val="00DE3BDA"/>
    <w:rsid w:val="00DE4A69"/>
    <w:rsid w:val="00DE5283"/>
    <w:rsid w:val="00DE5C99"/>
    <w:rsid w:val="00DE5F00"/>
    <w:rsid w:val="00DE6D87"/>
    <w:rsid w:val="00DE7400"/>
    <w:rsid w:val="00DE7C89"/>
    <w:rsid w:val="00DE7E44"/>
    <w:rsid w:val="00DE7F58"/>
    <w:rsid w:val="00DE7F73"/>
    <w:rsid w:val="00DF0490"/>
    <w:rsid w:val="00DF08E7"/>
    <w:rsid w:val="00DF198C"/>
    <w:rsid w:val="00DF1C98"/>
    <w:rsid w:val="00DF228C"/>
    <w:rsid w:val="00DF3634"/>
    <w:rsid w:val="00DF434B"/>
    <w:rsid w:val="00DF47EA"/>
    <w:rsid w:val="00DF4C9F"/>
    <w:rsid w:val="00DF5000"/>
    <w:rsid w:val="00DF5AA9"/>
    <w:rsid w:val="00DF5BCB"/>
    <w:rsid w:val="00DF66A2"/>
    <w:rsid w:val="00DF703A"/>
    <w:rsid w:val="00DF73D2"/>
    <w:rsid w:val="00E0061D"/>
    <w:rsid w:val="00E0113A"/>
    <w:rsid w:val="00E016C0"/>
    <w:rsid w:val="00E02012"/>
    <w:rsid w:val="00E033DD"/>
    <w:rsid w:val="00E03645"/>
    <w:rsid w:val="00E0381C"/>
    <w:rsid w:val="00E0568A"/>
    <w:rsid w:val="00E05D98"/>
    <w:rsid w:val="00E067EB"/>
    <w:rsid w:val="00E06F03"/>
    <w:rsid w:val="00E071C6"/>
    <w:rsid w:val="00E07EEF"/>
    <w:rsid w:val="00E10435"/>
    <w:rsid w:val="00E11384"/>
    <w:rsid w:val="00E1167A"/>
    <w:rsid w:val="00E11E7B"/>
    <w:rsid w:val="00E13A68"/>
    <w:rsid w:val="00E1424F"/>
    <w:rsid w:val="00E14680"/>
    <w:rsid w:val="00E15842"/>
    <w:rsid w:val="00E15D0C"/>
    <w:rsid w:val="00E1730B"/>
    <w:rsid w:val="00E2103F"/>
    <w:rsid w:val="00E213B1"/>
    <w:rsid w:val="00E225BE"/>
    <w:rsid w:val="00E23106"/>
    <w:rsid w:val="00E257CC"/>
    <w:rsid w:val="00E25F57"/>
    <w:rsid w:val="00E26818"/>
    <w:rsid w:val="00E272CE"/>
    <w:rsid w:val="00E30D4A"/>
    <w:rsid w:val="00E3112D"/>
    <w:rsid w:val="00E319CE"/>
    <w:rsid w:val="00E3261B"/>
    <w:rsid w:val="00E32F4D"/>
    <w:rsid w:val="00E339B3"/>
    <w:rsid w:val="00E34ABB"/>
    <w:rsid w:val="00E34F61"/>
    <w:rsid w:val="00E3520A"/>
    <w:rsid w:val="00E369A6"/>
    <w:rsid w:val="00E37212"/>
    <w:rsid w:val="00E37B1A"/>
    <w:rsid w:val="00E37C13"/>
    <w:rsid w:val="00E4047C"/>
    <w:rsid w:val="00E40E6B"/>
    <w:rsid w:val="00E415C2"/>
    <w:rsid w:val="00E41CEB"/>
    <w:rsid w:val="00E43078"/>
    <w:rsid w:val="00E44320"/>
    <w:rsid w:val="00E44392"/>
    <w:rsid w:val="00E44CFC"/>
    <w:rsid w:val="00E45F49"/>
    <w:rsid w:val="00E46FC8"/>
    <w:rsid w:val="00E47226"/>
    <w:rsid w:val="00E51980"/>
    <w:rsid w:val="00E51993"/>
    <w:rsid w:val="00E519BF"/>
    <w:rsid w:val="00E52897"/>
    <w:rsid w:val="00E537B8"/>
    <w:rsid w:val="00E53BFB"/>
    <w:rsid w:val="00E546DB"/>
    <w:rsid w:val="00E547D6"/>
    <w:rsid w:val="00E5498B"/>
    <w:rsid w:val="00E54B5A"/>
    <w:rsid w:val="00E55ADF"/>
    <w:rsid w:val="00E56876"/>
    <w:rsid w:val="00E56BB2"/>
    <w:rsid w:val="00E5714F"/>
    <w:rsid w:val="00E57421"/>
    <w:rsid w:val="00E57D17"/>
    <w:rsid w:val="00E61426"/>
    <w:rsid w:val="00E61AB5"/>
    <w:rsid w:val="00E62EE1"/>
    <w:rsid w:val="00E63BC9"/>
    <w:rsid w:val="00E63D4E"/>
    <w:rsid w:val="00E63D75"/>
    <w:rsid w:val="00E653C3"/>
    <w:rsid w:val="00E65A44"/>
    <w:rsid w:val="00E65A79"/>
    <w:rsid w:val="00E6679E"/>
    <w:rsid w:val="00E66B42"/>
    <w:rsid w:val="00E672BB"/>
    <w:rsid w:val="00E678ED"/>
    <w:rsid w:val="00E67917"/>
    <w:rsid w:val="00E67BE2"/>
    <w:rsid w:val="00E70C61"/>
    <w:rsid w:val="00E73425"/>
    <w:rsid w:val="00E734D9"/>
    <w:rsid w:val="00E75EAD"/>
    <w:rsid w:val="00E75F95"/>
    <w:rsid w:val="00E8030E"/>
    <w:rsid w:val="00E803B8"/>
    <w:rsid w:val="00E8114A"/>
    <w:rsid w:val="00E81B2C"/>
    <w:rsid w:val="00E81BE3"/>
    <w:rsid w:val="00E823C6"/>
    <w:rsid w:val="00E845CD"/>
    <w:rsid w:val="00E847EB"/>
    <w:rsid w:val="00E86376"/>
    <w:rsid w:val="00E86806"/>
    <w:rsid w:val="00E8721A"/>
    <w:rsid w:val="00E903A5"/>
    <w:rsid w:val="00E91618"/>
    <w:rsid w:val="00E91A45"/>
    <w:rsid w:val="00E92E38"/>
    <w:rsid w:val="00E930BB"/>
    <w:rsid w:val="00E93932"/>
    <w:rsid w:val="00E93B9B"/>
    <w:rsid w:val="00E94032"/>
    <w:rsid w:val="00E94198"/>
    <w:rsid w:val="00E9419F"/>
    <w:rsid w:val="00E94EB7"/>
    <w:rsid w:val="00E95308"/>
    <w:rsid w:val="00E95C99"/>
    <w:rsid w:val="00E95E04"/>
    <w:rsid w:val="00E966A0"/>
    <w:rsid w:val="00E9717E"/>
    <w:rsid w:val="00E9742A"/>
    <w:rsid w:val="00E97CE1"/>
    <w:rsid w:val="00EA0726"/>
    <w:rsid w:val="00EA0B35"/>
    <w:rsid w:val="00EA1F6E"/>
    <w:rsid w:val="00EA46F5"/>
    <w:rsid w:val="00EA4754"/>
    <w:rsid w:val="00EA646D"/>
    <w:rsid w:val="00EB0414"/>
    <w:rsid w:val="00EB12A8"/>
    <w:rsid w:val="00EB15B8"/>
    <w:rsid w:val="00EB16C5"/>
    <w:rsid w:val="00EB4FAD"/>
    <w:rsid w:val="00EB5545"/>
    <w:rsid w:val="00EB74DF"/>
    <w:rsid w:val="00EB7D26"/>
    <w:rsid w:val="00EC0AF9"/>
    <w:rsid w:val="00EC16C6"/>
    <w:rsid w:val="00EC1CC1"/>
    <w:rsid w:val="00EC2DA2"/>
    <w:rsid w:val="00EC48B3"/>
    <w:rsid w:val="00EC4DFA"/>
    <w:rsid w:val="00EC6E10"/>
    <w:rsid w:val="00EC7129"/>
    <w:rsid w:val="00EC73BB"/>
    <w:rsid w:val="00EC7B79"/>
    <w:rsid w:val="00ED1068"/>
    <w:rsid w:val="00ED1188"/>
    <w:rsid w:val="00ED171F"/>
    <w:rsid w:val="00ED1AC6"/>
    <w:rsid w:val="00ED31AB"/>
    <w:rsid w:val="00ED4A63"/>
    <w:rsid w:val="00ED5E54"/>
    <w:rsid w:val="00ED6F1D"/>
    <w:rsid w:val="00ED716D"/>
    <w:rsid w:val="00EE0972"/>
    <w:rsid w:val="00EE11DC"/>
    <w:rsid w:val="00EE12FC"/>
    <w:rsid w:val="00EE1702"/>
    <w:rsid w:val="00EE1DEE"/>
    <w:rsid w:val="00EE22C9"/>
    <w:rsid w:val="00EE296D"/>
    <w:rsid w:val="00EE29A2"/>
    <w:rsid w:val="00EE359E"/>
    <w:rsid w:val="00EE4B4A"/>
    <w:rsid w:val="00EE5C1A"/>
    <w:rsid w:val="00EE6B8E"/>
    <w:rsid w:val="00EE73E6"/>
    <w:rsid w:val="00EE7493"/>
    <w:rsid w:val="00EE7AFE"/>
    <w:rsid w:val="00EE7DD3"/>
    <w:rsid w:val="00EF0D22"/>
    <w:rsid w:val="00EF11EA"/>
    <w:rsid w:val="00EF1389"/>
    <w:rsid w:val="00EF2F50"/>
    <w:rsid w:val="00EF328A"/>
    <w:rsid w:val="00EF32B3"/>
    <w:rsid w:val="00EF3A0D"/>
    <w:rsid w:val="00EF67A4"/>
    <w:rsid w:val="00EF78FA"/>
    <w:rsid w:val="00EF7C4D"/>
    <w:rsid w:val="00F02832"/>
    <w:rsid w:val="00F02C65"/>
    <w:rsid w:val="00F049CB"/>
    <w:rsid w:val="00F0538A"/>
    <w:rsid w:val="00F0622A"/>
    <w:rsid w:val="00F0748E"/>
    <w:rsid w:val="00F07CB9"/>
    <w:rsid w:val="00F100C5"/>
    <w:rsid w:val="00F105C9"/>
    <w:rsid w:val="00F108A1"/>
    <w:rsid w:val="00F10C77"/>
    <w:rsid w:val="00F11196"/>
    <w:rsid w:val="00F11D79"/>
    <w:rsid w:val="00F12040"/>
    <w:rsid w:val="00F12098"/>
    <w:rsid w:val="00F121E4"/>
    <w:rsid w:val="00F12523"/>
    <w:rsid w:val="00F133AF"/>
    <w:rsid w:val="00F134E1"/>
    <w:rsid w:val="00F138EE"/>
    <w:rsid w:val="00F139A4"/>
    <w:rsid w:val="00F14C7C"/>
    <w:rsid w:val="00F14ECB"/>
    <w:rsid w:val="00F20135"/>
    <w:rsid w:val="00F2058B"/>
    <w:rsid w:val="00F2093D"/>
    <w:rsid w:val="00F20AD5"/>
    <w:rsid w:val="00F2163D"/>
    <w:rsid w:val="00F219BB"/>
    <w:rsid w:val="00F21E1F"/>
    <w:rsid w:val="00F22C26"/>
    <w:rsid w:val="00F23690"/>
    <w:rsid w:val="00F23CF6"/>
    <w:rsid w:val="00F24520"/>
    <w:rsid w:val="00F24545"/>
    <w:rsid w:val="00F2556B"/>
    <w:rsid w:val="00F261B5"/>
    <w:rsid w:val="00F26A30"/>
    <w:rsid w:val="00F26F80"/>
    <w:rsid w:val="00F2797B"/>
    <w:rsid w:val="00F27EBA"/>
    <w:rsid w:val="00F30BCD"/>
    <w:rsid w:val="00F31710"/>
    <w:rsid w:val="00F32F81"/>
    <w:rsid w:val="00F333D5"/>
    <w:rsid w:val="00F33583"/>
    <w:rsid w:val="00F34F59"/>
    <w:rsid w:val="00F36221"/>
    <w:rsid w:val="00F367C5"/>
    <w:rsid w:val="00F4104A"/>
    <w:rsid w:val="00F41086"/>
    <w:rsid w:val="00F424BB"/>
    <w:rsid w:val="00F42619"/>
    <w:rsid w:val="00F43932"/>
    <w:rsid w:val="00F439FA"/>
    <w:rsid w:val="00F443C0"/>
    <w:rsid w:val="00F44566"/>
    <w:rsid w:val="00F4476D"/>
    <w:rsid w:val="00F45BD7"/>
    <w:rsid w:val="00F460B6"/>
    <w:rsid w:val="00F46CC9"/>
    <w:rsid w:val="00F4785A"/>
    <w:rsid w:val="00F47F6D"/>
    <w:rsid w:val="00F5181F"/>
    <w:rsid w:val="00F52C79"/>
    <w:rsid w:val="00F531C5"/>
    <w:rsid w:val="00F54191"/>
    <w:rsid w:val="00F5509E"/>
    <w:rsid w:val="00F55FF4"/>
    <w:rsid w:val="00F5611B"/>
    <w:rsid w:val="00F567E8"/>
    <w:rsid w:val="00F56E58"/>
    <w:rsid w:val="00F6023D"/>
    <w:rsid w:val="00F6137B"/>
    <w:rsid w:val="00F613E6"/>
    <w:rsid w:val="00F63998"/>
    <w:rsid w:val="00F641E9"/>
    <w:rsid w:val="00F643F5"/>
    <w:rsid w:val="00F64BCE"/>
    <w:rsid w:val="00F6528C"/>
    <w:rsid w:val="00F65BAD"/>
    <w:rsid w:val="00F66DE9"/>
    <w:rsid w:val="00F66E25"/>
    <w:rsid w:val="00F670AE"/>
    <w:rsid w:val="00F70326"/>
    <w:rsid w:val="00F71495"/>
    <w:rsid w:val="00F716C6"/>
    <w:rsid w:val="00F721FC"/>
    <w:rsid w:val="00F732C1"/>
    <w:rsid w:val="00F73406"/>
    <w:rsid w:val="00F73D5C"/>
    <w:rsid w:val="00F746B8"/>
    <w:rsid w:val="00F747D6"/>
    <w:rsid w:val="00F74B22"/>
    <w:rsid w:val="00F751AE"/>
    <w:rsid w:val="00F7576C"/>
    <w:rsid w:val="00F767EB"/>
    <w:rsid w:val="00F7699D"/>
    <w:rsid w:val="00F77002"/>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0F67"/>
    <w:rsid w:val="00FA1EE1"/>
    <w:rsid w:val="00FA2D90"/>
    <w:rsid w:val="00FA317A"/>
    <w:rsid w:val="00FA3423"/>
    <w:rsid w:val="00FA5831"/>
    <w:rsid w:val="00FA6605"/>
    <w:rsid w:val="00FA693B"/>
    <w:rsid w:val="00FA7A81"/>
    <w:rsid w:val="00FB0693"/>
    <w:rsid w:val="00FB1565"/>
    <w:rsid w:val="00FB1793"/>
    <w:rsid w:val="00FB191D"/>
    <w:rsid w:val="00FB2399"/>
    <w:rsid w:val="00FB2701"/>
    <w:rsid w:val="00FB2DFF"/>
    <w:rsid w:val="00FB3904"/>
    <w:rsid w:val="00FB5513"/>
    <w:rsid w:val="00FB5A08"/>
    <w:rsid w:val="00FB617D"/>
    <w:rsid w:val="00FB72AB"/>
    <w:rsid w:val="00FC0D0A"/>
    <w:rsid w:val="00FC1732"/>
    <w:rsid w:val="00FC186D"/>
    <w:rsid w:val="00FC204B"/>
    <w:rsid w:val="00FC26BF"/>
    <w:rsid w:val="00FC39DF"/>
    <w:rsid w:val="00FC3F30"/>
    <w:rsid w:val="00FC493B"/>
    <w:rsid w:val="00FC4A9E"/>
    <w:rsid w:val="00FC4B0B"/>
    <w:rsid w:val="00FC6477"/>
    <w:rsid w:val="00FC7D35"/>
    <w:rsid w:val="00FD1154"/>
    <w:rsid w:val="00FD1B48"/>
    <w:rsid w:val="00FD2B98"/>
    <w:rsid w:val="00FD36AE"/>
    <w:rsid w:val="00FD39AB"/>
    <w:rsid w:val="00FD4790"/>
    <w:rsid w:val="00FD52F4"/>
    <w:rsid w:val="00FD71C8"/>
    <w:rsid w:val="00FE0E65"/>
    <w:rsid w:val="00FE10DB"/>
    <w:rsid w:val="00FE1A06"/>
    <w:rsid w:val="00FE26CC"/>
    <w:rsid w:val="00FE33CA"/>
    <w:rsid w:val="00FE467B"/>
    <w:rsid w:val="00FE4D2A"/>
    <w:rsid w:val="00FE4E36"/>
    <w:rsid w:val="00FE4FA3"/>
    <w:rsid w:val="00FE55A1"/>
    <w:rsid w:val="00FE5C50"/>
    <w:rsid w:val="00FE65A7"/>
    <w:rsid w:val="00FE6D44"/>
    <w:rsid w:val="00FF1C1D"/>
    <w:rsid w:val="00FF1D5A"/>
    <w:rsid w:val="00FF1F93"/>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D2A066"/>
  <w15:docId w15:val="{3D121DE9-AD7D-457F-9BBA-3A491E6C9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rsid w:val="004A1725"/>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customStyle="1" w:styleId="NichtaufgelsteErwhnung3">
    <w:name w:val="Nicht aufgelöste Erwähnung3"/>
    <w:basedOn w:val="Absatz-Standardschriftart"/>
    <w:uiPriority w:val="99"/>
    <w:semiHidden/>
    <w:unhideWhenUsed/>
    <w:rsid w:val="00856120"/>
    <w:rPr>
      <w:color w:val="808080"/>
      <w:shd w:val="clear" w:color="auto" w:fill="E6E6E6"/>
    </w:rPr>
  </w:style>
  <w:style w:type="character" w:customStyle="1" w:styleId="lexem">
    <w:name w:val="lexem"/>
    <w:basedOn w:val="Absatz-Standardschriftart"/>
    <w:rsid w:val="000D35CC"/>
  </w:style>
  <w:style w:type="character" w:customStyle="1" w:styleId="fontfett">
    <w:name w:val="font_fett"/>
    <w:basedOn w:val="Absatz-Standardschriftart"/>
    <w:rsid w:val="000D35CC"/>
  </w:style>
  <w:style w:type="character" w:styleId="NichtaufgelsteErwhnung">
    <w:name w:val="Unresolved Mention"/>
    <w:basedOn w:val="Absatz-Standardschriftart"/>
    <w:uiPriority w:val="99"/>
    <w:semiHidden/>
    <w:unhideWhenUsed/>
    <w:rsid w:val="00702770"/>
    <w:rPr>
      <w:color w:val="808080"/>
      <w:shd w:val="clear" w:color="auto" w:fill="E6E6E6"/>
    </w:rPr>
  </w:style>
  <w:style w:type="character" w:customStyle="1" w:styleId="value">
    <w:name w:val="value"/>
    <w:basedOn w:val="Absatz-Standardschriftart"/>
    <w:rsid w:val="00391885"/>
  </w:style>
  <w:style w:type="character" w:customStyle="1" w:styleId="df">
    <w:name w:val="df"/>
    <w:basedOn w:val="Absatz-Standardschriftart"/>
    <w:rsid w:val="007E06D1"/>
  </w:style>
  <w:style w:type="character" w:customStyle="1" w:styleId="ttt">
    <w:name w:val="ttt"/>
    <w:basedOn w:val="Absatz-Standardschriftart"/>
    <w:rsid w:val="007E06D1"/>
  </w:style>
  <w:style w:type="character" w:customStyle="1" w:styleId="js-path-segment">
    <w:name w:val="js-path-segment"/>
    <w:basedOn w:val="Absatz-Standardschriftart"/>
    <w:rsid w:val="006A7804"/>
  </w:style>
  <w:style w:type="character" w:customStyle="1" w:styleId="separator">
    <w:name w:val="separator"/>
    <w:basedOn w:val="Absatz-Standardschriftart"/>
    <w:rsid w:val="006A78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42903386">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0523558">
      <w:bodyDiv w:val="1"/>
      <w:marLeft w:val="0"/>
      <w:marRight w:val="0"/>
      <w:marTop w:val="0"/>
      <w:marBottom w:val="0"/>
      <w:divBdr>
        <w:top w:val="none" w:sz="0" w:space="0" w:color="auto"/>
        <w:left w:val="none" w:sz="0" w:space="0" w:color="auto"/>
        <w:bottom w:val="none" w:sz="0" w:space="0" w:color="auto"/>
        <w:right w:val="none" w:sz="0" w:space="0" w:color="auto"/>
      </w:divBdr>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657612050">
      <w:bodyDiv w:val="1"/>
      <w:marLeft w:val="0"/>
      <w:marRight w:val="0"/>
      <w:marTop w:val="0"/>
      <w:marBottom w:val="0"/>
      <w:divBdr>
        <w:top w:val="none" w:sz="0" w:space="0" w:color="auto"/>
        <w:left w:val="none" w:sz="0" w:space="0" w:color="auto"/>
        <w:bottom w:val="none" w:sz="0" w:space="0" w:color="auto"/>
        <w:right w:val="none" w:sz="0" w:space="0" w:color="auto"/>
      </w:divBdr>
    </w:div>
    <w:div w:id="1151600365">
      <w:bodyDiv w:val="1"/>
      <w:marLeft w:val="0"/>
      <w:marRight w:val="0"/>
      <w:marTop w:val="0"/>
      <w:marBottom w:val="0"/>
      <w:divBdr>
        <w:top w:val="none" w:sz="0" w:space="0" w:color="auto"/>
        <w:left w:val="none" w:sz="0" w:space="0" w:color="auto"/>
        <w:bottom w:val="none" w:sz="0" w:space="0" w:color="auto"/>
        <w:right w:val="none" w:sz="0" w:space="0" w:color="auto"/>
      </w:divBdr>
    </w:div>
    <w:div w:id="1221019156">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293438334">
      <w:bodyDiv w:val="1"/>
      <w:marLeft w:val="0"/>
      <w:marRight w:val="0"/>
      <w:marTop w:val="0"/>
      <w:marBottom w:val="0"/>
      <w:divBdr>
        <w:top w:val="none" w:sz="0" w:space="0" w:color="auto"/>
        <w:left w:val="none" w:sz="0" w:space="0" w:color="auto"/>
        <w:bottom w:val="none" w:sz="0" w:space="0" w:color="auto"/>
        <w:right w:val="none" w:sz="0" w:space="0" w:color="auto"/>
      </w:divBdr>
      <w:divsChild>
        <w:div w:id="348072574">
          <w:marLeft w:val="0"/>
          <w:marRight w:val="0"/>
          <w:marTop w:val="0"/>
          <w:marBottom w:val="0"/>
          <w:divBdr>
            <w:top w:val="none" w:sz="0" w:space="0" w:color="auto"/>
            <w:left w:val="none" w:sz="0" w:space="0" w:color="auto"/>
            <w:bottom w:val="none" w:sz="0" w:space="0" w:color="auto"/>
            <w:right w:val="none" w:sz="0" w:space="0" w:color="auto"/>
          </w:divBdr>
        </w:div>
        <w:div w:id="1117479980">
          <w:marLeft w:val="0"/>
          <w:marRight w:val="0"/>
          <w:marTop w:val="0"/>
          <w:marBottom w:val="0"/>
          <w:divBdr>
            <w:top w:val="none" w:sz="0" w:space="0" w:color="auto"/>
            <w:left w:val="none" w:sz="0" w:space="0" w:color="auto"/>
            <w:bottom w:val="none" w:sz="0" w:space="0" w:color="auto"/>
            <w:right w:val="none" w:sz="0" w:space="0" w:color="auto"/>
          </w:divBdr>
        </w:div>
        <w:div w:id="62066690">
          <w:marLeft w:val="0"/>
          <w:marRight w:val="0"/>
          <w:marTop w:val="0"/>
          <w:marBottom w:val="0"/>
          <w:divBdr>
            <w:top w:val="none" w:sz="0" w:space="0" w:color="auto"/>
            <w:left w:val="none" w:sz="0" w:space="0" w:color="auto"/>
            <w:bottom w:val="none" w:sz="0" w:space="0" w:color="auto"/>
            <w:right w:val="none" w:sz="0" w:space="0" w:color="auto"/>
          </w:divBdr>
        </w:div>
        <w:div w:id="852840963">
          <w:marLeft w:val="0"/>
          <w:marRight w:val="0"/>
          <w:marTop w:val="0"/>
          <w:marBottom w:val="0"/>
          <w:divBdr>
            <w:top w:val="none" w:sz="0" w:space="0" w:color="auto"/>
            <w:left w:val="none" w:sz="0" w:space="0" w:color="auto"/>
            <w:bottom w:val="none" w:sz="0" w:space="0" w:color="auto"/>
            <w:right w:val="none" w:sz="0" w:space="0" w:color="auto"/>
          </w:divBdr>
        </w:div>
      </w:divsChild>
    </w:div>
    <w:div w:id="1339194170">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65684998">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 w:id="2034963141">
      <w:bodyDiv w:val="1"/>
      <w:marLeft w:val="0"/>
      <w:marRight w:val="0"/>
      <w:marTop w:val="0"/>
      <w:marBottom w:val="0"/>
      <w:divBdr>
        <w:top w:val="none" w:sz="0" w:space="0" w:color="auto"/>
        <w:left w:val="none" w:sz="0" w:space="0" w:color="auto"/>
        <w:bottom w:val="none" w:sz="0" w:space="0" w:color="auto"/>
        <w:right w:val="none" w:sz="0" w:space="0" w:color="auto"/>
      </w:divBdr>
      <w:divsChild>
        <w:div w:id="13095531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4.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3.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hyperlink" Target="https://docs.opencv.org/3.4/dc/d6b/group__video__track.html" TargetMode="External"/><Relationship Id="rId66" Type="http://schemas.openxmlformats.org/officeDocument/2006/relationships/header" Target="header2.xml"/><Relationship Id="rId5" Type="http://schemas.openxmlformats.org/officeDocument/2006/relationships/webSettings" Target="webSettings.xml"/><Relationship Id="rId61" Type="http://schemas.openxmlformats.org/officeDocument/2006/relationships/image" Target="media/image51.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4.pn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7.png"/><Relationship Id="rId59" Type="http://schemas.openxmlformats.org/officeDocument/2006/relationships/image" Target="media/image49.png"/><Relationship Id="rId67" Type="http://schemas.openxmlformats.org/officeDocument/2006/relationships/header" Target="header3.xml"/><Relationship Id="rId20" Type="http://schemas.openxmlformats.org/officeDocument/2006/relationships/image" Target="media/image13.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s://de.wikipedia.org/wiki/Bewegung_(Physik)" TargetMode="External"/><Relationship Id="rId28" Type="http://schemas.openxmlformats.org/officeDocument/2006/relationships/image" Target="media/image20.png"/><Relationship Id="rId36" Type="http://schemas.openxmlformats.org/officeDocument/2006/relationships/image" Target="media/image28.jpeg"/><Relationship Id="rId49" Type="http://schemas.openxmlformats.org/officeDocument/2006/relationships/image" Target="media/image40.png"/><Relationship Id="rId57" Type="http://schemas.openxmlformats.org/officeDocument/2006/relationships/image" Target="media/image48.jpe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0.png"/><Relationship Id="rId65"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hyperlink" Target="https://synonyme.woxikon.de/synonyme/%C3%BCberschaubarkeit.php" TargetMode="External"/><Relationship Id="rId34" Type="http://schemas.openxmlformats.org/officeDocument/2006/relationships/image" Target="media/image26.jpeg"/><Relationship Id="rId50" Type="http://schemas.openxmlformats.org/officeDocument/2006/relationships/image" Target="media/image41.png"/><Relationship Id="rId55" Type="http://schemas.openxmlformats.org/officeDocument/2006/relationships/image" Target="media/image46.png"/></Relationships>
</file>

<file path=word/_rels/footnotes.xml.rels><?xml version="1.0" encoding="UTF-8" standalone="yes"?>
<Relationships xmlns="http://schemas.openxmlformats.org/package/2006/relationships"><Relationship Id="rId8" Type="http://schemas.openxmlformats.org/officeDocument/2006/relationships/hyperlink" Target="https://github.com/ahorv/python_scripts/tree/master/postprocess" TargetMode="External"/><Relationship Id="rId13" Type="http://schemas.openxmlformats.org/officeDocument/2006/relationships/hyperlink" Target="https://github.com/ahorv/python_scripts/tree/master/data/irradiance/note_books" TargetMode="External"/><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12" Type="http://schemas.openxmlformats.org/officeDocument/2006/relationships/hyperlink" Target="https://github.com/ahorv/python_scripts/tree/master/data/irradiance"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11" Type="http://schemas.openxmlformats.org/officeDocument/2006/relationships/hyperlink" Target="https://github.com/ahorv/python_scripts/tree/master/data" TargetMode="External"/><Relationship Id="rId5" Type="http://schemas.openxmlformats.org/officeDocument/2006/relationships/hyperlink" Target="https://de.wikipedia.org/wiki/Polymorphie_(Materialwissenschaft)" TargetMode="External"/><Relationship Id="rId10" Type="http://schemas.openxmlformats.org/officeDocument/2006/relationships/hyperlink" Target="https://github.com/ahorv/python_scripts/data/irradiance/note_books" TargetMode="External"/><Relationship Id="rId4" Type="http://schemas.openxmlformats.org/officeDocument/2006/relationships/hyperlink" Target="https://de.wikipedia.org/wiki/Alumosilikate" TargetMode="External"/><Relationship Id="rId9" Type="http://schemas.openxmlformats.org/officeDocument/2006/relationships/hyperlink" Target="https://github.com/ahorv/cloud_detection"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4A8E51-A22E-43A8-B764-3DF74067E6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0</Pages>
  <Words>28573</Words>
  <Characters>180015</Characters>
  <Application>Microsoft Office Word</Application>
  <DocSecurity>0</DocSecurity>
  <Lines>1500</Lines>
  <Paragraphs>416</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208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300</cp:revision>
  <cp:lastPrinted>2019-01-22T07:32:00Z</cp:lastPrinted>
  <dcterms:created xsi:type="dcterms:W3CDTF">2019-01-16T09:16:00Z</dcterms:created>
  <dcterms:modified xsi:type="dcterms:W3CDTF">2019-01-24T20:21: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bxPWG713"/&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